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7546A3" w14:textId="77777777" w:rsidR="00554FE2" w:rsidRPr="00165D01" w:rsidRDefault="00554FE2">
      <w:pPr>
        <w:rPr>
          <w:rFonts w:ascii="Times New Roman" w:hAnsi="Times New Roman" w:cs="Times New Roman"/>
        </w:rPr>
      </w:pPr>
      <w:bookmarkStart w:id="0" w:name="_GoBack"/>
      <w:bookmarkEnd w:id="0"/>
    </w:p>
    <w:p w14:paraId="2C98D716" w14:textId="77777777" w:rsidR="007455B6" w:rsidRPr="00165D01" w:rsidRDefault="007455B6">
      <w:pPr>
        <w:rPr>
          <w:rFonts w:ascii="Times New Roman" w:hAnsi="Times New Roman" w:cs="Times New Roman"/>
        </w:rPr>
      </w:pPr>
    </w:p>
    <w:p w14:paraId="14BD912C" w14:textId="77777777" w:rsidR="007455B6" w:rsidRPr="00165D01" w:rsidRDefault="007455B6" w:rsidP="00CC5246">
      <w:pPr>
        <w:rPr>
          <w:rFonts w:ascii="Times New Roman" w:hAnsi="Times New Roman" w:cs="Times New Roman"/>
          <w:b/>
          <w:sz w:val="40"/>
        </w:rPr>
      </w:pPr>
    </w:p>
    <w:p w14:paraId="47770340" w14:textId="77777777" w:rsidR="007455B6" w:rsidRPr="00165D01" w:rsidRDefault="007455B6" w:rsidP="007455B6">
      <w:pPr>
        <w:jc w:val="center"/>
        <w:rPr>
          <w:rFonts w:ascii="Times New Roman" w:hAnsi="Times New Roman" w:cs="Times New Roman"/>
          <w:b/>
          <w:color w:val="000000"/>
          <w:sz w:val="40"/>
        </w:rPr>
      </w:pPr>
      <w:bookmarkStart w:id="1" w:name="OLE_LINK1"/>
      <w:bookmarkStart w:id="2" w:name="OLE_LINK2"/>
      <w:r w:rsidRPr="00165D01">
        <w:rPr>
          <w:rFonts w:ascii="Times New Roman" w:hAnsi="Times New Roman" w:cs="Times New Roman"/>
          <w:b/>
          <w:color w:val="000000"/>
          <w:sz w:val="40"/>
        </w:rPr>
        <w:t xml:space="preserve">Sourcing Sultanism: </w:t>
      </w:r>
      <w:r w:rsidRPr="00165D01">
        <w:rPr>
          <w:rFonts w:ascii="Times New Roman" w:hAnsi="Times New Roman" w:cs="Times New Roman"/>
          <w:b/>
          <w:sz w:val="40"/>
        </w:rPr>
        <w:t>An Analysis of the Foundations of Sultanism in post-Soviet States</w:t>
      </w:r>
    </w:p>
    <w:bookmarkEnd w:id="1"/>
    <w:bookmarkEnd w:id="2"/>
    <w:p w14:paraId="774C852B" w14:textId="77777777" w:rsidR="00CC5246" w:rsidRPr="00165D01" w:rsidRDefault="00CC5246" w:rsidP="00CC5246">
      <w:pPr>
        <w:rPr>
          <w:rFonts w:ascii="Times New Roman" w:hAnsi="Times New Roman" w:cs="Times New Roman"/>
        </w:rPr>
      </w:pPr>
    </w:p>
    <w:p w14:paraId="65F12977" w14:textId="77777777" w:rsidR="007455B6" w:rsidRPr="00165D01" w:rsidRDefault="007455B6" w:rsidP="00CC5246">
      <w:pPr>
        <w:rPr>
          <w:rFonts w:ascii="Times New Roman" w:hAnsi="Times New Roman" w:cs="Times New Roman"/>
        </w:rPr>
      </w:pPr>
    </w:p>
    <w:p w14:paraId="6FD0B197" w14:textId="77777777" w:rsidR="007455B6" w:rsidRPr="00165D01" w:rsidRDefault="007455B6" w:rsidP="007455B6">
      <w:pPr>
        <w:jc w:val="center"/>
        <w:rPr>
          <w:rFonts w:ascii="Times New Roman" w:hAnsi="Times New Roman" w:cs="Times New Roman"/>
          <w:b/>
          <w:color w:val="000000"/>
        </w:rPr>
      </w:pPr>
      <w:r w:rsidRPr="00165D01">
        <w:rPr>
          <w:rFonts w:ascii="Times New Roman" w:hAnsi="Times New Roman" w:cs="Times New Roman"/>
          <w:b/>
          <w:color w:val="000000"/>
        </w:rPr>
        <w:t>Bryce Rogers</w:t>
      </w:r>
    </w:p>
    <w:p w14:paraId="42BD6806" w14:textId="77777777" w:rsidR="00CC5246" w:rsidRPr="00165D01" w:rsidRDefault="00CC5246" w:rsidP="007455B6">
      <w:pPr>
        <w:jc w:val="center"/>
        <w:rPr>
          <w:rFonts w:ascii="Times New Roman" w:hAnsi="Times New Roman" w:cs="Times New Roman"/>
          <w:color w:val="000000"/>
        </w:rPr>
      </w:pPr>
    </w:p>
    <w:p w14:paraId="3439D542" w14:textId="6A2BCCFC" w:rsidR="007455B6" w:rsidRPr="00165D01" w:rsidRDefault="00CC5246" w:rsidP="007455B6">
      <w:pPr>
        <w:jc w:val="center"/>
        <w:rPr>
          <w:rFonts w:ascii="Times New Roman" w:hAnsi="Times New Roman" w:cs="Times New Roman"/>
          <w:color w:val="000000"/>
        </w:rPr>
      </w:pPr>
      <w:r w:rsidRPr="00165D01">
        <w:rPr>
          <w:rFonts w:ascii="Times New Roman" w:hAnsi="Times New Roman" w:cs="Times New Roman"/>
          <w:color w:val="000000"/>
        </w:rPr>
        <w:t>5/9</w:t>
      </w:r>
      <w:r w:rsidR="007455B6" w:rsidRPr="00165D01">
        <w:rPr>
          <w:rFonts w:ascii="Times New Roman" w:hAnsi="Times New Roman" w:cs="Times New Roman"/>
          <w:color w:val="000000"/>
        </w:rPr>
        <w:t>/17</w:t>
      </w:r>
    </w:p>
    <w:p w14:paraId="2F242815" w14:textId="5BA77842" w:rsidR="00BC7559" w:rsidRPr="00165D01" w:rsidRDefault="00CC5246" w:rsidP="007455B6">
      <w:pPr>
        <w:jc w:val="center"/>
        <w:rPr>
          <w:rFonts w:ascii="Times New Roman" w:hAnsi="Times New Roman" w:cs="Times New Roman"/>
          <w:color w:val="000000"/>
        </w:rPr>
      </w:pPr>
      <w:r w:rsidRPr="00165D01">
        <w:rPr>
          <w:rFonts w:ascii="Times New Roman" w:hAnsi="Times New Roman" w:cs="Times New Roman"/>
          <w:color w:val="000000"/>
        </w:rPr>
        <w:t>SIS-306-001, Dr. Field</w:t>
      </w:r>
    </w:p>
    <w:p w14:paraId="31DC2F2D" w14:textId="1D96F93E" w:rsidR="00BC7559" w:rsidRPr="00165D01" w:rsidRDefault="00CC5246" w:rsidP="00CC5246">
      <w:pPr>
        <w:pBdr>
          <w:bottom w:val="single" w:sz="12" w:space="29" w:color="auto"/>
        </w:pBdr>
        <w:jc w:val="center"/>
        <w:rPr>
          <w:rFonts w:ascii="Times New Roman" w:hAnsi="Times New Roman" w:cs="Times New Roman"/>
          <w:color w:val="000000"/>
        </w:rPr>
      </w:pPr>
      <w:r w:rsidRPr="00165D01">
        <w:rPr>
          <w:rFonts w:ascii="Times New Roman" w:hAnsi="Times New Roman" w:cs="Times New Roman"/>
          <w:color w:val="000000"/>
        </w:rPr>
        <w:t xml:space="preserve"> Olson Scholars Advanced IR Research- </w:t>
      </w:r>
      <w:r w:rsidR="00BC7559" w:rsidRPr="00165D01">
        <w:rPr>
          <w:rFonts w:ascii="Times New Roman" w:hAnsi="Times New Roman" w:cs="Times New Roman"/>
          <w:color w:val="000000"/>
        </w:rPr>
        <w:t xml:space="preserve">Spring </w:t>
      </w:r>
      <w:r w:rsidRPr="00165D01">
        <w:rPr>
          <w:rFonts w:ascii="Times New Roman" w:hAnsi="Times New Roman" w:cs="Times New Roman"/>
          <w:color w:val="000000"/>
        </w:rPr>
        <w:t>2017</w:t>
      </w:r>
    </w:p>
    <w:p w14:paraId="670A90F6" w14:textId="77777777" w:rsidR="00BC7559" w:rsidRPr="00165D01" w:rsidRDefault="00BC7559" w:rsidP="007455B6">
      <w:pPr>
        <w:jc w:val="center"/>
        <w:rPr>
          <w:rFonts w:ascii="Times New Roman" w:hAnsi="Times New Roman" w:cs="Times New Roman"/>
          <w:color w:val="000000"/>
        </w:rPr>
      </w:pPr>
    </w:p>
    <w:p w14:paraId="1B680F60" w14:textId="77777777" w:rsidR="00BC7559" w:rsidRPr="00165D01" w:rsidRDefault="00BC7559" w:rsidP="007455B6">
      <w:pPr>
        <w:jc w:val="center"/>
        <w:rPr>
          <w:rFonts w:ascii="Times New Roman" w:hAnsi="Times New Roman" w:cs="Times New Roman"/>
          <w:color w:val="000000"/>
        </w:rPr>
      </w:pPr>
    </w:p>
    <w:p w14:paraId="055A6C93" w14:textId="77777777" w:rsidR="00BC7559" w:rsidRPr="00165D01" w:rsidRDefault="00BC7559" w:rsidP="00BC7559">
      <w:pPr>
        <w:rPr>
          <w:rFonts w:ascii="Times New Roman" w:hAnsi="Times New Roman" w:cs="Times New Roman"/>
          <w:color w:val="000000"/>
        </w:rPr>
      </w:pPr>
    </w:p>
    <w:p w14:paraId="5B91E45F" w14:textId="736F4E9B" w:rsidR="00CC5246" w:rsidRPr="00165D01" w:rsidRDefault="00BC7559" w:rsidP="00CC5246">
      <w:pPr>
        <w:rPr>
          <w:rFonts w:ascii="Times New Roman" w:hAnsi="Times New Roman" w:cs="Times New Roman"/>
          <w:color w:val="000000"/>
        </w:rPr>
      </w:pPr>
      <w:r w:rsidRPr="00165D01">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F89A845" wp14:editId="0AF119B9">
                <wp:simplePos x="0" y="0"/>
                <wp:positionH relativeFrom="column">
                  <wp:posOffset>-914400</wp:posOffset>
                </wp:positionH>
                <wp:positionV relativeFrom="paragraph">
                  <wp:posOffset>4081780</wp:posOffset>
                </wp:positionV>
                <wp:extent cx="7759065" cy="6413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7759065" cy="64135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6A44EC6" w14:textId="5B3B9371" w:rsidR="00BC7559" w:rsidRPr="00BC7559" w:rsidRDefault="00BC7559" w:rsidP="00BC7559">
                            <w:pPr>
                              <w:jc w:val="center"/>
                              <w:rPr>
                                <w:rFonts w:ascii="Times New Roman" w:hAnsi="Times New Roman" w:cs="Times New Roman"/>
                                <w:color w:val="A6A6A6" w:themeColor="background1" w:themeShade="A6"/>
                              </w:rPr>
                            </w:pPr>
                            <w:r w:rsidRPr="00BC7559">
                              <w:rPr>
                                <w:rFonts w:ascii="Times New Roman" w:hAnsi="Times New Roman" w:cs="Times New Roman"/>
                                <w:color w:val="A6A6A6" w:themeColor="background1" w:themeShade="A6"/>
                              </w:rPr>
                              <w:t xml:space="preserve">This paper was conducted under </w:t>
                            </w:r>
                            <w:r w:rsidR="00BC33F6">
                              <w:rPr>
                                <w:rFonts w:ascii="Times New Roman" w:hAnsi="Times New Roman" w:cs="Times New Roman"/>
                                <w:color w:val="A6A6A6" w:themeColor="background1" w:themeShade="A6"/>
                              </w:rPr>
                              <w:t xml:space="preserve">the </w:t>
                            </w:r>
                            <w:r w:rsidRPr="00BC7559">
                              <w:rPr>
                                <w:rFonts w:ascii="Times New Roman" w:hAnsi="Times New Roman" w:cs="Times New Roman"/>
                                <w:color w:val="A6A6A6" w:themeColor="background1" w:themeShade="A6"/>
                              </w:rPr>
                              <w:t>guidance of</w:t>
                            </w:r>
                            <w:r w:rsidR="00743E2D">
                              <w:rPr>
                                <w:rFonts w:ascii="Times New Roman" w:hAnsi="Times New Roman" w:cs="Times New Roman"/>
                                <w:color w:val="A6A6A6" w:themeColor="background1" w:themeShade="A6"/>
                              </w:rPr>
                              <w:t xml:space="preserve"> American Univeristy Professors</w:t>
                            </w:r>
                            <w:r w:rsidRPr="00BC7559">
                              <w:rPr>
                                <w:rFonts w:ascii="Times New Roman" w:hAnsi="Times New Roman" w:cs="Times New Roman"/>
                                <w:color w:val="A6A6A6" w:themeColor="background1" w:themeShade="A6"/>
                              </w:rPr>
                              <w:t xml:space="preserve"> Dr. Field (SIS) </w:t>
                            </w:r>
                            <w:r w:rsidR="00743E2D">
                              <w:rPr>
                                <w:rFonts w:ascii="Times New Roman" w:hAnsi="Times New Roman" w:cs="Times New Roman"/>
                                <w:color w:val="A6A6A6" w:themeColor="background1" w:themeShade="A6"/>
                              </w:rPr>
                              <w:t>and</w:t>
                            </w:r>
                            <w:r w:rsidRPr="00BC7559">
                              <w:rPr>
                                <w:rFonts w:ascii="Times New Roman" w:hAnsi="Times New Roman" w:cs="Times New Roman"/>
                                <w:color w:val="A6A6A6" w:themeColor="background1" w:themeShade="A6"/>
                              </w:rPr>
                              <w:t xml:space="preserve"> Dr. Boesenecker (SIS), with assistance from Dr. Morosini (SIS), </w:t>
                            </w:r>
                            <w:r w:rsidR="00743E2D">
                              <w:rPr>
                                <w:rFonts w:ascii="Times New Roman" w:hAnsi="Times New Roman" w:cs="Times New Roman"/>
                                <w:color w:val="A6A6A6" w:themeColor="background1" w:themeShade="A6"/>
                              </w:rPr>
                              <w:t>Dr. Craig (SIS) and</w:t>
                            </w:r>
                            <w:r w:rsidRPr="00BC7559">
                              <w:rPr>
                                <w:rFonts w:ascii="Times New Roman" w:hAnsi="Times New Roman" w:cs="Times New Roman"/>
                                <w:color w:val="A6A6A6" w:themeColor="background1" w:themeShade="A6"/>
                              </w:rPr>
                              <w:t xml:space="preserve"> Dr. Erol (SIS)</w:t>
                            </w:r>
                            <w:r w:rsidR="00CC5246">
                              <w:rPr>
                                <w:rFonts w:ascii="Times New Roman" w:hAnsi="Times New Roman" w:cs="Times New Roman"/>
                                <w:color w:val="A6A6A6" w:themeColor="background1" w:themeShade="A6"/>
                              </w:rPr>
                              <w:t>.  All assistance</w:t>
                            </w:r>
                            <w:r w:rsidR="00743E2D">
                              <w:rPr>
                                <w:rFonts w:ascii="Times New Roman" w:hAnsi="Times New Roman" w:cs="Times New Roman"/>
                                <w:color w:val="A6A6A6" w:themeColor="background1" w:themeShade="A6"/>
                              </w:rPr>
                              <w:t xml:space="preserve"> </w:t>
                            </w:r>
                            <w:r w:rsidR="00CC5246">
                              <w:rPr>
                                <w:rFonts w:ascii="Times New Roman" w:hAnsi="Times New Roman" w:cs="Times New Roman"/>
                                <w:color w:val="A6A6A6" w:themeColor="background1" w:themeShade="A6"/>
                              </w:rPr>
                              <w:t>proved</w:t>
                            </w:r>
                            <w:r w:rsidR="00743E2D">
                              <w:rPr>
                                <w:rFonts w:ascii="Times New Roman" w:hAnsi="Times New Roman" w:cs="Times New Roman"/>
                                <w:color w:val="A6A6A6" w:themeColor="background1" w:themeShade="A6"/>
                              </w:rPr>
                              <w:t xml:space="preserve"> invaluable and most appreciated by the author. </w:t>
                            </w:r>
                          </w:p>
                          <w:p w14:paraId="385DAA03" w14:textId="77777777" w:rsidR="00BC7559" w:rsidRPr="00BC7559" w:rsidRDefault="00BC7559" w:rsidP="00BC7559">
                            <w:pPr>
                              <w:jc w:val="center"/>
                              <w:rPr>
                                <w:color w:val="A6A6A6" w:themeColor="background1" w:themeShade="A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89A845" id="_x0000_t202" coordsize="21600,21600" o:spt="202" path="m,l,21600r21600,l21600,xe">
                <v:stroke joinstyle="miter"/>
                <v:path gradientshapeok="t" o:connecttype="rect"/>
              </v:shapetype>
              <v:shape id="Text Box 1" o:spid="_x0000_s1026" type="#_x0000_t202" style="position:absolute;margin-left:-1in;margin-top:321.4pt;width:610.95pt;height: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" filled="f" stroked="f">
                <v:textbox>
                  <w:txbxContent>
                    <w:p w14:paraId="26A44EC6" w14:textId="5B3B9371" w:rsidR="00BC7559" w:rsidRPr="00BC7559" w:rsidRDefault="00BC7559" w:rsidP="00BC7559">
                      <w:pPr>
                        <w:jc w:val="center"/>
                        <w:rPr>
                          <w:rFonts w:ascii="Times New Roman" w:hAnsi="Times New Roman" w:cs="Times New Roman"/>
                          <w:color w:val="A6A6A6" w:themeColor="background1" w:themeShade="A6"/>
                        </w:rPr>
                      </w:pPr>
                      <w:r w:rsidRPr="00BC7559">
                        <w:rPr>
                          <w:rFonts w:ascii="Times New Roman" w:hAnsi="Times New Roman" w:cs="Times New Roman"/>
                          <w:color w:val="A6A6A6" w:themeColor="background1" w:themeShade="A6"/>
                        </w:rPr>
                        <w:t xml:space="preserve">This paper was conducted under </w:t>
                      </w:r>
                      <w:r w:rsidR="00BC33F6">
                        <w:rPr>
                          <w:rFonts w:ascii="Times New Roman" w:hAnsi="Times New Roman" w:cs="Times New Roman"/>
                          <w:color w:val="A6A6A6" w:themeColor="background1" w:themeShade="A6"/>
                        </w:rPr>
                        <w:t xml:space="preserve">the </w:t>
                      </w:r>
                      <w:r w:rsidRPr="00BC7559">
                        <w:rPr>
                          <w:rFonts w:ascii="Times New Roman" w:hAnsi="Times New Roman" w:cs="Times New Roman"/>
                          <w:color w:val="A6A6A6" w:themeColor="background1" w:themeShade="A6"/>
                        </w:rPr>
                        <w:t>guidance of</w:t>
                      </w:r>
                      <w:r w:rsidR="00743E2D">
                        <w:rPr>
                          <w:rFonts w:ascii="Times New Roman" w:hAnsi="Times New Roman" w:cs="Times New Roman"/>
                          <w:color w:val="A6A6A6" w:themeColor="background1" w:themeShade="A6"/>
                        </w:rPr>
                        <w:t xml:space="preserve"> American Univeristy Professors</w:t>
                      </w:r>
                      <w:r w:rsidRPr="00BC7559">
                        <w:rPr>
                          <w:rFonts w:ascii="Times New Roman" w:hAnsi="Times New Roman" w:cs="Times New Roman"/>
                          <w:color w:val="A6A6A6" w:themeColor="background1" w:themeShade="A6"/>
                        </w:rPr>
                        <w:t xml:space="preserve"> Dr. Field (SIS) </w:t>
                      </w:r>
                      <w:r w:rsidR="00743E2D">
                        <w:rPr>
                          <w:rFonts w:ascii="Times New Roman" w:hAnsi="Times New Roman" w:cs="Times New Roman"/>
                          <w:color w:val="A6A6A6" w:themeColor="background1" w:themeShade="A6"/>
                        </w:rPr>
                        <w:t>and</w:t>
                      </w:r>
                      <w:r w:rsidRPr="00BC7559">
                        <w:rPr>
                          <w:rFonts w:ascii="Times New Roman" w:hAnsi="Times New Roman" w:cs="Times New Roman"/>
                          <w:color w:val="A6A6A6" w:themeColor="background1" w:themeShade="A6"/>
                        </w:rPr>
                        <w:t xml:space="preserve"> Dr. Boesenecker (SIS), with assistance from Dr. Morosini (SIS), </w:t>
                      </w:r>
                      <w:r w:rsidR="00743E2D">
                        <w:rPr>
                          <w:rFonts w:ascii="Times New Roman" w:hAnsi="Times New Roman" w:cs="Times New Roman"/>
                          <w:color w:val="A6A6A6" w:themeColor="background1" w:themeShade="A6"/>
                        </w:rPr>
                        <w:t>Dr. Craig (SIS) and</w:t>
                      </w:r>
                      <w:r w:rsidRPr="00BC7559">
                        <w:rPr>
                          <w:rFonts w:ascii="Times New Roman" w:hAnsi="Times New Roman" w:cs="Times New Roman"/>
                          <w:color w:val="A6A6A6" w:themeColor="background1" w:themeShade="A6"/>
                        </w:rPr>
                        <w:t xml:space="preserve"> Dr. Erol (SIS)</w:t>
                      </w:r>
                      <w:r w:rsidR="00CC5246">
                        <w:rPr>
                          <w:rFonts w:ascii="Times New Roman" w:hAnsi="Times New Roman" w:cs="Times New Roman"/>
                          <w:color w:val="A6A6A6" w:themeColor="background1" w:themeShade="A6"/>
                        </w:rPr>
                        <w:t>.  All assistance</w:t>
                      </w:r>
                      <w:r w:rsidR="00743E2D">
                        <w:rPr>
                          <w:rFonts w:ascii="Times New Roman" w:hAnsi="Times New Roman" w:cs="Times New Roman"/>
                          <w:color w:val="A6A6A6" w:themeColor="background1" w:themeShade="A6"/>
                        </w:rPr>
                        <w:t xml:space="preserve"> </w:t>
                      </w:r>
                      <w:r w:rsidR="00CC5246">
                        <w:rPr>
                          <w:rFonts w:ascii="Times New Roman" w:hAnsi="Times New Roman" w:cs="Times New Roman"/>
                          <w:color w:val="A6A6A6" w:themeColor="background1" w:themeShade="A6"/>
                        </w:rPr>
                        <w:t>proved</w:t>
                      </w:r>
                      <w:r w:rsidR="00743E2D">
                        <w:rPr>
                          <w:rFonts w:ascii="Times New Roman" w:hAnsi="Times New Roman" w:cs="Times New Roman"/>
                          <w:color w:val="A6A6A6" w:themeColor="background1" w:themeShade="A6"/>
                        </w:rPr>
                        <w:t xml:space="preserve"> invaluable and most appreciated by the author. </w:t>
                      </w:r>
                    </w:p>
                    <w:p w14:paraId="385DAA03" w14:textId="77777777" w:rsidR="00BC7559" w:rsidRPr="00BC7559" w:rsidRDefault="00BC7559" w:rsidP="00BC7559">
                      <w:pPr>
                        <w:jc w:val="center"/>
                        <w:rPr>
                          <w:color w:val="A6A6A6" w:themeColor="background1" w:themeShade="A6"/>
                        </w:rPr>
                      </w:pPr>
                    </w:p>
                  </w:txbxContent>
                </v:textbox>
                <w10:wrap type="square"/>
              </v:shape>
            </w:pict>
          </mc:Fallback>
        </mc:AlternateContent>
      </w:r>
      <w:r w:rsidR="00CC5246" w:rsidRPr="00165D01">
        <w:rPr>
          <w:rFonts w:ascii="Times New Roman" w:hAnsi="Times New Roman" w:cs="Times New Roman"/>
          <w:color w:val="000000"/>
        </w:rPr>
        <w:t>ABSTRACT</w:t>
      </w:r>
    </w:p>
    <w:p w14:paraId="06F2FB70" w14:textId="77777777" w:rsidR="00CC5246" w:rsidRPr="00165D01" w:rsidRDefault="00CC5246" w:rsidP="00CC5246">
      <w:pPr>
        <w:jc w:val="center"/>
        <w:rPr>
          <w:rFonts w:ascii="Times New Roman" w:hAnsi="Times New Roman" w:cs="Times New Roman"/>
          <w:color w:val="000000"/>
          <w:sz w:val="6"/>
          <w:szCs w:val="6"/>
        </w:rPr>
      </w:pPr>
    </w:p>
    <w:p w14:paraId="32A4B2E2" w14:textId="6ED5091E" w:rsidR="00CC5246" w:rsidRPr="00165D01" w:rsidRDefault="00CC5246" w:rsidP="00CC5246">
      <w:pPr>
        <w:ind w:firstLine="720"/>
        <w:rPr>
          <w:rFonts w:ascii="Times New Roman" w:hAnsi="Times New Roman" w:cs="Times New Roman"/>
          <w:i/>
          <w:color w:val="000000"/>
        </w:rPr>
      </w:pPr>
      <w:r w:rsidRPr="00165D01">
        <w:rPr>
          <w:rFonts w:ascii="Times New Roman" w:hAnsi="Times New Roman" w:cs="Times New Roman"/>
          <w:i/>
          <w:color w:val="000000"/>
        </w:rPr>
        <w:t>Sultanism, the subset of authoritarianism first identified by Juan J. Linz, has received more attention since the 1980s with the rise of powerful state executives across the globe.  However, while research aimed at identifying the defining elements of sultanistic regimes has expanded, little scholarship exists describing the factors that give rise to a sultanistic executive.   I look to contribute to this research by analyzing sultanistic regimes and their rise in Eastern Europe following the fall of the Soviet Union.  I test three variables to assess their impact on the rise of sultanistic executives: an executive’s prior military/intelligence service, their level of support from societal eli</w:t>
      </w:r>
      <w:r w:rsidR="00793CD1" w:rsidRPr="00165D01">
        <w:rPr>
          <w:rFonts w:ascii="Times New Roman" w:hAnsi="Times New Roman" w:cs="Times New Roman"/>
          <w:i/>
          <w:color w:val="000000"/>
        </w:rPr>
        <w:t>tes, and public perception of</w:t>
      </w:r>
      <w:r w:rsidRPr="00165D01">
        <w:rPr>
          <w:rFonts w:ascii="Times New Roman" w:hAnsi="Times New Roman" w:cs="Times New Roman"/>
          <w:i/>
          <w:color w:val="000000"/>
        </w:rPr>
        <w:t xml:space="preserve"> economic conditions</w:t>
      </w:r>
      <w:r w:rsidR="00793CD1" w:rsidRPr="00165D01">
        <w:rPr>
          <w:rFonts w:ascii="Times New Roman" w:hAnsi="Times New Roman" w:cs="Times New Roman"/>
          <w:i/>
          <w:color w:val="000000"/>
        </w:rPr>
        <w:t xml:space="preserve"> compared as the executive’s regime progresses</w:t>
      </w:r>
      <w:r w:rsidRPr="00165D01">
        <w:rPr>
          <w:rFonts w:ascii="Times New Roman" w:hAnsi="Times New Roman" w:cs="Times New Roman"/>
          <w:i/>
          <w:color w:val="000000"/>
        </w:rPr>
        <w:t>.  I put forth a small-n case study of four former Soviet states, and through qualitative analysis conclude the level of sultanism exhibited by each regime.  This study’s findings point to moderate or higher</w:t>
      </w:r>
      <w:r w:rsidR="00793CD1" w:rsidRPr="00165D01">
        <w:rPr>
          <w:rFonts w:ascii="Times New Roman" w:hAnsi="Times New Roman" w:cs="Times New Roman"/>
          <w:i/>
          <w:color w:val="000000"/>
        </w:rPr>
        <w:t xml:space="preserve"> levels of</w:t>
      </w:r>
      <w:r w:rsidRPr="00165D01">
        <w:rPr>
          <w:rFonts w:ascii="Times New Roman" w:hAnsi="Times New Roman" w:cs="Times New Roman"/>
          <w:i/>
          <w:color w:val="000000"/>
        </w:rPr>
        <w:t xml:space="preserve"> support from societal elites for the executive as being a necessary condition for the rise of a sultanistic regime.  Furthermore, the evidence asserts that when economic conditions are perceived to be improving under the executive</w:t>
      </w:r>
      <w:r w:rsidR="00793CD1" w:rsidRPr="00165D01">
        <w:rPr>
          <w:rFonts w:ascii="Times New Roman" w:hAnsi="Times New Roman" w:cs="Times New Roman"/>
          <w:i/>
          <w:color w:val="000000"/>
        </w:rPr>
        <w:t>,</w:t>
      </w:r>
      <w:r w:rsidRPr="00165D01">
        <w:rPr>
          <w:rFonts w:ascii="Times New Roman" w:hAnsi="Times New Roman" w:cs="Times New Roman"/>
          <w:i/>
          <w:color w:val="000000"/>
        </w:rPr>
        <w:t xml:space="preserve"> and the executive has moderate or higher</w:t>
      </w:r>
      <w:r w:rsidR="00793CD1" w:rsidRPr="00165D01">
        <w:rPr>
          <w:rFonts w:ascii="Times New Roman" w:hAnsi="Times New Roman" w:cs="Times New Roman"/>
          <w:i/>
          <w:color w:val="000000"/>
        </w:rPr>
        <w:t xml:space="preserve"> levels of</w:t>
      </w:r>
      <w:r w:rsidRPr="00165D01">
        <w:rPr>
          <w:rFonts w:ascii="Times New Roman" w:hAnsi="Times New Roman" w:cs="Times New Roman"/>
          <w:i/>
          <w:color w:val="000000"/>
        </w:rPr>
        <w:t xml:space="preserve"> elite support, these variables will prove sufficient to allow sultanism to develop. These findings will provide a strong basis for more expansive studies on cases outside the post-Soviet Bloc, and could prove to be a valuable resource to those attempting to develop stable and non-authoritarian regimes in the future.  </w:t>
      </w:r>
    </w:p>
    <w:p w14:paraId="1C8FDECF" w14:textId="3D28A6C0" w:rsidR="00BC7559" w:rsidRPr="00165D01" w:rsidRDefault="00BC7559" w:rsidP="00CC5246">
      <w:pPr>
        <w:rPr>
          <w:rFonts w:ascii="Times New Roman" w:hAnsi="Times New Roman" w:cs="Times New Roman"/>
        </w:rPr>
      </w:pPr>
    </w:p>
    <w:p w14:paraId="586FA84E" w14:textId="77777777" w:rsidR="00CC5246" w:rsidRPr="00165D01" w:rsidRDefault="00CC5246">
      <w:pPr>
        <w:rPr>
          <w:rFonts w:ascii="Times New Roman" w:hAnsi="Times New Roman" w:cs="Times New Roman"/>
        </w:rPr>
      </w:pPr>
      <w:r w:rsidRPr="00165D01">
        <w:rPr>
          <w:rFonts w:ascii="Times New Roman" w:hAnsi="Times New Roman" w:cs="Times New Roman"/>
        </w:rPr>
        <w:br w:type="page"/>
      </w:r>
    </w:p>
    <w:p w14:paraId="15A73042" w14:textId="10278D98" w:rsidR="00B76AFD" w:rsidRPr="00165D01" w:rsidRDefault="00B76AFD" w:rsidP="00CC5246">
      <w:pPr>
        <w:spacing w:line="480" w:lineRule="auto"/>
        <w:jc w:val="center"/>
        <w:rPr>
          <w:rFonts w:ascii="Times New Roman" w:hAnsi="Times New Roman" w:cs="Times New Roman"/>
        </w:rPr>
      </w:pPr>
      <w:r w:rsidRPr="00165D01">
        <w:rPr>
          <w:rFonts w:ascii="Times New Roman" w:hAnsi="Times New Roman" w:cs="Times New Roman"/>
        </w:rPr>
        <w:lastRenderedPageBreak/>
        <w:t>INTRODUCTION</w:t>
      </w:r>
    </w:p>
    <w:p w14:paraId="49F3134A" w14:textId="7CC53539" w:rsidR="00B76AFD" w:rsidRPr="00165D01" w:rsidRDefault="00B76AFD" w:rsidP="008D0D65">
      <w:pPr>
        <w:spacing w:line="480" w:lineRule="auto"/>
        <w:ind w:firstLine="720"/>
        <w:rPr>
          <w:rFonts w:ascii="Times New Roman" w:hAnsi="Times New Roman" w:cs="Times New Roman"/>
        </w:rPr>
      </w:pPr>
      <w:r w:rsidRPr="00165D01">
        <w:rPr>
          <w:rFonts w:ascii="Times New Roman" w:hAnsi="Times New Roman" w:cs="Times New Roman"/>
        </w:rPr>
        <w:t>“Unchecked executive control,” “complete control of the media,” “personal influenc</w:t>
      </w:r>
      <w:r w:rsidR="00405B8E" w:rsidRPr="00165D01">
        <w:rPr>
          <w:rFonts w:ascii="Times New Roman" w:hAnsi="Times New Roman" w:cs="Times New Roman"/>
        </w:rPr>
        <w:t>e over the military and economy:</w:t>
      </w:r>
      <w:r w:rsidRPr="00165D01">
        <w:rPr>
          <w:rFonts w:ascii="Times New Roman" w:hAnsi="Times New Roman" w:cs="Times New Roman"/>
        </w:rPr>
        <w:t>” these are character</w:t>
      </w:r>
      <w:r w:rsidR="00405B8E" w:rsidRPr="00165D01">
        <w:rPr>
          <w:rFonts w:ascii="Times New Roman" w:hAnsi="Times New Roman" w:cs="Times New Roman"/>
        </w:rPr>
        <w:t>izations of government official that are</w:t>
      </w:r>
      <w:r w:rsidR="008D0D65" w:rsidRPr="00165D01">
        <w:rPr>
          <w:rFonts w:ascii="Times New Roman" w:hAnsi="Times New Roman" w:cs="Times New Roman"/>
        </w:rPr>
        <w:t xml:space="preserve"> rarely applied </w:t>
      </w:r>
      <w:r w:rsidR="000E187A" w:rsidRPr="00165D01">
        <w:rPr>
          <w:rFonts w:ascii="Times New Roman" w:hAnsi="Times New Roman" w:cs="Times New Roman"/>
        </w:rPr>
        <w:t>in the modern-d</w:t>
      </w:r>
      <w:r w:rsidRPr="00165D01">
        <w:rPr>
          <w:rFonts w:ascii="Times New Roman" w:hAnsi="Times New Roman" w:cs="Times New Roman"/>
        </w:rPr>
        <w:t>ay West. However</w:t>
      </w:r>
      <w:r w:rsidR="00405B8E" w:rsidRPr="00165D01">
        <w:rPr>
          <w:rFonts w:ascii="Times New Roman" w:hAnsi="Times New Roman" w:cs="Times New Roman"/>
        </w:rPr>
        <w:t>,</w:t>
      </w:r>
      <w:r w:rsidRPr="00165D01">
        <w:rPr>
          <w:rFonts w:ascii="Times New Roman" w:hAnsi="Times New Roman" w:cs="Times New Roman"/>
        </w:rPr>
        <w:t xml:space="preserve"> upon examining the power dynamics of many post-Soviet states, the</w:t>
      </w:r>
      <w:r w:rsidR="00793CD1" w:rsidRPr="00165D01">
        <w:rPr>
          <w:rFonts w:ascii="Times New Roman" w:hAnsi="Times New Roman" w:cs="Times New Roman"/>
        </w:rPr>
        <w:t>se</w:t>
      </w:r>
      <w:r w:rsidRPr="00165D01">
        <w:rPr>
          <w:rFonts w:ascii="Times New Roman" w:hAnsi="Times New Roman" w:cs="Times New Roman"/>
        </w:rPr>
        <w:t xml:space="preserve"> descriptions appear to be all too </w:t>
      </w:r>
      <w:r w:rsidR="00793CD1" w:rsidRPr="00165D01">
        <w:rPr>
          <w:rFonts w:ascii="Times New Roman" w:hAnsi="Times New Roman" w:cs="Times New Roman"/>
        </w:rPr>
        <w:t>applicable,</w:t>
      </w:r>
      <w:r w:rsidRPr="00165D01">
        <w:rPr>
          <w:rFonts w:ascii="Times New Roman" w:hAnsi="Times New Roman" w:cs="Times New Roman"/>
        </w:rPr>
        <w:t xml:space="preserve"> a clear demonstration of the “sultanistic” power and influence that some Eastern Europea</w:t>
      </w:r>
      <w:r w:rsidR="008D0D65" w:rsidRPr="00165D01">
        <w:rPr>
          <w:rFonts w:ascii="Times New Roman" w:hAnsi="Times New Roman" w:cs="Times New Roman"/>
        </w:rPr>
        <w:t>n leaders exert on their countries</w:t>
      </w:r>
      <w:r w:rsidRPr="00165D01">
        <w:rPr>
          <w:rFonts w:ascii="Times New Roman" w:hAnsi="Times New Roman" w:cs="Times New Roman"/>
        </w:rPr>
        <w:t xml:space="preserve"> today.</w:t>
      </w:r>
      <w:r w:rsidRPr="00165D01">
        <w:rPr>
          <w:rFonts w:ascii="Times New Roman" w:hAnsi="Times New Roman" w:cs="Times New Roman"/>
          <w:vertAlign w:val="superscript"/>
        </w:rPr>
        <w:footnoteReference w:id="1"/>
      </w:r>
      <w:r w:rsidR="00405B8E" w:rsidRPr="00165D01">
        <w:rPr>
          <w:rFonts w:ascii="Times New Roman" w:hAnsi="Times New Roman" w:cs="Times New Roman"/>
        </w:rPr>
        <w:t xml:space="preserve"> W</w:t>
      </w:r>
      <w:r w:rsidRPr="00165D01">
        <w:rPr>
          <w:rFonts w:ascii="Times New Roman" w:hAnsi="Times New Roman" w:cs="Times New Roman"/>
        </w:rPr>
        <w:t xml:space="preserve">ithin the short period </w:t>
      </w:r>
      <w:r w:rsidR="00405B8E" w:rsidRPr="00165D01">
        <w:rPr>
          <w:rFonts w:ascii="Times New Roman" w:hAnsi="Times New Roman" w:cs="Times New Roman"/>
        </w:rPr>
        <w:t xml:space="preserve">since the collapse of the USSR, </w:t>
      </w:r>
      <w:r w:rsidRPr="00165D01">
        <w:rPr>
          <w:rFonts w:ascii="Times New Roman" w:hAnsi="Times New Roman" w:cs="Times New Roman"/>
        </w:rPr>
        <w:t>the expression of such characteristics by state leaders has been far from constant</w:t>
      </w:r>
      <w:r w:rsidR="008D0D65" w:rsidRPr="00165D01">
        <w:rPr>
          <w:rFonts w:ascii="Times New Roman" w:hAnsi="Times New Roman" w:cs="Times New Roman"/>
        </w:rPr>
        <w:t>,</w:t>
      </w:r>
      <w:r w:rsidRPr="00165D01">
        <w:rPr>
          <w:rFonts w:ascii="Times New Roman" w:hAnsi="Times New Roman" w:cs="Times New Roman"/>
        </w:rPr>
        <w:t xml:space="preserve"> with some countries successfully transitioning to liberal democracies</w:t>
      </w:r>
      <w:r w:rsidR="00793CD1" w:rsidRPr="00165D01">
        <w:rPr>
          <w:rFonts w:ascii="Times New Roman" w:hAnsi="Times New Roman" w:cs="Times New Roman"/>
        </w:rPr>
        <w:t>,</w:t>
      </w:r>
      <w:r w:rsidRPr="00165D01">
        <w:rPr>
          <w:rFonts w:ascii="Times New Roman" w:hAnsi="Times New Roman" w:cs="Times New Roman"/>
        </w:rPr>
        <w:t xml:space="preserve"> while other</w:t>
      </w:r>
      <w:r w:rsidR="008D0D65" w:rsidRPr="00165D01">
        <w:rPr>
          <w:rFonts w:ascii="Times New Roman" w:hAnsi="Times New Roman" w:cs="Times New Roman"/>
        </w:rPr>
        <w:t>s</w:t>
      </w:r>
      <w:r w:rsidRPr="00165D01">
        <w:rPr>
          <w:rFonts w:ascii="Times New Roman" w:hAnsi="Times New Roman" w:cs="Times New Roman"/>
        </w:rPr>
        <w:t xml:space="preserve"> descend into “sultanistic” authoritarian regimes. </w:t>
      </w:r>
      <w:r w:rsidR="00405B8E" w:rsidRPr="00165D01">
        <w:rPr>
          <w:rFonts w:ascii="Times New Roman" w:hAnsi="Times New Roman" w:cs="Times New Roman"/>
        </w:rPr>
        <w:t>W</w:t>
      </w:r>
      <w:r w:rsidRPr="00165D01">
        <w:rPr>
          <w:rFonts w:ascii="Times New Roman" w:hAnsi="Times New Roman" w:cs="Times New Roman"/>
        </w:rPr>
        <w:t xml:space="preserve">hat conditions must be </w:t>
      </w:r>
      <w:r w:rsidR="00405B8E" w:rsidRPr="00165D01">
        <w:rPr>
          <w:rFonts w:ascii="Times New Roman" w:hAnsi="Times New Roman" w:cs="Times New Roman"/>
        </w:rPr>
        <w:t xml:space="preserve">then </w:t>
      </w:r>
      <w:r w:rsidRPr="00165D01">
        <w:rPr>
          <w:rFonts w:ascii="Times New Roman" w:hAnsi="Times New Roman" w:cs="Times New Roman"/>
        </w:rPr>
        <w:t>present within post-Soviet states to allow a sultanistic executive and their associated regime to develop?</w:t>
      </w:r>
      <w:r w:rsidR="00405B8E" w:rsidRPr="00165D01">
        <w:rPr>
          <w:rFonts w:ascii="Times New Roman" w:hAnsi="Times New Roman" w:cs="Times New Roman"/>
        </w:rPr>
        <w:t xml:space="preserve">  With this question in mind I conducted a small-n neopositivist analysis of potential foundations of sultanistic regimes in order to address this puzzle.</w:t>
      </w:r>
    </w:p>
    <w:p w14:paraId="0D37EA62" w14:textId="28B6D785" w:rsidR="00B76AFD" w:rsidRPr="00165D01" w:rsidRDefault="00B76AFD" w:rsidP="00B76AFD">
      <w:pPr>
        <w:spacing w:line="480" w:lineRule="auto"/>
        <w:rPr>
          <w:rFonts w:ascii="Times New Roman" w:hAnsi="Times New Roman" w:cs="Times New Roman"/>
        </w:rPr>
      </w:pPr>
      <w:r w:rsidRPr="00165D01">
        <w:rPr>
          <w:rFonts w:ascii="Times New Roman" w:hAnsi="Times New Roman" w:cs="Times New Roman"/>
        </w:rPr>
        <w:tab/>
        <w:t>I begin this paper with an analysis of the relevant scholarly literature.  My literature review first unpacks the concept of sultanism and the key tenets that make it a specific sub-section of authoritarianism.</w:t>
      </w:r>
      <w:r w:rsidRPr="00165D01">
        <w:rPr>
          <w:rFonts w:ascii="Times New Roman" w:hAnsi="Times New Roman" w:cs="Times New Roman"/>
          <w:vertAlign w:val="superscript"/>
        </w:rPr>
        <w:footnoteReference w:id="2"/>
      </w:r>
      <w:r w:rsidRPr="00165D01">
        <w:rPr>
          <w:rFonts w:ascii="Times New Roman" w:hAnsi="Times New Roman" w:cs="Times New Roman"/>
        </w:rPr>
        <w:t xml:space="preserve">  Subsequently </w:t>
      </w:r>
      <w:r w:rsidR="00405B8E" w:rsidRPr="00165D01">
        <w:rPr>
          <w:rFonts w:ascii="Times New Roman" w:hAnsi="Times New Roman" w:cs="Times New Roman"/>
        </w:rPr>
        <w:t>I explore</w:t>
      </w:r>
      <w:r w:rsidRPr="00165D01">
        <w:rPr>
          <w:rFonts w:ascii="Times New Roman" w:hAnsi="Times New Roman" w:cs="Times New Roman"/>
        </w:rPr>
        <w:t xml:space="preserve"> the two prominent schools of thought that have emerged in </w:t>
      </w:r>
      <w:r w:rsidR="008D0D65" w:rsidRPr="00165D01">
        <w:rPr>
          <w:rFonts w:ascii="Times New Roman" w:hAnsi="Times New Roman" w:cs="Times New Roman"/>
        </w:rPr>
        <w:t xml:space="preserve">the search </w:t>
      </w:r>
      <w:r w:rsidRPr="00165D01">
        <w:rPr>
          <w:rFonts w:ascii="Times New Roman" w:hAnsi="Times New Roman" w:cs="Times New Roman"/>
        </w:rPr>
        <w:t xml:space="preserve">to explain the causes of sultanism.  </w:t>
      </w:r>
      <w:r w:rsidR="00405B8E" w:rsidRPr="00165D01">
        <w:rPr>
          <w:rFonts w:ascii="Times New Roman" w:hAnsi="Times New Roman" w:cs="Times New Roman"/>
        </w:rPr>
        <w:t>The first group is one made up of scholars I classify as “structuralists.” This school of thought prescribes</w:t>
      </w:r>
      <w:r w:rsidRPr="00165D01">
        <w:rPr>
          <w:rFonts w:ascii="Times New Roman" w:hAnsi="Times New Roman" w:cs="Times New Roman"/>
        </w:rPr>
        <w:t xml:space="preserve"> </w:t>
      </w:r>
      <w:r w:rsidR="008D0D65" w:rsidRPr="00165D01">
        <w:rPr>
          <w:rFonts w:ascii="Times New Roman" w:hAnsi="Times New Roman" w:cs="Times New Roman"/>
        </w:rPr>
        <w:t>that the</w:t>
      </w:r>
      <w:r w:rsidRPr="00165D01">
        <w:rPr>
          <w:rFonts w:ascii="Times New Roman" w:hAnsi="Times New Roman" w:cs="Times New Roman"/>
        </w:rPr>
        <w:t xml:space="preserve"> characteristics of the governing institution and structure is most </w:t>
      </w:r>
      <w:r w:rsidR="00793CD1" w:rsidRPr="00165D01">
        <w:rPr>
          <w:rFonts w:ascii="Times New Roman" w:hAnsi="Times New Roman" w:cs="Times New Roman"/>
        </w:rPr>
        <w:t>clearly connected</w:t>
      </w:r>
      <w:r w:rsidRPr="00165D01">
        <w:rPr>
          <w:rFonts w:ascii="Times New Roman" w:hAnsi="Times New Roman" w:cs="Times New Roman"/>
        </w:rPr>
        <w:t xml:space="preserve"> with giving rise to a sultanistic </w:t>
      </w:r>
      <w:r w:rsidRPr="00165D01">
        <w:rPr>
          <w:rFonts w:ascii="Times New Roman" w:hAnsi="Times New Roman" w:cs="Times New Roman"/>
        </w:rPr>
        <w:lastRenderedPageBreak/>
        <w:t xml:space="preserve">executive. </w:t>
      </w:r>
      <w:r w:rsidR="00405B8E" w:rsidRPr="00165D01">
        <w:rPr>
          <w:rFonts w:ascii="Times New Roman" w:hAnsi="Times New Roman" w:cs="Times New Roman"/>
        </w:rPr>
        <w:t>The other scholarly camp is one consisting of those I describe as “individualists.” This</w:t>
      </w:r>
      <w:r w:rsidRPr="00165D01">
        <w:rPr>
          <w:rFonts w:ascii="Times New Roman" w:hAnsi="Times New Roman" w:cs="Times New Roman"/>
        </w:rPr>
        <w:t xml:space="preserve"> school of thought is one in which the individual holding the position of executive is credited with producing a government characterized by sultanistic tendencies, with attention being paid to the individual t</w:t>
      </w:r>
      <w:r w:rsidR="00793CD1" w:rsidRPr="00165D01">
        <w:rPr>
          <w:rFonts w:ascii="Times New Roman" w:hAnsi="Times New Roman" w:cs="Times New Roman"/>
        </w:rPr>
        <w:t>raits possessed by that specific sultan</w:t>
      </w:r>
      <w:r w:rsidRPr="00165D01">
        <w:rPr>
          <w:rFonts w:ascii="Times New Roman" w:hAnsi="Times New Roman" w:cs="Times New Roman"/>
        </w:rPr>
        <w:t xml:space="preserve">. </w:t>
      </w:r>
    </w:p>
    <w:p w14:paraId="352765AD" w14:textId="04693B62" w:rsidR="00B76AFD" w:rsidRPr="00165D01" w:rsidRDefault="00B76AFD" w:rsidP="00B76AFD">
      <w:pPr>
        <w:spacing w:line="480" w:lineRule="auto"/>
        <w:rPr>
          <w:rFonts w:ascii="Times New Roman" w:hAnsi="Times New Roman" w:cs="Times New Roman"/>
        </w:rPr>
      </w:pPr>
      <w:r w:rsidRPr="00165D01">
        <w:rPr>
          <w:rFonts w:ascii="Times New Roman" w:hAnsi="Times New Roman" w:cs="Times New Roman"/>
        </w:rPr>
        <w:tab/>
        <w:t>Follo</w:t>
      </w:r>
      <w:r w:rsidR="00405B8E" w:rsidRPr="00165D01">
        <w:rPr>
          <w:rFonts w:ascii="Times New Roman" w:hAnsi="Times New Roman" w:cs="Times New Roman"/>
        </w:rPr>
        <w:t>wing my literature review I</w:t>
      </w:r>
      <w:r w:rsidRPr="00165D01">
        <w:rPr>
          <w:rFonts w:ascii="Times New Roman" w:hAnsi="Times New Roman" w:cs="Times New Roman"/>
        </w:rPr>
        <w:t xml:space="preserve"> proceed with a neo-positivist small-n case study in an attempt to address my research question, with a particular focus on the “individualist” literature</w:t>
      </w:r>
      <w:r w:rsidR="00793CD1" w:rsidRPr="00165D01">
        <w:rPr>
          <w:rFonts w:ascii="Times New Roman" w:hAnsi="Times New Roman" w:cs="Times New Roman"/>
        </w:rPr>
        <w:t xml:space="preserve">, as allowed </w:t>
      </w:r>
      <w:r w:rsidR="00405B8E" w:rsidRPr="00165D01">
        <w:rPr>
          <w:rFonts w:ascii="Times New Roman" w:hAnsi="Times New Roman" w:cs="Times New Roman"/>
        </w:rPr>
        <w:t>by controlling for structural variables during case selection</w:t>
      </w:r>
      <w:r w:rsidRPr="00165D01">
        <w:rPr>
          <w:rFonts w:ascii="Times New Roman" w:hAnsi="Times New Roman" w:cs="Times New Roman"/>
        </w:rPr>
        <w:t xml:space="preserve">.  My dependent variable in the case study is the presence of a sultanistic executive.  I also put forth three independent variables, which I identified from the literature as being the most likely and/or prominent causes of sultanism.  These independent variables include whether the executive: has any past military or intelligence experience, has the support of societal elites, and how the leader’s constituents perceive their economic conditions </w:t>
      </w:r>
      <w:r w:rsidR="00793CD1" w:rsidRPr="00165D01">
        <w:rPr>
          <w:rFonts w:ascii="Times New Roman" w:hAnsi="Times New Roman" w:cs="Times New Roman"/>
        </w:rPr>
        <w:t>as the executive’s tenure progresses</w:t>
      </w:r>
      <w:r w:rsidRPr="00165D01">
        <w:rPr>
          <w:rFonts w:ascii="Times New Roman" w:hAnsi="Times New Roman" w:cs="Times New Roman"/>
        </w:rPr>
        <w:t xml:space="preserve">. To test these variables I have chosen four </w:t>
      </w:r>
      <w:r w:rsidR="008D0D65" w:rsidRPr="00165D01">
        <w:rPr>
          <w:rFonts w:ascii="Times New Roman" w:hAnsi="Times New Roman" w:cs="Times New Roman"/>
        </w:rPr>
        <w:t>cases representing executives from</w:t>
      </w:r>
      <w:r w:rsidRPr="00165D01">
        <w:rPr>
          <w:rFonts w:ascii="Times New Roman" w:hAnsi="Times New Roman" w:cs="Times New Roman"/>
        </w:rPr>
        <w:t xml:space="preserve"> states that developed from the former Soviet Union following its dissolution.  The four leaders and their terms in office</w:t>
      </w:r>
      <w:r w:rsidR="008D0D65" w:rsidRPr="00165D01">
        <w:rPr>
          <w:rFonts w:ascii="Times New Roman" w:hAnsi="Times New Roman" w:cs="Times New Roman"/>
        </w:rPr>
        <w:t xml:space="preserve"> that make up my case selection</w:t>
      </w:r>
      <w:r w:rsidRPr="00165D01">
        <w:rPr>
          <w:rFonts w:ascii="Times New Roman" w:hAnsi="Times New Roman" w:cs="Times New Roman"/>
        </w:rPr>
        <w:t xml:space="preserve"> include: Georgian President Mikheil Saakashvili (2004-2013), Latvian President Vaira Vike-Freiberga (1999-2007), Russian President Vladimir Putin (2000-2008), and Turkmen President Saparmurat Niyazov (1990-2006).  I analyze </w:t>
      </w:r>
      <w:r w:rsidR="00405B8E" w:rsidRPr="00165D01">
        <w:rPr>
          <w:rFonts w:ascii="Times New Roman" w:hAnsi="Times New Roman" w:cs="Times New Roman"/>
        </w:rPr>
        <w:t>my</w:t>
      </w:r>
      <w:r w:rsidRPr="00165D01">
        <w:rPr>
          <w:rFonts w:ascii="Times New Roman" w:hAnsi="Times New Roman" w:cs="Times New Roman"/>
        </w:rPr>
        <w:t xml:space="preserve"> findings, with a particular emphasis on the differences in traits present between the </w:t>
      </w:r>
      <w:r w:rsidR="00405B8E" w:rsidRPr="00165D01">
        <w:rPr>
          <w:rFonts w:ascii="Times New Roman" w:hAnsi="Times New Roman" w:cs="Times New Roman"/>
        </w:rPr>
        <w:t xml:space="preserve">non-sultanistic </w:t>
      </w:r>
      <w:r w:rsidRPr="00165D01">
        <w:rPr>
          <w:rFonts w:ascii="Times New Roman" w:hAnsi="Times New Roman" w:cs="Times New Roman"/>
        </w:rPr>
        <w:t>regimes, Saakashvili and Vike-Freiberga, and the regime</w:t>
      </w:r>
      <w:r w:rsidR="008D0D65" w:rsidRPr="00165D01">
        <w:rPr>
          <w:rFonts w:ascii="Times New Roman" w:hAnsi="Times New Roman" w:cs="Times New Roman"/>
        </w:rPr>
        <w:t>s</w:t>
      </w:r>
      <w:r w:rsidRPr="00165D01">
        <w:rPr>
          <w:rFonts w:ascii="Times New Roman" w:hAnsi="Times New Roman" w:cs="Times New Roman"/>
        </w:rPr>
        <w:t xml:space="preserve"> of the executives who did display </w:t>
      </w:r>
      <w:r w:rsidR="00405B8E" w:rsidRPr="00165D01">
        <w:rPr>
          <w:rFonts w:ascii="Times New Roman" w:hAnsi="Times New Roman" w:cs="Times New Roman"/>
        </w:rPr>
        <w:t>sultanistic powers</w:t>
      </w:r>
      <w:r w:rsidRPr="00165D01">
        <w:rPr>
          <w:rFonts w:ascii="Times New Roman" w:hAnsi="Times New Roman" w:cs="Times New Roman"/>
        </w:rPr>
        <w:t>, Putin and Niyazov.</w:t>
      </w:r>
      <w:r w:rsidR="008D0D65" w:rsidRPr="00165D01">
        <w:rPr>
          <w:rStyle w:val="FootnoteReference"/>
          <w:rFonts w:ascii="Times New Roman" w:hAnsi="Times New Roman" w:cs="Times New Roman"/>
        </w:rPr>
        <w:footnoteReference w:id="3"/>
      </w:r>
      <w:r w:rsidRPr="00165D01">
        <w:rPr>
          <w:rFonts w:ascii="Times New Roman" w:hAnsi="Times New Roman" w:cs="Times New Roman"/>
        </w:rPr>
        <w:t xml:space="preserve"> </w:t>
      </w:r>
      <w:r w:rsidR="00405B8E" w:rsidRPr="00165D01">
        <w:rPr>
          <w:rFonts w:ascii="Times New Roman" w:hAnsi="Times New Roman" w:cs="Times New Roman"/>
        </w:rPr>
        <w:t xml:space="preserve"> I use this data to analyze</w:t>
      </w:r>
      <w:r w:rsidRPr="00165D01">
        <w:rPr>
          <w:rFonts w:ascii="Times New Roman" w:hAnsi="Times New Roman" w:cs="Times New Roman"/>
        </w:rPr>
        <w:t xml:space="preserve"> </w:t>
      </w:r>
      <w:r w:rsidR="00405B8E" w:rsidRPr="00165D01">
        <w:rPr>
          <w:rFonts w:ascii="Times New Roman" w:hAnsi="Times New Roman" w:cs="Times New Roman"/>
        </w:rPr>
        <w:t>my three hypothesis that offer</w:t>
      </w:r>
      <w:r w:rsidRPr="00165D01">
        <w:rPr>
          <w:rFonts w:ascii="Times New Roman" w:hAnsi="Times New Roman" w:cs="Times New Roman"/>
        </w:rPr>
        <w:t xml:space="preserve"> insights into the interconnected relationships of the independent variables and their affect on</w:t>
      </w:r>
      <w:r w:rsidR="00405B8E" w:rsidRPr="00165D01">
        <w:rPr>
          <w:rFonts w:ascii="Times New Roman" w:hAnsi="Times New Roman" w:cs="Times New Roman"/>
        </w:rPr>
        <w:t xml:space="preserve"> the dependent variable.</w:t>
      </w:r>
    </w:p>
    <w:p w14:paraId="63F9CED6" w14:textId="38B327B6" w:rsidR="008D0D65" w:rsidRPr="00165D01" w:rsidRDefault="00B76AFD" w:rsidP="00793CD1">
      <w:pPr>
        <w:spacing w:line="480" w:lineRule="auto"/>
        <w:rPr>
          <w:rFonts w:ascii="Times New Roman" w:hAnsi="Times New Roman" w:cs="Times New Roman"/>
        </w:rPr>
      </w:pPr>
      <w:r w:rsidRPr="00165D01">
        <w:rPr>
          <w:rFonts w:ascii="Times New Roman" w:hAnsi="Times New Roman" w:cs="Times New Roman"/>
        </w:rPr>
        <w:lastRenderedPageBreak/>
        <w:tab/>
        <w:t xml:space="preserve">With the expansion of the global influence of Eastern European countries, I argue that understanding the source of sultanistic power is essential to maintaining regional stability, as history and </w:t>
      </w:r>
      <w:r w:rsidR="00405B8E" w:rsidRPr="00165D01">
        <w:rPr>
          <w:rFonts w:ascii="Times New Roman" w:hAnsi="Times New Roman" w:cs="Times New Roman"/>
        </w:rPr>
        <w:t>area scholars</w:t>
      </w:r>
      <w:r w:rsidRPr="00165D01">
        <w:rPr>
          <w:rFonts w:ascii="Times New Roman" w:hAnsi="Times New Roman" w:cs="Times New Roman"/>
        </w:rPr>
        <w:t xml:space="preserve"> assert that nondemocratic states have an increased tendency for aggression and the initiation of interstate conflict.</w:t>
      </w:r>
      <w:r w:rsidRPr="00165D01">
        <w:rPr>
          <w:rFonts w:ascii="Times New Roman" w:hAnsi="Times New Roman" w:cs="Times New Roman"/>
          <w:vertAlign w:val="superscript"/>
        </w:rPr>
        <w:footnoteReference w:id="4"/>
      </w:r>
      <w:r w:rsidRPr="00165D01">
        <w:rPr>
          <w:rFonts w:ascii="Times New Roman" w:hAnsi="Times New Roman" w:cs="Times New Roman"/>
        </w:rPr>
        <w:t xml:space="preserve"> Furthermore, knowledge of the variables that lead to sultanism can provide an important tool in preventing such occurrences in future regimes, an important concern for any state that has aims to either spread democracy, or protect their interests from authoritarian leaders who have conventionally been in opposition to Wester</w:t>
      </w:r>
      <w:r w:rsidR="00793CD1" w:rsidRPr="00165D01">
        <w:rPr>
          <w:rFonts w:ascii="Times New Roman" w:hAnsi="Times New Roman" w:cs="Times New Roman"/>
        </w:rPr>
        <w:t>n p</w:t>
      </w:r>
      <w:r w:rsidRPr="00165D01">
        <w:rPr>
          <w:rFonts w:ascii="Times New Roman" w:hAnsi="Times New Roman" w:cs="Times New Roman"/>
        </w:rPr>
        <w:t>olicies.  Armed with this knowledge, the United States</w:t>
      </w:r>
      <w:r w:rsidR="00405B8E" w:rsidRPr="00165D01">
        <w:rPr>
          <w:rFonts w:ascii="Times New Roman" w:hAnsi="Times New Roman" w:cs="Times New Roman"/>
        </w:rPr>
        <w:t xml:space="preserve"> </w:t>
      </w:r>
      <w:r w:rsidRPr="00165D01">
        <w:rPr>
          <w:rFonts w:ascii="Times New Roman" w:hAnsi="Times New Roman" w:cs="Times New Roman"/>
        </w:rPr>
        <w:t xml:space="preserve">and the world will be in a better position to </w:t>
      </w:r>
      <w:r w:rsidR="00793CD1" w:rsidRPr="00165D01">
        <w:rPr>
          <w:rFonts w:ascii="Times New Roman" w:hAnsi="Times New Roman" w:cs="Times New Roman"/>
        </w:rPr>
        <w:t xml:space="preserve">approach state-building efforts, </w:t>
      </w:r>
      <w:r w:rsidR="00405B8E" w:rsidRPr="00165D01">
        <w:rPr>
          <w:rFonts w:ascii="Times New Roman" w:hAnsi="Times New Roman" w:cs="Times New Roman"/>
        </w:rPr>
        <w:t>by implementing safeguards</w:t>
      </w:r>
      <w:r w:rsidR="00793CD1" w:rsidRPr="00165D01">
        <w:rPr>
          <w:rFonts w:ascii="Times New Roman" w:hAnsi="Times New Roman" w:cs="Times New Roman"/>
        </w:rPr>
        <w:t>, and</w:t>
      </w:r>
      <w:r w:rsidR="00405B8E" w:rsidRPr="00165D01">
        <w:rPr>
          <w:rFonts w:ascii="Times New Roman" w:hAnsi="Times New Roman" w:cs="Times New Roman"/>
        </w:rPr>
        <w:t xml:space="preserve"> ne</w:t>
      </w:r>
      <w:r w:rsidR="00793CD1" w:rsidRPr="00165D01">
        <w:rPr>
          <w:rFonts w:ascii="Times New Roman" w:hAnsi="Times New Roman" w:cs="Times New Roman"/>
        </w:rPr>
        <w:t>gotiations with foreign leaders</w:t>
      </w:r>
      <w:r w:rsidR="00405B8E" w:rsidRPr="00165D01">
        <w:rPr>
          <w:rFonts w:ascii="Times New Roman" w:hAnsi="Times New Roman" w:cs="Times New Roman"/>
        </w:rPr>
        <w:t xml:space="preserve"> by offering insights into the power any individual leader may wield</w:t>
      </w:r>
      <w:r w:rsidRPr="00165D01">
        <w:rPr>
          <w:rFonts w:ascii="Times New Roman" w:hAnsi="Times New Roman" w:cs="Times New Roman"/>
        </w:rPr>
        <w:t xml:space="preserve">. </w:t>
      </w:r>
    </w:p>
    <w:p w14:paraId="4210DC25" w14:textId="77777777" w:rsidR="007455B6" w:rsidRPr="00165D01" w:rsidRDefault="007455B6" w:rsidP="007455B6">
      <w:pPr>
        <w:spacing w:line="480" w:lineRule="auto"/>
        <w:jc w:val="center"/>
        <w:rPr>
          <w:rFonts w:ascii="Times New Roman" w:hAnsi="Times New Roman" w:cs="Times New Roman"/>
        </w:rPr>
      </w:pPr>
      <w:r w:rsidRPr="00165D01">
        <w:rPr>
          <w:rFonts w:ascii="Times New Roman" w:hAnsi="Times New Roman" w:cs="Times New Roman"/>
        </w:rPr>
        <w:t>LITERATURE REVIEW</w:t>
      </w:r>
    </w:p>
    <w:p w14:paraId="1BDA5B8C" w14:textId="2A5D78A1" w:rsidR="007455B6" w:rsidRPr="00165D01" w:rsidRDefault="007455B6" w:rsidP="007455B6">
      <w:pPr>
        <w:spacing w:line="480" w:lineRule="auto"/>
        <w:ind w:firstLine="720"/>
        <w:rPr>
          <w:rFonts w:ascii="Times New Roman" w:hAnsi="Times New Roman" w:cs="Times New Roman"/>
        </w:rPr>
      </w:pPr>
      <w:r w:rsidRPr="00165D01">
        <w:rPr>
          <w:rFonts w:ascii="Times New Roman" w:hAnsi="Times New Roman" w:cs="Times New Roman"/>
        </w:rPr>
        <w:t>A range of scholarship has addressed a multitude of underlying elements that allow for the creation of national leaders who hold unrestricted power and authoritarian positions within their governments.  With few deviances, the majority of scholars can be grouped into one of two camps. One group asserts that the rise of sultanistic leaders is connected to th</w:t>
      </w:r>
      <w:r w:rsidR="00405B8E" w:rsidRPr="00165D01">
        <w:rPr>
          <w:rFonts w:ascii="Times New Roman" w:hAnsi="Times New Roman" w:cs="Times New Roman"/>
        </w:rPr>
        <w:t>e structure of the system</w:t>
      </w:r>
      <w:r w:rsidRPr="00165D01">
        <w:rPr>
          <w:rFonts w:ascii="Times New Roman" w:hAnsi="Times New Roman" w:cs="Times New Roman"/>
        </w:rPr>
        <w:t>, while the other group of scholars proposes that the rise of ultra-powerful leaders is primarily connected to the personal characte</w:t>
      </w:r>
      <w:r w:rsidR="00405B8E" w:rsidRPr="00165D01">
        <w:rPr>
          <w:rFonts w:ascii="Times New Roman" w:hAnsi="Times New Roman" w:cs="Times New Roman"/>
        </w:rPr>
        <w:t>ristics of the leader</w:t>
      </w:r>
      <w:r w:rsidRPr="00165D01">
        <w:rPr>
          <w:rFonts w:ascii="Times New Roman" w:hAnsi="Times New Roman" w:cs="Times New Roman"/>
        </w:rPr>
        <w:t>.</w:t>
      </w:r>
    </w:p>
    <w:p w14:paraId="667C0C89" w14:textId="77777777" w:rsidR="0007427D" w:rsidRPr="00165D01" w:rsidRDefault="00405B8E" w:rsidP="0007427D">
      <w:pPr>
        <w:spacing w:line="480" w:lineRule="auto"/>
        <w:ind w:firstLine="720"/>
        <w:rPr>
          <w:rFonts w:ascii="Times New Roman" w:hAnsi="Times New Roman" w:cs="Times New Roman"/>
        </w:rPr>
      </w:pPr>
      <w:r w:rsidRPr="00165D01">
        <w:rPr>
          <w:rFonts w:ascii="Times New Roman" w:hAnsi="Times New Roman" w:cs="Times New Roman"/>
        </w:rPr>
        <w:t>A</w:t>
      </w:r>
      <w:r w:rsidR="007455B6" w:rsidRPr="00165D01">
        <w:rPr>
          <w:rFonts w:ascii="Times New Roman" w:hAnsi="Times New Roman" w:cs="Times New Roman"/>
        </w:rPr>
        <w:t>uthoritarianism is a blanket term that encompasses a multitude of government systems, which</w:t>
      </w:r>
      <w:r w:rsidRPr="00165D01">
        <w:rPr>
          <w:rFonts w:ascii="Times New Roman" w:hAnsi="Times New Roman" w:cs="Times New Roman"/>
        </w:rPr>
        <w:t>,</w:t>
      </w:r>
      <w:r w:rsidR="007455B6" w:rsidRPr="00165D01">
        <w:rPr>
          <w:rFonts w:ascii="Times New Roman" w:hAnsi="Times New Roman" w:cs="Times New Roman"/>
        </w:rPr>
        <w:t xml:space="preserve"> as Juan Linz describes</w:t>
      </w:r>
      <w:r w:rsidRPr="00165D01">
        <w:rPr>
          <w:rFonts w:ascii="Times New Roman" w:hAnsi="Times New Roman" w:cs="Times New Roman"/>
        </w:rPr>
        <w:t>,</w:t>
      </w:r>
      <w:r w:rsidR="007455B6" w:rsidRPr="00165D01">
        <w:rPr>
          <w:rFonts w:ascii="Times New Roman" w:hAnsi="Times New Roman" w:cs="Times New Roman"/>
        </w:rPr>
        <w:t xml:space="preserve"> “share at least one characteristic: they are nondemocratic.”</w:t>
      </w:r>
      <w:r w:rsidR="007455B6" w:rsidRPr="00165D01">
        <w:rPr>
          <w:rStyle w:val="FootnoteReference"/>
          <w:rFonts w:ascii="Times New Roman" w:hAnsi="Times New Roman" w:cs="Times New Roman"/>
        </w:rPr>
        <w:footnoteReference w:id="5"/>
      </w:r>
      <w:r w:rsidR="007455B6" w:rsidRPr="00165D01">
        <w:rPr>
          <w:rFonts w:ascii="Times New Roman" w:hAnsi="Times New Roman" w:cs="Times New Roman"/>
        </w:rPr>
        <w:t xml:space="preserve">  </w:t>
      </w:r>
      <w:r w:rsidRPr="00165D01">
        <w:rPr>
          <w:rFonts w:ascii="Times New Roman" w:hAnsi="Times New Roman" w:cs="Times New Roman"/>
        </w:rPr>
        <w:lastRenderedPageBreak/>
        <w:t>Sultanism is o</w:t>
      </w:r>
      <w:r w:rsidR="007455B6" w:rsidRPr="00165D01">
        <w:rPr>
          <w:rFonts w:ascii="Times New Roman" w:hAnsi="Times New Roman" w:cs="Times New Roman"/>
        </w:rPr>
        <w:t>ne specific variant of authoritarianism, a governing system in which the state leader possess complete</w:t>
      </w:r>
      <w:r w:rsidR="008D0D65" w:rsidRPr="00165D01">
        <w:rPr>
          <w:rFonts w:ascii="Times New Roman" w:hAnsi="Times New Roman" w:cs="Times New Roman"/>
        </w:rPr>
        <w:t xml:space="preserve"> and personal</w:t>
      </w:r>
      <w:r w:rsidR="007455B6" w:rsidRPr="00165D01">
        <w:rPr>
          <w:rFonts w:ascii="Times New Roman" w:hAnsi="Times New Roman" w:cs="Times New Roman"/>
        </w:rPr>
        <w:t xml:space="preserve"> discretion of action over the government, including the military and administration.</w:t>
      </w:r>
      <w:r w:rsidR="007455B6" w:rsidRPr="00165D01">
        <w:rPr>
          <w:rStyle w:val="FootnoteReference"/>
          <w:rFonts w:ascii="Times New Roman" w:hAnsi="Times New Roman" w:cs="Times New Roman"/>
        </w:rPr>
        <w:footnoteReference w:id="6"/>
      </w:r>
      <w:r w:rsidR="007455B6" w:rsidRPr="00165D01">
        <w:rPr>
          <w:rFonts w:ascii="Times New Roman" w:hAnsi="Times New Roman" w:cs="Times New Roman"/>
        </w:rPr>
        <w:t xml:space="preserve">   </w:t>
      </w:r>
      <w:r w:rsidR="00BC7559" w:rsidRPr="00165D01">
        <w:rPr>
          <w:rFonts w:ascii="Times New Roman" w:hAnsi="Times New Roman" w:cs="Times New Roman"/>
        </w:rPr>
        <w:t xml:space="preserve">By using this terminology I </w:t>
      </w:r>
      <w:r w:rsidR="00BC33F6" w:rsidRPr="00165D01">
        <w:rPr>
          <w:rFonts w:ascii="Times New Roman" w:hAnsi="Times New Roman" w:cs="Times New Roman"/>
        </w:rPr>
        <w:t>am able to</w:t>
      </w:r>
      <w:r w:rsidR="00BC7559" w:rsidRPr="00165D01">
        <w:rPr>
          <w:rFonts w:ascii="Times New Roman" w:hAnsi="Times New Roman" w:cs="Times New Roman"/>
        </w:rPr>
        <w:t xml:space="preserve"> ensure the research validity of my project by exploring scholarship dedicated directly to sultanism, rather than the umbrella term of authoritarianism.</w:t>
      </w:r>
      <w:r w:rsidR="00BC7559" w:rsidRPr="00165D01">
        <w:rPr>
          <w:rFonts w:ascii="Times New Roman" w:hAnsi="Times New Roman" w:cs="Times New Roman"/>
          <w:vertAlign w:val="superscript"/>
        </w:rPr>
        <w:footnoteReference w:id="7"/>
      </w:r>
      <w:r w:rsidR="00BC7559" w:rsidRPr="00165D01">
        <w:rPr>
          <w:rFonts w:ascii="Times New Roman" w:hAnsi="Times New Roman" w:cs="Times New Roman"/>
        </w:rPr>
        <w:t xml:space="preserve">  </w:t>
      </w:r>
      <w:r w:rsidR="007455B6" w:rsidRPr="00165D01">
        <w:rPr>
          <w:rFonts w:ascii="Times New Roman" w:hAnsi="Times New Roman" w:cs="Times New Roman"/>
        </w:rPr>
        <w:t>This term, which is most accurately seen as occurring on a spectrum of intensity, emphasizes the personal discretion and power, not of a government, but specifically the leader of that government.</w:t>
      </w:r>
      <w:r w:rsidR="007455B6" w:rsidRPr="00165D01">
        <w:rPr>
          <w:rStyle w:val="FootnoteReference"/>
          <w:rFonts w:ascii="Times New Roman" w:hAnsi="Times New Roman" w:cs="Times New Roman"/>
        </w:rPr>
        <w:footnoteReference w:id="8"/>
      </w:r>
      <w:r w:rsidR="007455B6" w:rsidRPr="00165D01">
        <w:rPr>
          <w:rFonts w:ascii="Times New Roman" w:hAnsi="Times New Roman" w:cs="Times New Roman"/>
        </w:rPr>
        <w:t xml:space="preserve">   In most cases the regime</w:t>
      </w:r>
      <w:r w:rsidR="009F5968" w:rsidRPr="00165D01">
        <w:rPr>
          <w:rFonts w:ascii="Times New Roman" w:hAnsi="Times New Roman" w:cs="Times New Roman"/>
        </w:rPr>
        <w:t>’s political system</w:t>
      </w:r>
      <w:r w:rsidR="007455B6" w:rsidRPr="00165D01">
        <w:rPr>
          <w:rFonts w:ascii="Times New Roman" w:hAnsi="Times New Roman" w:cs="Times New Roman"/>
        </w:rPr>
        <w:t xml:space="preserve"> is </w:t>
      </w:r>
      <w:r w:rsidR="009F5968" w:rsidRPr="00165D01">
        <w:rPr>
          <w:rFonts w:ascii="Times New Roman" w:hAnsi="Times New Roman" w:cs="Times New Roman"/>
        </w:rPr>
        <w:t>not characterized</w:t>
      </w:r>
      <w:r w:rsidR="007455B6" w:rsidRPr="00165D01">
        <w:rPr>
          <w:rFonts w:ascii="Times New Roman" w:hAnsi="Times New Roman" w:cs="Times New Roman"/>
        </w:rPr>
        <w:t xml:space="preserve"> </w:t>
      </w:r>
      <w:r w:rsidR="009F5968" w:rsidRPr="00165D01">
        <w:rPr>
          <w:rFonts w:ascii="Times New Roman" w:hAnsi="Times New Roman" w:cs="Times New Roman"/>
        </w:rPr>
        <w:t xml:space="preserve">by a </w:t>
      </w:r>
      <w:r w:rsidR="007455B6" w:rsidRPr="00165D01">
        <w:rPr>
          <w:rFonts w:ascii="Times New Roman" w:hAnsi="Times New Roman" w:cs="Times New Roman"/>
        </w:rPr>
        <w:t>s</w:t>
      </w:r>
      <w:r w:rsidR="009F5968" w:rsidRPr="00165D01">
        <w:rPr>
          <w:rFonts w:ascii="Times New Roman" w:hAnsi="Times New Roman" w:cs="Times New Roman"/>
        </w:rPr>
        <w:t>trong political ideology and sultanistic</w:t>
      </w:r>
      <w:r w:rsidR="007455B6" w:rsidRPr="00165D01">
        <w:rPr>
          <w:rFonts w:ascii="Times New Roman" w:hAnsi="Times New Roman" w:cs="Times New Roman"/>
        </w:rPr>
        <w:t xml:space="preserve"> leaders</w:t>
      </w:r>
      <w:r w:rsidR="009F5968" w:rsidRPr="00165D01">
        <w:rPr>
          <w:rFonts w:ascii="Times New Roman" w:hAnsi="Times New Roman" w:cs="Times New Roman"/>
        </w:rPr>
        <w:t xml:space="preserve"> do not</w:t>
      </w:r>
      <w:r w:rsidR="007455B6" w:rsidRPr="00165D01">
        <w:rPr>
          <w:rFonts w:ascii="Times New Roman" w:hAnsi="Times New Roman" w:cs="Times New Roman"/>
        </w:rPr>
        <w:t xml:space="preserve"> find the need to defend their actions or decisions </w:t>
      </w:r>
      <w:r w:rsidR="009F5968" w:rsidRPr="00165D01">
        <w:rPr>
          <w:rFonts w:ascii="Times New Roman" w:hAnsi="Times New Roman" w:cs="Times New Roman"/>
        </w:rPr>
        <w:t>by using a political ideology</w:t>
      </w:r>
      <w:r w:rsidR="007455B6" w:rsidRPr="00165D01">
        <w:rPr>
          <w:rFonts w:ascii="Times New Roman" w:hAnsi="Times New Roman" w:cs="Times New Roman"/>
        </w:rPr>
        <w:t>.</w:t>
      </w:r>
      <w:r w:rsidR="007455B6" w:rsidRPr="00165D01">
        <w:rPr>
          <w:rStyle w:val="FootnoteReference"/>
          <w:rFonts w:ascii="Times New Roman" w:hAnsi="Times New Roman" w:cs="Times New Roman"/>
        </w:rPr>
        <w:footnoteReference w:id="9"/>
      </w:r>
      <w:r w:rsidR="0007427D" w:rsidRPr="00165D01">
        <w:rPr>
          <w:rFonts w:ascii="Times New Roman" w:hAnsi="Times New Roman" w:cs="Times New Roman"/>
        </w:rPr>
        <w:t xml:space="preserve">  However t</w:t>
      </w:r>
      <w:r w:rsidR="007455B6" w:rsidRPr="00165D01">
        <w:rPr>
          <w:rFonts w:ascii="Times New Roman" w:hAnsi="Times New Roman" w:cs="Times New Roman"/>
        </w:rPr>
        <w:t xml:space="preserve">here is some debate amongst sultanism scholars as to </w:t>
      </w:r>
      <w:r w:rsidR="009F5968" w:rsidRPr="00165D01">
        <w:rPr>
          <w:rFonts w:ascii="Times New Roman" w:hAnsi="Times New Roman" w:cs="Times New Roman"/>
        </w:rPr>
        <w:t>what degree</w:t>
      </w:r>
      <w:r w:rsidR="007455B6" w:rsidRPr="00165D01">
        <w:rPr>
          <w:rFonts w:ascii="Times New Roman" w:hAnsi="Times New Roman" w:cs="Times New Roman"/>
        </w:rPr>
        <w:t xml:space="preserve"> </w:t>
      </w:r>
      <w:r w:rsidR="009F5968" w:rsidRPr="00165D01">
        <w:rPr>
          <w:rFonts w:ascii="Times New Roman" w:hAnsi="Times New Roman" w:cs="Times New Roman"/>
        </w:rPr>
        <w:t xml:space="preserve">a leader’s </w:t>
      </w:r>
      <w:r w:rsidR="007455B6" w:rsidRPr="00165D01">
        <w:rPr>
          <w:rFonts w:ascii="Times New Roman" w:hAnsi="Times New Roman" w:cs="Times New Roman"/>
        </w:rPr>
        <w:t xml:space="preserve">personality or individual characteristics </w:t>
      </w:r>
      <w:r w:rsidR="009F5968" w:rsidRPr="00165D01">
        <w:rPr>
          <w:rFonts w:ascii="Times New Roman" w:hAnsi="Times New Roman" w:cs="Times New Roman"/>
        </w:rPr>
        <w:t>contribute to the rise and establishment of</w:t>
      </w:r>
      <w:r w:rsidR="007455B6" w:rsidRPr="00165D01">
        <w:rPr>
          <w:rFonts w:ascii="Times New Roman" w:hAnsi="Times New Roman" w:cs="Times New Roman"/>
        </w:rPr>
        <w:t xml:space="preserve"> a sultanistic regime.</w:t>
      </w:r>
      <w:r w:rsidR="007455B6" w:rsidRPr="00165D01">
        <w:rPr>
          <w:rStyle w:val="FootnoteReference"/>
          <w:rFonts w:ascii="Times New Roman" w:hAnsi="Times New Roman" w:cs="Times New Roman"/>
        </w:rPr>
        <w:footnoteReference w:id="10"/>
      </w:r>
      <w:r w:rsidR="009F5968" w:rsidRPr="00165D01">
        <w:rPr>
          <w:rFonts w:ascii="Times New Roman" w:hAnsi="Times New Roman" w:cs="Times New Roman"/>
        </w:rPr>
        <w:t xml:space="preserve">  This departure is the starting point to which I began my exploration into sultanism and its two camps of scholars,</w:t>
      </w:r>
      <w:r w:rsidR="007455B6" w:rsidRPr="00165D01">
        <w:rPr>
          <w:rFonts w:ascii="Times New Roman" w:hAnsi="Times New Roman" w:cs="Times New Roman"/>
        </w:rPr>
        <w:t xml:space="preserve"> “structuralists” and “individualists.”  </w:t>
      </w:r>
    </w:p>
    <w:p w14:paraId="4D57E41B" w14:textId="38A7DFAA" w:rsidR="007455B6" w:rsidRPr="00165D01" w:rsidRDefault="00F637DD" w:rsidP="0007427D">
      <w:pPr>
        <w:spacing w:line="480" w:lineRule="auto"/>
        <w:ind w:firstLine="720"/>
        <w:rPr>
          <w:rFonts w:ascii="Times New Roman" w:hAnsi="Times New Roman" w:cs="Times New Roman"/>
        </w:rPr>
      </w:pPr>
      <w:r w:rsidRPr="00165D01">
        <w:rPr>
          <w:rFonts w:ascii="Times New Roman" w:hAnsi="Times New Roman" w:cs="Times New Roman"/>
        </w:rPr>
        <w:lastRenderedPageBreak/>
        <w:t>“Structuralists” assert that the structure</w:t>
      </w:r>
      <w:r w:rsidR="00405B8E" w:rsidRPr="00165D01">
        <w:rPr>
          <w:rFonts w:ascii="Times New Roman" w:hAnsi="Times New Roman" w:cs="Times New Roman"/>
        </w:rPr>
        <w:t>, or absence of such structure,</w:t>
      </w:r>
      <w:r w:rsidRPr="00165D01">
        <w:rPr>
          <w:rFonts w:ascii="Times New Roman" w:hAnsi="Times New Roman" w:cs="Times New Roman"/>
        </w:rPr>
        <w:t xml:space="preserve"> of a country’s</w:t>
      </w:r>
      <w:r w:rsidR="007455B6" w:rsidRPr="00165D01">
        <w:rPr>
          <w:rFonts w:ascii="Times New Roman" w:hAnsi="Times New Roman" w:cs="Times New Roman"/>
        </w:rPr>
        <w:t xml:space="preserve"> governm</w:t>
      </w:r>
      <w:r w:rsidR="0007427D" w:rsidRPr="00165D01">
        <w:rPr>
          <w:rFonts w:ascii="Times New Roman" w:hAnsi="Times New Roman" w:cs="Times New Roman"/>
        </w:rPr>
        <w:t>ent</w:t>
      </w:r>
      <w:r w:rsidR="007455B6" w:rsidRPr="00165D01">
        <w:rPr>
          <w:rFonts w:ascii="Times New Roman" w:hAnsi="Times New Roman" w:cs="Times New Roman"/>
        </w:rPr>
        <w:t xml:space="preserve"> is the predominant factor leading to the production of sultanistic leaders.</w:t>
      </w:r>
      <w:r w:rsidR="007455B6" w:rsidRPr="00165D01">
        <w:rPr>
          <w:rStyle w:val="FootnoteReference"/>
          <w:rFonts w:ascii="Times New Roman" w:hAnsi="Times New Roman" w:cs="Times New Roman"/>
        </w:rPr>
        <w:footnoteReference w:id="11"/>
      </w:r>
      <w:r w:rsidR="007455B6" w:rsidRPr="00165D01">
        <w:rPr>
          <w:rFonts w:ascii="Times New Roman" w:hAnsi="Times New Roman" w:cs="Times New Roman"/>
        </w:rPr>
        <w:t xml:space="preserve"> </w:t>
      </w:r>
      <w:r w:rsidRPr="00165D01">
        <w:rPr>
          <w:rFonts w:ascii="Times New Roman" w:hAnsi="Times New Roman" w:cs="Times New Roman"/>
        </w:rPr>
        <w:t>One identified phenomenon is the</w:t>
      </w:r>
      <w:r w:rsidR="007455B6" w:rsidRPr="00165D01">
        <w:rPr>
          <w:rFonts w:ascii="Times New Roman" w:hAnsi="Times New Roman" w:cs="Times New Roman"/>
        </w:rPr>
        <w:t xml:space="preserve"> </w:t>
      </w:r>
      <w:r w:rsidRPr="00165D01">
        <w:rPr>
          <w:rFonts w:ascii="Times New Roman" w:hAnsi="Times New Roman" w:cs="Times New Roman"/>
        </w:rPr>
        <w:t>construction of government structures to be</w:t>
      </w:r>
      <w:r w:rsidR="007455B6" w:rsidRPr="00165D01">
        <w:rPr>
          <w:rFonts w:ascii="Times New Roman" w:hAnsi="Times New Roman" w:cs="Times New Roman"/>
        </w:rPr>
        <w:t xml:space="preserve"> purposefully designed </w:t>
      </w:r>
      <w:r w:rsidRPr="00165D01">
        <w:rPr>
          <w:rFonts w:ascii="Times New Roman" w:hAnsi="Times New Roman" w:cs="Times New Roman"/>
        </w:rPr>
        <w:t>to allow</w:t>
      </w:r>
      <w:r w:rsidR="007455B6" w:rsidRPr="00165D01">
        <w:rPr>
          <w:rFonts w:ascii="Times New Roman" w:hAnsi="Times New Roman" w:cs="Times New Roman"/>
        </w:rPr>
        <w:t xml:space="preserve"> for the consolidation and centralization of power under the</w:t>
      </w:r>
      <w:r w:rsidR="0007427D" w:rsidRPr="00165D01">
        <w:rPr>
          <w:rFonts w:ascii="Times New Roman" w:hAnsi="Times New Roman" w:cs="Times New Roman"/>
        </w:rPr>
        <w:t>ir</w:t>
      </w:r>
      <w:r w:rsidR="007455B6" w:rsidRPr="00165D01">
        <w:rPr>
          <w:rFonts w:ascii="Times New Roman" w:hAnsi="Times New Roman" w:cs="Times New Roman"/>
        </w:rPr>
        <w:t xml:space="preserve"> national leaders.</w:t>
      </w:r>
      <w:r w:rsidR="007455B6" w:rsidRPr="00165D01">
        <w:rPr>
          <w:rStyle w:val="FootnoteReference"/>
          <w:rFonts w:ascii="Times New Roman" w:hAnsi="Times New Roman" w:cs="Times New Roman"/>
        </w:rPr>
        <w:footnoteReference w:id="12"/>
      </w:r>
      <w:r w:rsidR="007455B6" w:rsidRPr="00165D01">
        <w:rPr>
          <w:rFonts w:ascii="Times New Roman" w:hAnsi="Times New Roman" w:cs="Times New Roman"/>
        </w:rPr>
        <w:t xml:space="preserve">  Some scholars argue that the inherent design of systems that are characterized by sultanism</w:t>
      </w:r>
      <w:r w:rsidR="0007427D" w:rsidRPr="00165D01">
        <w:rPr>
          <w:rFonts w:ascii="Times New Roman" w:hAnsi="Times New Roman" w:cs="Times New Roman"/>
        </w:rPr>
        <w:t xml:space="preserve"> and the culture of their country</w:t>
      </w:r>
      <w:r w:rsidR="007455B6" w:rsidRPr="00165D01">
        <w:rPr>
          <w:rFonts w:ascii="Times New Roman" w:hAnsi="Times New Roman" w:cs="Times New Roman"/>
        </w:rPr>
        <w:t xml:space="preserve"> were found to prioritize values such as stability and security, and place comparatively less focus on pluralist democratic elements.</w:t>
      </w:r>
      <w:r w:rsidR="007455B6" w:rsidRPr="00165D01">
        <w:rPr>
          <w:rStyle w:val="FootnoteReference"/>
          <w:rFonts w:ascii="Times New Roman" w:hAnsi="Times New Roman" w:cs="Times New Roman"/>
        </w:rPr>
        <w:t xml:space="preserve"> </w:t>
      </w:r>
      <w:r w:rsidR="007455B6" w:rsidRPr="00165D01">
        <w:rPr>
          <w:rStyle w:val="FootnoteReference"/>
          <w:rFonts w:ascii="Times New Roman" w:hAnsi="Times New Roman" w:cs="Times New Roman"/>
        </w:rPr>
        <w:footnoteReference w:id="13"/>
      </w:r>
      <w:r w:rsidR="007455B6" w:rsidRPr="00165D01">
        <w:rPr>
          <w:rFonts w:ascii="Times New Roman" w:hAnsi="Times New Roman" w:cs="Times New Roman"/>
        </w:rPr>
        <w:t xml:space="preserve">  These systems then </w:t>
      </w:r>
      <w:r w:rsidRPr="00165D01">
        <w:rPr>
          <w:rFonts w:ascii="Times New Roman" w:hAnsi="Times New Roman" w:cs="Times New Roman"/>
        </w:rPr>
        <w:t>facilitate the rise of</w:t>
      </w:r>
      <w:r w:rsidR="007455B6" w:rsidRPr="00165D01">
        <w:rPr>
          <w:rFonts w:ascii="Times New Roman" w:hAnsi="Times New Roman" w:cs="Times New Roman"/>
        </w:rPr>
        <w:t xml:space="preserve"> leaders with unchecked power.</w:t>
      </w:r>
      <w:r w:rsidR="007455B6" w:rsidRPr="00165D01">
        <w:rPr>
          <w:rStyle w:val="FootnoteReference"/>
          <w:rFonts w:ascii="Times New Roman" w:hAnsi="Times New Roman" w:cs="Times New Roman"/>
        </w:rPr>
        <w:t xml:space="preserve"> </w:t>
      </w:r>
      <w:r w:rsidR="007455B6" w:rsidRPr="00165D01">
        <w:rPr>
          <w:rFonts w:ascii="Times New Roman" w:hAnsi="Times New Roman" w:cs="Times New Roman"/>
        </w:rPr>
        <w:t xml:space="preserve"> When stability is emphasized it has been found that authoritarian leaders are not only less likely to be opposed based on a lack of legitimacy, but that in many cases government structure represents a society’s tolerance for extremely strong leaders in the first place.</w:t>
      </w:r>
      <w:r w:rsidR="007455B6" w:rsidRPr="00165D01">
        <w:rPr>
          <w:rStyle w:val="FootnoteReference"/>
          <w:rFonts w:ascii="Times New Roman" w:hAnsi="Times New Roman" w:cs="Times New Roman"/>
        </w:rPr>
        <w:footnoteReference w:id="14"/>
      </w:r>
      <w:r w:rsidR="007455B6" w:rsidRPr="00165D01">
        <w:rPr>
          <w:rFonts w:ascii="Times New Roman" w:hAnsi="Times New Roman" w:cs="Times New Roman"/>
        </w:rPr>
        <w:t xml:space="preserve"> Therefore when the government structure was first created, it could be </w:t>
      </w:r>
      <w:r w:rsidR="007455B6" w:rsidRPr="00165D01">
        <w:rPr>
          <w:rFonts w:ascii="Times New Roman" w:hAnsi="Times New Roman" w:cs="Times New Roman"/>
        </w:rPr>
        <w:lastRenderedPageBreak/>
        <w:t xml:space="preserve">inferred that it was done so </w:t>
      </w:r>
      <w:r w:rsidR="00405B8E" w:rsidRPr="00165D01">
        <w:rPr>
          <w:rFonts w:ascii="Times New Roman" w:hAnsi="Times New Roman" w:cs="Times New Roman"/>
        </w:rPr>
        <w:t>to purposefully allow</w:t>
      </w:r>
      <w:r w:rsidR="007455B6" w:rsidRPr="00165D01">
        <w:rPr>
          <w:rFonts w:ascii="Times New Roman" w:hAnsi="Times New Roman" w:cs="Times New Roman"/>
        </w:rPr>
        <w:t xml:space="preserve"> for </w:t>
      </w:r>
      <w:r w:rsidR="00405B8E" w:rsidRPr="00165D01">
        <w:rPr>
          <w:rFonts w:ascii="Times New Roman" w:hAnsi="Times New Roman" w:cs="Times New Roman"/>
        </w:rPr>
        <w:t>the possible rise of an</w:t>
      </w:r>
      <w:r w:rsidR="007455B6" w:rsidRPr="00165D01">
        <w:rPr>
          <w:rFonts w:ascii="Times New Roman" w:hAnsi="Times New Roman" w:cs="Times New Roman"/>
        </w:rPr>
        <w:t xml:space="preserve"> authoritarian leader.</w:t>
      </w:r>
      <w:r w:rsidR="007455B6" w:rsidRPr="00165D01">
        <w:rPr>
          <w:rStyle w:val="FootnoteReference"/>
          <w:rFonts w:ascii="Times New Roman" w:hAnsi="Times New Roman" w:cs="Times New Roman"/>
        </w:rPr>
        <w:footnoteReference w:id="15"/>
      </w:r>
      <w:r w:rsidR="007455B6" w:rsidRPr="00165D01">
        <w:rPr>
          <w:rFonts w:ascii="Times New Roman" w:hAnsi="Times New Roman" w:cs="Times New Roman"/>
        </w:rPr>
        <w:t xml:space="preserve"> </w:t>
      </w:r>
      <w:r w:rsidRPr="00165D01">
        <w:rPr>
          <w:rFonts w:ascii="Times New Roman" w:hAnsi="Times New Roman" w:cs="Times New Roman"/>
        </w:rPr>
        <w:t>For example, both Saudi Arabia and Angola have an extremely high cultural tendency towards strong leaders and both have the lowest freedom status of  “not free” from Freedom House</w:t>
      </w:r>
      <w:r w:rsidR="0007427D" w:rsidRPr="00165D01">
        <w:rPr>
          <w:rFonts w:ascii="Times New Roman" w:hAnsi="Times New Roman" w:cs="Times New Roman"/>
        </w:rPr>
        <w:t>,</w:t>
      </w:r>
      <w:r w:rsidRPr="00165D01">
        <w:rPr>
          <w:rFonts w:ascii="Times New Roman" w:hAnsi="Times New Roman" w:cs="Times New Roman"/>
        </w:rPr>
        <w:t xml:space="preserve"> as well as leaders who are emboldened with authoritarian powers by their country’s laws.</w:t>
      </w:r>
      <w:r w:rsidRPr="00165D01">
        <w:rPr>
          <w:rStyle w:val="FootnoteReference"/>
          <w:rFonts w:ascii="Times New Roman" w:hAnsi="Times New Roman" w:cs="Times New Roman"/>
        </w:rPr>
        <w:footnoteReference w:id="16"/>
      </w:r>
      <w:r w:rsidRPr="00165D01">
        <w:rPr>
          <w:rFonts w:ascii="Times New Roman" w:hAnsi="Times New Roman" w:cs="Times New Roman"/>
        </w:rPr>
        <w:t xml:space="preserve"> </w:t>
      </w:r>
      <w:r w:rsidR="007455B6" w:rsidRPr="00165D01">
        <w:rPr>
          <w:rFonts w:ascii="Times New Roman" w:hAnsi="Times New Roman" w:cs="Times New Roman"/>
        </w:rPr>
        <w:t xml:space="preserve">Here lies a very distinct separation between the scholars of the two prevailing schools of thought, in which “structural” scholars identify the rise of sultanistic leaders as allowed for, and in some ways explicitly intended for by the legal and political </w:t>
      </w:r>
      <w:r w:rsidR="0007427D" w:rsidRPr="00165D01">
        <w:rPr>
          <w:rFonts w:ascii="Times New Roman" w:hAnsi="Times New Roman" w:cs="Times New Roman"/>
        </w:rPr>
        <w:t>design</w:t>
      </w:r>
      <w:r w:rsidR="007455B6" w:rsidRPr="00165D01">
        <w:rPr>
          <w:rFonts w:ascii="Times New Roman" w:hAnsi="Times New Roman" w:cs="Times New Roman"/>
        </w:rPr>
        <w:t xml:space="preserve"> of the government.</w:t>
      </w:r>
      <w:r w:rsidR="007455B6" w:rsidRPr="00165D01">
        <w:rPr>
          <w:rStyle w:val="FootnoteReference"/>
          <w:rFonts w:ascii="Times New Roman" w:hAnsi="Times New Roman" w:cs="Times New Roman"/>
        </w:rPr>
        <w:footnoteReference w:id="17"/>
      </w:r>
      <w:r w:rsidR="007455B6" w:rsidRPr="00165D01">
        <w:rPr>
          <w:rFonts w:ascii="Times New Roman" w:hAnsi="Times New Roman" w:cs="Times New Roman"/>
        </w:rPr>
        <w:t xml:space="preserve">  The belief that government structure can have an effect on the rise of sultanism </w:t>
      </w:r>
      <w:r w:rsidR="00242354" w:rsidRPr="00165D01">
        <w:rPr>
          <w:rFonts w:ascii="Times New Roman" w:hAnsi="Times New Roman" w:cs="Times New Roman"/>
        </w:rPr>
        <w:t>can and has been included in a multitude of the relevant literature, however studies have failed to yield any type of consensus</w:t>
      </w:r>
      <w:r w:rsidR="007455B6" w:rsidRPr="00165D01">
        <w:rPr>
          <w:rFonts w:ascii="Times New Roman" w:hAnsi="Times New Roman" w:cs="Times New Roman"/>
        </w:rPr>
        <w:t>.</w:t>
      </w:r>
      <w:r w:rsidR="007455B6" w:rsidRPr="00165D01">
        <w:rPr>
          <w:rStyle w:val="FootnoteReference"/>
          <w:rFonts w:ascii="Times New Roman" w:hAnsi="Times New Roman" w:cs="Times New Roman"/>
        </w:rPr>
        <w:footnoteReference w:id="18"/>
      </w:r>
      <w:r w:rsidR="00242354" w:rsidRPr="00165D01">
        <w:rPr>
          <w:rFonts w:ascii="Times New Roman" w:hAnsi="Times New Roman" w:cs="Times New Roman"/>
        </w:rPr>
        <w:t xml:space="preserve">  </w:t>
      </w:r>
      <w:r w:rsidR="00405B8E" w:rsidRPr="00165D01">
        <w:rPr>
          <w:rFonts w:ascii="Times New Roman" w:hAnsi="Times New Roman" w:cs="Times New Roman"/>
        </w:rPr>
        <w:t>Furthermore, the nature of sultanism in itself would imply that structural variables would not represent an obstacle to power, as any leader limited by institutional elements would not be categorized as a sultan to begin with.</w:t>
      </w:r>
      <w:r w:rsidR="00405B8E" w:rsidRPr="00165D01">
        <w:rPr>
          <w:rStyle w:val="FootnoteReference"/>
          <w:rFonts w:ascii="Times New Roman" w:hAnsi="Times New Roman" w:cs="Times New Roman"/>
        </w:rPr>
        <w:footnoteReference w:id="19"/>
      </w:r>
      <w:r w:rsidR="00405B8E" w:rsidRPr="00165D01">
        <w:rPr>
          <w:rFonts w:ascii="Times New Roman" w:hAnsi="Times New Roman" w:cs="Times New Roman"/>
        </w:rPr>
        <w:t xml:space="preserve"> Therefore my study focuses on the individualist argument, which</w:t>
      </w:r>
      <w:r w:rsidR="00242354" w:rsidRPr="00165D01">
        <w:rPr>
          <w:rFonts w:ascii="Times New Roman" w:hAnsi="Times New Roman" w:cs="Times New Roman"/>
        </w:rPr>
        <w:t xml:space="preserve"> asserts that</w:t>
      </w:r>
      <w:r w:rsidR="007455B6" w:rsidRPr="00165D01">
        <w:rPr>
          <w:rFonts w:ascii="Times New Roman" w:hAnsi="Times New Roman" w:cs="Times New Roman"/>
        </w:rPr>
        <w:t xml:space="preserve"> the rise of sultanistic regimes are tied to the characteristics and experiences of the </w:t>
      </w:r>
      <w:r w:rsidR="00405B8E" w:rsidRPr="00165D01">
        <w:rPr>
          <w:rFonts w:ascii="Times New Roman" w:hAnsi="Times New Roman" w:cs="Times New Roman"/>
        </w:rPr>
        <w:t>individual state executive</w:t>
      </w:r>
      <w:r w:rsidR="007455B6" w:rsidRPr="00165D01">
        <w:rPr>
          <w:rFonts w:ascii="Times New Roman" w:hAnsi="Times New Roman" w:cs="Times New Roman"/>
        </w:rPr>
        <w:t xml:space="preserve">, rather </w:t>
      </w:r>
      <w:r w:rsidR="00405B8E" w:rsidRPr="00165D01">
        <w:rPr>
          <w:rFonts w:ascii="Times New Roman" w:hAnsi="Times New Roman" w:cs="Times New Roman"/>
        </w:rPr>
        <w:t>than any institutional government structure.</w:t>
      </w:r>
    </w:p>
    <w:p w14:paraId="2CF8B754" w14:textId="29888CA4"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Scholars representing the “individualist” group emphasize the role that the individual office hold</w:t>
      </w:r>
      <w:r w:rsidR="00242354" w:rsidRPr="00165D01">
        <w:rPr>
          <w:rFonts w:ascii="Times New Roman" w:hAnsi="Times New Roman" w:cs="Times New Roman"/>
        </w:rPr>
        <w:t>er</w:t>
      </w:r>
      <w:r w:rsidR="0007427D" w:rsidRPr="00165D01">
        <w:rPr>
          <w:rFonts w:ascii="Times New Roman" w:hAnsi="Times New Roman" w:cs="Times New Roman"/>
        </w:rPr>
        <w:t xml:space="preserve"> plays when trying to explain</w:t>
      </w:r>
      <w:r w:rsidR="00242354" w:rsidRPr="00165D01">
        <w:rPr>
          <w:rFonts w:ascii="Times New Roman" w:hAnsi="Times New Roman" w:cs="Times New Roman"/>
        </w:rPr>
        <w:t xml:space="preserve"> the </w:t>
      </w:r>
      <w:r w:rsidRPr="00165D01">
        <w:rPr>
          <w:rFonts w:ascii="Times New Roman" w:hAnsi="Times New Roman" w:cs="Times New Roman"/>
        </w:rPr>
        <w:t xml:space="preserve">development of sultanistic leaders.  Individualists </w:t>
      </w:r>
      <w:r w:rsidRPr="00165D01">
        <w:rPr>
          <w:rFonts w:ascii="Times New Roman" w:hAnsi="Times New Roman" w:cs="Times New Roman"/>
        </w:rPr>
        <w:lastRenderedPageBreak/>
        <w:t>will argue that</w:t>
      </w:r>
      <w:r w:rsidR="00405B8E" w:rsidRPr="00165D01">
        <w:rPr>
          <w:rFonts w:ascii="Times New Roman" w:hAnsi="Times New Roman" w:cs="Times New Roman"/>
        </w:rPr>
        <w:t>,</w:t>
      </w:r>
      <w:r w:rsidRPr="00165D01">
        <w:rPr>
          <w:rFonts w:ascii="Times New Roman" w:hAnsi="Times New Roman" w:cs="Times New Roman"/>
        </w:rPr>
        <w:t xml:space="preserve"> while certain governments may be more or less susceptible to the creation of an intensely powerful executive, the true source of a leader</w:t>
      </w:r>
      <w:r w:rsidR="00405B8E" w:rsidRPr="00165D01">
        <w:rPr>
          <w:rFonts w:ascii="Times New Roman" w:hAnsi="Times New Roman" w:cs="Times New Roman"/>
        </w:rPr>
        <w:t>’</w:t>
      </w:r>
      <w:r w:rsidRPr="00165D01">
        <w:rPr>
          <w:rFonts w:ascii="Times New Roman" w:hAnsi="Times New Roman" w:cs="Times New Roman"/>
        </w:rPr>
        <w:t>s sultanistic power is the leaders’ own characteristics.</w:t>
      </w:r>
      <w:r w:rsidRPr="00165D01">
        <w:rPr>
          <w:rStyle w:val="FootnoteReference"/>
          <w:rFonts w:ascii="Times New Roman" w:hAnsi="Times New Roman" w:cs="Times New Roman"/>
        </w:rPr>
        <w:footnoteReference w:id="20"/>
      </w:r>
      <w:r w:rsidRPr="00165D01">
        <w:rPr>
          <w:rFonts w:ascii="Times New Roman" w:hAnsi="Times New Roman" w:cs="Times New Roman"/>
        </w:rPr>
        <w:t xml:space="preserve"> </w:t>
      </w:r>
      <w:r w:rsidR="00242354" w:rsidRPr="00165D01">
        <w:rPr>
          <w:rFonts w:ascii="Times New Roman" w:hAnsi="Times New Roman" w:cs="Times New Roman"/>
        </w:rPr>
        <w:t xml:space="preserve">In </w:t>
      </w:r>
      <w:r w:rsidRPr="00165D01">
        <w:rPr>
          <w:rFonts w:ascii="Times New Roman" w:hAnsi="Times New Roman" w:cs="Times New Roman"/>
        </w:rPr>
        <w:t>the individualist view, governments are less likely to have</w:t>
      </w:r>
      <w:r w:rsidR="00405B8E" w:rsidRPr="00165D01">
        <w:rPr>
          <w:rFonts w:ascii="Times New Roman" w:hAnsi="Times New Roman" w:cs="Times New Roman"/>
        </w:rPr>
        <w:t xml:space="preserve"> a sustained</w:t>
      </w:r>
      <w:r w:rsidRPr="00165D01">
        <w:rPr>
          <w:rFonts w:ascii="Times New Roman" w:hAnsi="Times New Roman" w:cs="Times New Roman"/>
        </w:rPr>
        <w:t xml:space="preserve"> sultanistic government</w:t>
      </w:r>
      <w:r w:rsidR="00405B8E" w:rsidRPr="00165D01">
        <w:rPr>
          <w:rFonts w:ascii="Times New Roman" w:hAnsi="Times New Roman" w:cs="Times New Roman"/>
        </w:rPr>
        <w:t xml:space="preserve"> across multiple sequential leaders</w:t>
      </w:r>
      <w:r w:rsidRPr="00165D01">
        <w:rPr>
          <w:rFonts w:ascii="Times New Roman" w:hAnsi="Times New Roman" w:cs="Times New Roman"/>
        </w:rPr>
        <w:t>, as the intensity of power held by the executive will vary based on the office holder</w:t>
      </w:r>
      <w:r w:rsidR="0007427D" w:rsidRPr="00165D01">
        <w:rPr>
          <w:rFonts w:ascii="Times New Roman" w:hAnsi="Times New Roman" w:cs="Times New Roman"/>
        </w:rPr>
        <w:t>, rather than a sultanistic executive</w:t>
      </w:r>
      <w:r w:rsidRPr="00165D01">
        <w:rPr>
          <w:rFonts w:ascii="Times New Roman" w:hAnsi="Times New Roman" w:cs="Times New Roman"/>
        </w:rPr>
        <w:t xml:space="preserve"> being enumerated into law.</w:t>
      </w:r>
      <w:r w:rsidRPr="00165D01">
        <w:rPr>
          <w:rStyle w:val="FootnoteReference"/>
          <w:rFonts w:ascii="Times New Roman" w:hAnsi="Times New Roman" w:cs="Times New Roman"/>
        </w:rPr>
        <w:footnoteReference w:id="21"/>
      </w:r>
      <w:r w:rsidRPr="00165D01">
        <w:rPr>
          <w:rFonts w:ascii="Times New Roman" w:hAnsi="Times New Roman" w:cs="Times New Roman"/>
        </w:rPr>
        <w:t xml:space="preserve">  Regardless of the specific elements that allow for power consolidation by the lead</w:t>
      </w:r>
      <w:r w:rsidR="0007427D" w:rsidRPr="00165D01">
        <w:rPr>
          <w:rFonts w:ascii="Times New Roman" w:hAnsi="Times New Roman" w:cs="Times New Roman"/>
        </w:rPr>
        <w:t>er,</w:t>
      </w:r>
      <w:r w:rsidRPr="00165D01">
        <w:rPr>
          <w:rFonts w:ascii="Times New Roman" w:hAnsi="Times New Roman" w:cs="Times New Roman"/>
        </w:rPr>
        <w:t xml:space="preserve"> individualists will contend that these elements in themselves are all specific to the individual who resides in office rather than the office itself.</w:t>
      </w:r>
      <w:r w:rsidR="00242354" w:rsidRPr="00165D01">
        <w:rPr>
          <w:rFonts w:ascii="Times New Roman" w:hAnsi="Times New Roman" w:cs="Times New Roman"/>
        </w:rPr>
        <w:t xml:space="preserve">  One source of this ability is posited as connected to a leader’s past experiences, and this is the first area I explore under the “individualist” umbrella. </w:t>
      </w:r>
    </w:p>
    <w:p w14:paraId="314C7461" w14:textId="440CC8B5" w:rsidR="007455B6" w:rsidRPr="00165D01" w:rsidRDefault="00CA450A" w:rsidP="007455B6">
      <w:pPr>
        <w:spacing w:line="480" w:lineRule="auto"/>
        <w:rPr>
          <w:rFonts w:ascii="Times New Roman" w:hAnsi="Times New Roman" w:cs="Times New Roman"/>
        </w:rPr>
      </w:pPr>
      <w:r w:rsidRPr="00165D01">
        <w:rPr>
          <w:rFonts w:ascii="Times New Roman" w:hAnsi="Times New Roman" w:cs="Times New Roman"/>
        </w:rPr>
        <w:tab/>
        <w:t>One element that i</w:t>
      </w:r>
      <w:r w:rsidR="007455B6" w:rsidRPr="00165D01">
        <w:rPr>
          <w:rFonts w:ascii="Times New Roman" w:hAnsi="Times New Roman" w:cs="Times New Roman"/>
        </w:rPr>
        <w:t>ndividualists point to as a source of a leader</w:t>
      </w:r>
      <w:r w:rsidR="00405B8E" w:rsidRPr="00165D01">
        <w:rPr>
          <w:rFonts w:ascii="Times New Roman" w:hAnsi="Times New Roman" w:cs="Times New Roman"/>
        </w:rPr>
        <w:t>’</w:t>
      </w:r>
      <w:r w:rsidR="007455B6" w:rsidRPr="00165D01">
        <w:rPr>
          <w:rFonts w:ascii="Times New Roman" w:hAnsi="Times New Roman" w:cs="Times New Roman"/>
        </w:rPr>
        <w:t>s sultanistic power is the</w:t>
      </w:r>
      <w:r w:rsidR="00405B8E" w:rsidRPr="00165D01">
        <w:rPr>
          <w:rFonts w:ascii="Times New Roman" w:hAnsi="Times New Roman" w:cs="Times New Roman"/>
        </w:rPr>
        <w:t>ir</w:t>
      </w:r>
      <w:r w:rsidR="007455B6" w:rsidRPr="00165D01">
        <w:rPr>
          <w:rFonts w:ascii="Times New Roman" w:hAnsi="Times New Roman" w:cs="Times New Roman"/>
        </w:rPr>
        <w:t xml:space="preserve"> background</w:t>
      </w:r>
      <w:r w:rsidR="00405B8E" w:rsidRPr="00165D01">
        <w:rPr>
          <w:rFonts w:ascii="Times New Roman" w:hAnsi="Times New Roman" w:cs="Times New Roman"/>
        </w:rPr>
        <w:t>,</w:t>
      </w:r>
      <w:r w:rsidR="00242354" w:rsidRPr="00165D01">
        <w:rPr>
          <w:rFonts w:ascii="Times New Roman" w:hAnsi="Times New Roman" w:cs="Times New Roman"/>
        </w:rPr>
        <w:t xml:space="preserve"> specifically</w:t>
      </w:r>
      <w:r w:rsidR="00405B8E" w:rsidRPr="00165D01">
        <w:rPr>
          <w:rFonts w:ascii="Times New Roman" w:hAnsi="Times New Roman" w:cs="Times New Roman"/>
        </w:rPr>
        <w:t xml:space="preserve"> any</w:t>
      </w:r>
      <w:r w:rsidR="00242354" w:rsidRPr="00165D01">
        <w:rPr>
          <w:rFonts w:ascii="Times New Roman" w:hAnsi="Times New Roman" w:cs="Times New Roman"/>
        </w:rPr>
        <w:t xml:space="preserve"> armed </w:t>
      </w:r>
      <w:r w:rsidR="00405B8E" w:rsidRPr="00165D01">
        <w:rPr>
          <w:rFonts w:ascii="Times New Roman" w:hAnsi="Times New Roman" w:cs="Times New Roman"/>
        </w:rPr>
        <w:t xml:space="preserve">or intelligence </w:t>
      </w:r>
      <w:r w:rsidR="00242354" w:rsidRPr="00165D01">
        <w:rPr>
          <w:rFonts w:ascii="Times New Roman" w:hAnsi="Times New Roman" w:cs="Times New Roman"/>
        </w:rPr>
        <w:t>service</w:t>
      </w:r>
      <w:r w:rsidR="007455B6" w:rsidRPr="00165D01">
        <w:rPr>
          <w:rFonts w:ascii="Times New Roman" w:hAnsi="Times New Roman" w:cs="Times New Roman"/>
        </w:rPr>
        <w:t>, and the connections a</w:t>
      </w:r>
      <w:r w:rsidR="00242354" w:rsidRPr="00165D01">
        <w:rPr>
          <w:rFonts w:ascii="Times New Roman" w:hAnsi="Times New Roman" w:cs="Times New Roman"/>
        </w:rPr>
        <w:t xml:space="preserve">nd lessons from </w:t>
      </w:r>
      <w:r w:rsidR="00405B8E" w:rsidRPr="00165D01">
        <w:rPr>
          <w:rFonts w:ascii="Times New Roman" w:hAnsi="Times New Roman" w:cs="Times New Roman"/>
        </w:rPr>
        <w:t>said military/intelligence</w:t>
      </w:r>
      <w:r w:rsidR="00242354" w:rsidRPr="00165D01">
        <w:rPr>
          <w:rFonts w:ascii="Times New Roman" w:hAnsi="Times New Roman" w:cs="Times New Roman"/>
        </w:rPr>
        <w:t xml:space="preserve"> background</w:t>
      </w:r>
      <w:r w:rsidR="007455B6" w:rsidRPr="00165D01">
        <w:rPr>
          <w:rFonts w:ascii="Times New Roman" w:hAnsi="Times New Roman" w:cs="Times New Roman"/>
        </w:rPr>
        <w:t xml:space="preserve"> that they can use to </w:t>
      </w:r>
      <w:r w:rsidR="00405B8E" w:rsidRPr="00165D01">
        <w:rPr>
          <w:rFonts w:ascii="Times New Roman" w:hAnsi="Times New Roman" w:cs="Times New Roman"/>
        </w:rPr>
        <w:t>centralize power into a</w:t>
      </w:r>
      <w:r w:rsidR="007455B6" w:rsidRPr="00165D01">
        <w:rPr>
          <w:rFonts w:ascii="Times New Roman" w:hAnsi="Times New Roman" w:cs="Times New Roman"/>
        </w:rPr>
        <w:t xml:space="preserve"> sultanistic </w:t>
      </w:r>
      <w:r w:rsidR="00405B8E" w:rsidRPr="00165D01">
        <w:rPr>
          <w:rFonts w:ascii="Times New Roman" w:hAnsi="Times New Roman" w:cs="Times New Roman"/>
        </w:rPr>
        <w:t>regime</w:t>
      </w:r>
      <w:r w:rsidR="007455B6" w:rsidRPr="00165D01">
        <w:rPr>
          <w:rFonts w:ascii="Times New Roman" w:hAnsi="Times New Roman" w:cs="Times New Roman"/>
        </w:rPr>
        <w:t>.</w:t>
      </w:r>
      <w:r w:rsidR="007455B6" w:rsidRPr="00165D01">
        <w:rPr>
          <w:rStyle w:val="FootnoteReference"/>
          <w:rFonts w:ascii="Times New Roman" w:hAnsi="Times New Roman" w:cs="Times New Roman"/>
        </w:rPr>
        <w:footnoteReference w:id="22"/>
      </w:r>
      <w:r w:rsidR="007455B6" w:rsidRPr="00165D01">
        <w:rPr>
          <w:rFonts w:ascii="Times New Roman" w:hAnsi="Times New Roman" w:cs="Times New Roman"/>
        </w:rPr>
        <w:t xml:space="preserve"> It is argued, using history as evidence, that those who have this style of background are</w:t>
      </w:r>
      <w:r w:rsidR="00405B8E" w:rsidRPr="00165D01">
        <w:rPr>
          <w:rFonts w:ascii="Times New Roman" w:hAnsi="Times New Roman" w:cs="Times New Roman"/>
        </w:rPr>
        <w:t xml:space="preserve"> more likely to do two things. First, s</w:t>
      </w:r>
      <w:r w:rsidR="007455B6" w:rsidRPr="00165D01">
        <w:rPr>
          <w:rFonts w:ascii="Times New Roman" w:hAnsi="Times New Roman" w:cs="Times New Roman"/>
        </w:rPr>
        <w:t>ultanistic leaders tend to install military individuals into higher positions within the government, and do so more often tha</w:t>
      </w:r>
      <w:r w:rsidR="00405B8E" w:rsidRPr="00165D01">
        <w:rPr>
          <w:rFonts w:ascii="Times New Roman" w:hAnsi="Times New Roman" w:cs="Times New Roman"/>
        </w:rPr>
        <w:t>n those without this background.</w:t>
      </w:r>
      <w:r w:rsidR="00405B8E" w:rsidRPr="00165D01">
        <w:rPr>
          <w:rStyle w:val="FootnoteReference"/>
          <w:rFonts w:ascii="Times New Roman" w:hAnsi="Times New Roman" w:cs="Times New Roman"/>
        </w:rPr>
        <w:footnoteReference w:id="23"/>
      </w:r>
      <w:r w:rsidR="00405B8E" w:rsidRPr="00165D01">
        <w:rPr>
          <w:rFonts w:ascii="Times New Roman" w:hAnsi="Times New Roman" w:cs="Times New Roman"/>
        </w:rPr>
        <w:t xml:space="preserve"> T</w:t>
      </w:r>
      <w:r w:rsidR="007455B6" w:rsidRPr="00165D01">
        <w:rPr>
          <w:rFonts w:ascii="Times New Roman" w:hAnsi="Times New Roman" w:cs="Times New Roman"/>
        </w:rPr>
        <w:t xml:space="preserve">he end result is a government whose policy is focused on security, order, and stability. These policies focused on stability and increasing the influence of the military establishment, can then be used as a tool of control and power by the </w:t>
      </w:r>
      <w:r w:rsidRPr="00165D01">
        <w:rPr>
          <w:rFonts w:ascii="Times New Roman" w:hAnsi="Times New Roman" w:cs="Times New Roman"/>
        </w:rPr>
        <w:t xml:space="preserve">sultanistic leader.  </w:t>
      </w:r>
      <w:r w:rsidRPr="00165D01">
        <w:rPr>
          <w:rFonts w:ascii="Times New Roman" w:hAnsi="Times New Roman" w:cs="Times New Roman"/>
        </w:rPr>
        <w:lastRenderedPageBreak/>
        <w:t>Secondly, i</w:t>
      </w:r>
      <w:r w:rsidR="007455B6" w:rsidRPr="00165D01">
        <w:rPr>
          <w:rFonts w:ascii="Times New Roman" w:hAnsi="Times New Roman" w:cs="Times New Roman"/>
        </w:rPr>
        <w:t>ndividualists point to the fact that leaders with a military background are also more likely to institute rigid</w:t>
      </w:r>
      <w:r w:rsidR="00242354" w:rsidRPr="00165D01">
        <w:rPr>
          <w:rFonts w:ascii="Times New Roman" w:hAnsi="Times New Roman" w:cs="Times New Roman"/>
        </w:rPr>
        <w:t xml:space="preserve"> “chain of command”</w:t>
      </w:r>
      <w:r w:rsidR="007455B6" w:rsidRPr="00165D01">
        <w:rPr>
          <w:rFonts w:ascii="Times New Roman" w:hAnsi="Times New Roman" w:cs="Times New Roman"/>
        </w:rPr>
        <w:t xml:space="preserve"> governing structures with an increasingly </w:t>
      </w:r>
      <w:r w:rsidR="00405B8E" w:rsidRPr="00165D01">
        <w:rPr>
          <w:rFonts w:ascii="Times New Roman" w:hAnsi="Times New Roman" w:cs="Times New Roman"/>
        </w:rPr>
        <w:t>top-down hierarchy.</w:t>
      </w:r>
      <w:r w:rsidR="007455B6" w:rsidRPr="00165D01">
        <w:rPr>
          <w:rFonts w:ascii="Times New Roman" w:hAnsi="Times New Roman" w:cs="Times New Roman"/>
        </w:rPr>
        <w:t xml:space="preserve"> </w:t>
      </w:r>
      <w:r w:rsidR="00405B8E" w:rsidRPr="00165D01">
        <w:rPr>
          <w:rFonts w:ascii="Times New Roman" w:hAnsi="Times New Roman" w:cs="Times New Roman"/>
        </w:rPr>
        <w:t xml:space="preserve">Therefore when </w:t>
      </w:r>
      <w:r w:rsidR="007455B6" w:rsidRPr="00165D01">
        <w:rPr>
          <w:rFonts w:ascii="Times New Roman" w:hAnsi="Times New Roman" w:cs="Times New Roman"/>
        </w:rPr>
        <w:t>individual leaders rely on their backgrounds to make decisions,</w:t>
      </w:r>
      <w:r w:rsidR="0007427D" w:rsidRPr="00165D01">
        <w:rPr>
          <w:rFonts w:ascii="Times New Roman" w:hAnsi="Times New Roman" w:cs="Times New Roman"/>
        </w:rPr>
        <w:t xml:space="preserve"> those with military/intelligence experience</w:t>
      </w:r>
      <w:r w:rsidR="007455B6" w:rsidRPr="00165D01">
        <w:rPr>
          <w:rFonts w:ascii="Times New Roman" w:hAnsi="Times New Roman" w:cs="Times New Roman"/>
        </w:rPr>
        <w:t xml:space="preserve"> will likely institute policies that centralize governing power and enhance their control of national affairs with themselves at the top of that hierarchy.</w:t>
      </w:r>
      <w:r w:rsidR="007455B6" w:rsidRPr="00165D01">
        <w:rPr>
          <w:rStyle w:val="FootnoteReference"/>
          <w:rFonts w:ascii="Times New Roman" w:hAnsi="Times New Roman" w:cs="Times New Roman"/>
        </w:rPr>
        <w:footnoteReference w:id="24"/>
      </w:r>
      <w:r w:rsidR="0007427D" w:rsidRPr="00165D01">
        <w:rPr>
          <w:rFonts w:ascii="Times New Roman" w:hAnsi="Times New Roman" w:cs="Times New Roman"/>
        </w:rPr>
        <w:t xml:space="preserve"> T</w:t>
      </w:r>
      <w:r w:rsidR="007455B6" w:rsidRPr="00165D01">
        <w:rPr>
          <w:rFonts w:ascii="Times New Roman" w:hAnsi="Times New Roman" w:cs="Times New Roman"/>
        </w:rPr>
        <w:t>hose with military backgrounds will</w:t>
      </w:r>
      <w:r w:rsidR="0007427D" w:rsidRPr="00165D01">
        <w:rPr>
          <w:rFonts w:ascii="Times New Roman" w:hAnsi="Times New Roman" w:cs="Times New Roman"/>
        </w:rPr>
        <w:t xml:space="preserve"> also</w:t>
      </w:r>
      <w:r w:rsidR="007455B6" w:rsidRPr="00165D01">
        <w:rPr>
          <w:rFonts w:ascii="Times New Roman" w:hAnsi="Times New Roman" w:cs="Times New Roman"/>
        </w:rPr>
        <w:t xml:space="preserve"> feel </w:t>
      </w:r>
      <w:r w:rsidR="0007427D" w:rsidRPr="00165D01">
        <w:rPr>
          <w:rFonts w:ascii="Times New Roman" w:hAnsi="Times New Roman" w:cs="Times New Roman"/>
        </w:rPr>
        <w:t xml:space="preserve">especially </w:t>
      </w:r>
      <w:r w:rsidR="007455B6" w:rsidRPr="00165D01">
        <w:rPr>
          <w:rFonts w:ascii="Times New Roman" w:hAnsi="Times New Roman" w:cs="Times New Roman"/>
        </w:rPr>
        <w:t>comfortable in this tiered structure</w:t>
      </w:r>
      <w:r w:rsidR="0007427D" w:rsidRPr="00165D01">
        <w:rPr>
          <w:rFonts w:ascii="Times New Roman" w:hAnsi="Times New Roman" w:cs="Times New Roman"/>
        </w:rPr>
        <w:t>,</w:t>
      </w:r>
      <w:r w:rsidR="007455B6" w:rsidRPr="00165D01">
        <w:rPr>
          <w:rFonts w:ascii="Times New Roman" w:hAnsi="Times New Roman" w:cs="Times New Roman"/>
        </w:rPr>
        <w:t xml:space="preserve"> and will be increasingly likely to implement it as a way to ensure their </w:t>
      </w:r>
      <w:r w:rsidR="0007427D" w:rsidRPr="00165D01">
        <w:rPr>
          <w:rFonts w:ascii="Times New Roman" w:hAnsi="Times New Roman" w:cs="Times New Roman"/>
        </w:rPr>
        <w:t>discretionary power</w:t>
      </w:r>
      <w:r w:rsidR="007455B6" w:rsidRPr="00165D01">
        <w:rPr>
          <w:rFonts w:ascii="Times New Roman" w:hAnsi="Times New Roman" w:cs="Times New Roman"/>
        </w:rPr>
        <w:t>.  It is from this area of study that I drew inspiration for using military</w:t>
      </w:r>
      <w:r w:rsidR="0007427D" w:rsidRPr="00165D01">
        <w:rPr>
          <w:rFonts w:ascii="Times New Roman" w:hAnsi="Times New Roman" w:cs="Times New Roman"/>
        </w:rPr>
        <w:t>/intelligence</w:t>
      </w:r>
      <w:r w:rsidR="007455B6" w:rsidRPr="00165D01">
        <w:rPr>
          <w:rFonts w:ascii="Times New Roman" w:hAnsi="Times New Roman" w:cs="Times New Roman"/>
        </w:rPr>
        <w:t xml:space="preserve"> experience as an independent variable </w:t>
      </w:r>
      <w:r w:rsidR="0007427D" w:rsidRPr="00165D01">
        <w:rPr>
          <w:rFonts w:ascii="Times New Roman" w:hAnsi="Times New Roman" w:cs="Times New Roman"/>
        </w:rPr>
        <w:t>that had the potential to influence the</w:t>
      </w:r>
      <w:r w:rsidR="007455B6" w:rsidRPr="00165D01">
        <w:rPr>
          <w:rFonts w:ascii="Times New Roman" w:hAnsi="Times New Roman" w:cs="Times New Roman"/>
        </w:rPr>
        <w:t xml:space="preserve"> presence or rise of a sultanistic executive</w:t>
      </w:r>
      <w:r w:rsidR="00405B8E" w:rsidRPr="00165D01">
        <w:rPr>
          <w:rFonts w:ascii="Times New Roman" w:hAnsi="Times New Roman" w:cs="Times New Roman"/>
        </w:rPr>
        <w:t>.</w:t>
      </w:r>
      <w:r w:rsidR="007455B6" w:rsidRPr="00165D01">
        <w:rPr>
          <w:rFonts w:ascii="Times New Roman" w:hAnsi="Times New Roman" w:cs="Times New Roman"/>
        </w:rPr>
        <w:t xml:space="preserve"> </w:t>
      </w:r>
    </w:p>
    <w:p w14:paraId="1AF9A9FF" w14:textId="5E68DB2B" w:rsidR="009722CC" w:rsidRPr="00165D01" w:rsidRDefault="007455B6" w:rsidP="00D61B78">
      <w:pPr>
        <w:spacing w:line="480" w:lineRule="auto"/>
        <w:ind w:firstLine="720"/>
        <w:rPr>
          <w:rFonts w:ascii="Times New Roman" w:hAnsi="Times New Roman" w:cs="Times New Roman"/>
        </w:rPr>
      </w:pPr>
      <w:r w:rsidRPr="00165D01">
        <w:rPr>
          <w:rFonts w:ascii="Times New Roman" w:hAnsi="Times New Roman" w:cs="Times New Roman"/>
        </w:rPr>
        <w:t>Another defining characteristic individualists have pointed to as the key to a leader’s power is based on the individuals’ personal support</w:t>
      </w:r>
      <w:r w:rsidR="00196328" w:rsidRPr="00165D01">
        <w:rPr>
          <w:rFonts w:ascii="Times New Roman" w:hAnsi="Times New Roman" w:cs="Times New Roman"/>
        </w:rPr>
        <w:t xml:space="preserve"> from their citizens</w:t>
      </w:r>
      <w:r w:rsidRPr="00165D01">
        <w:rPr>
          <w:rFonts w:ascii="Times New Roman" w:hAnsi="Times New Roman" w:cs="Times New Roman"/>
        </w:rPr>
        <w:t xml:space="preserve">.  Two camps have devolved from this assertion, with one group of scholars arguing that the support of the </w:t>
      </w:r>
      <w:r w:rsidR="00196328" w:rsidRPr="00165D01">
        <w:rPr>
          <w:rFonts w:ascii="Times New Roman" w:hAnsi="Times New Roman" w:cs="Times New Roman"/>
        </w:rPr>
        <w:t xml:space="preserve">general public </w:t>
      </w:r>
      <w:r w:rsidRPr="00165D01">
        <w:rPr>
          <w:rFonts w:ascii="Times New Roman" w:hAnsi="Times New Roman" w:cs="Times New Roman"/>
        </w:rPr>
        <w:t>is more important to the exploration of authoritarian leaders, while the other has pointed towards emphasizing the role of societal elites.  Scholars who emphasize the role of a leader’s public support argue that possessing the favor of the masses is the most significant factor to obtaining and keeping immense executive power.</w:t>
      </w:r>
      <w:r w:rsidRPr="00165D01">
        <w:rPr>
          <w:rStyle w:val="FootnoteReference"/>
          <w:rFonts w:ascii="Times New Roman" w:hAnsi="Times New Roman" w:cs="Times New Roman"/>
        </w:rPr>
        <w:footnoteReference w:id="25"/>
      </w:r>
      <w:r w:rsidRPr="00165D01">
        <w:rPr>
          <w:rFonts w:ascii="Times New Roman" w:hAnsi="Times New Roman" w:cs="Times New Roman"/>
        </w:rPr>
        <w:t xml:space="preserve"> Within the individualist school of thought, the “cult of personality” element is given attention across the board; with differences lying simply in how much significance it is given.  Scholars have presented well-documented cases in which, regardless of </w:t>
      </w:r>
      <w:r w:rsidR="00BC33F6" w:rsidRPr="00165D01">
        <w:rPr>
          <w:rFonts w:ascii="Times New Roman" w:hAnsi="Times New Roman" w:cs="Times New Roman"/>
        </w:rPr>
        <w:t>accuracy</w:t>
      </w:r>
      <w:r w:rsidRPr="00165D01">
        <w:rPr>
          <w:rFonts w:ascii="Times New Roman" w:hAnsi="Times New Roman" w:cs="Times New Roman"/>
        </w:rPr>
        <w:t xml:space="preserve">, leaders who are able to take on authoritarian powers will be </w:t>
      </w:r>
      <w:r w:rsidRPr="00165D01">
        <w:rPr>
          <w:rFonts w:ascii="Times New Roman" w:hAnsi="Times New Roman" w:cs="Times New Roman"/>
        </w:rPr>
        <w:lastRenderedPageBreak/>
        <w:t>portrayed as “parental” savior figures, individuals who “know [and can bring] stability.”</w:t>
      </w:r>
      <w:r w:rsidRPr="00165D01">
        <w:rPr>
          <w:rStyle w:val="FootnoteReference"/>
          <w:rFonts w:ascii="Times New Roman" w:hAnsi="Times New Roman" w:cs="Times New Roman"/>
        </w:rPr>
        <w:footnoteReference w:id="26"/>
      </w:r>
      <w:r w:rsidRPr="00165D01">
        <w:rPr>
          <w:rFonts w:ascii="Times New Roman" w:hAnsi="Times New Roman" w:cs="Times New Roman"/>
        </w:rPr>
        <w:t xml:space="preserve">  The concept of power through individual popular support is connected to a phenomenon in which the leader’s personal popularity is relatively high while the popularity of the government or “institutional popularity” is at low levels</w:t>
      </w:r>
      <w:r w:rsidRPr="00165D01">
        <w:rPr>
          <w:rStyle w:val="FootnoteReference"/>
          <w:rFonts w:ascii="Times New Roman" w:hAnsi="Times New Roman" w:cs="Times New Roman"/>
        </w:rPr>
        <w:footnoteReference w:id="27"/>
      </w:r>
      <w:r w:rsidR="00CA450A" w:rsidRPr="00165D01">
        <w:rPr>
          <w:rFonts w:ascii="Times New Roman" w:hAnsi="Times New Roman" w:cs="Times New Roman"/>
        </w:rPr>
        <w:t xml:space="preserve"> This phenomenon is then used as further justification for the leader to further accumulate firm control over all aspects of the government</w:t>
      </w:r>
      <w:r w:rsidR="00196328" w:rsidRPr="00165D01">
        <w:rPr>
          <w:rFonts w:ascii="Times New Roman" w:hAnsi="Times New Roman" w:cs="Times New Roman"/>
        </w:rPr>
        <w:t xml:space="preserve">. </w:t>
      </w:r>
      <w:r w:rsidRPr="00165D01">
        <w:rPr>
          <w:rFonts w:ascii="Times New Roman" w:hAnsi="Times New Roman" w:cs="Times New Roman"/>
        </w:rPr>
        <w:t>This occurrence further emboldens the leader to act in an authoritarian manner, for the leader can be seen, or see themselves, as the only part of the government who actually has the support of the people, and thus scholars within this camp place a heavy emphasis on popular perception and support as a variable leading to sultanism.</w:t>
      </w:r>
      <w:r w:rsidR="00D61B78" w:rsidRPr="00165D01">
        <w:rPr>
          <w:rFonts w:ascii="Times New Roman" w:hAnsi="Times New Roman" w:cs="Times New Roman"/>
        </w:rPr>
        <w:t xml:space="preserve">  </w:t>
      </w:r>
    </w:p>
    <w:p w14:paraId="3C05E8B2" w14:textId="2929D5AE" w:rsidR="00D61B78" w:rsidRPr="00165D01" w:rsidRDefault="00D61B78" w:rsidP="00D61B78">
      <w:pPr>
        <w:spacing w:line="480" w:lineRule="auto"/>
        <w:ind w:firstLine="720"/>
        <w:rPr>
          <w:rFonts w:ascii="Times New Roman" w:hAnsi="Times New Roman" w:cs="Times New Roman"/>
        </w:rPr>
      </w:pPr>
      <w:r w:rsidRPr="00165D01">
        <w:rPr>
          <w:rFonts w:ascii="Times New Roman" w:hAnsi="Times New Roman" w:cs="Times New Roman"/>
        </w:rPr>
        <w:t xml:space="preserve">The condition of the economy is another variable that is directly tied to the popularity of many leaders, especially in authoritarian states. </w:t>
      </w:r>
      <w:r w:rsidR="009722CC" w:rsidRPr="00165D01">
        <w:rPr>
          <w:rFonts w:ascii="Times New Roman" w:hAnsi="Times New Roman" w:cs="Times New Roman"/>
        </w:rPr>
        <w:t>The</w:t>
      </w:r>
      <w:r w:rsidRPr="00165D01">
        <w:rPr>
          <w:rFonts w:ascii="Times New Roman" w:hAnsi="Times New Roman" w:cs="Times New Roman"/>
        </w:rPr>
        <w:t xml:space="preserve"> scholarship points to the perception of economic conditions, rather than necessarily the objective truth, as being far more important to building domestic support for a sultanistic leader.</w:t>
      </w:r>
      <w:r w:rsidR="009722CC" w:rsidRPr="00165D01">
        <w:rPr>
          <w:rStyle w:val="FootnoteReference"/>
          <w:rFonts w:ascii="Times New Roman" w:hAnsi="Times New Roman" w:cs="Times New Roman"/>
        </w:rPr>
        <w:footnoteReference w:id="28"/>
      </w:r>
      <w:r w:rsidRPr="00165D01">
        <w:rPr>
          <w:rFonts w:ascii="Times New Roman" w:hAnsi="Times New Roman" w:cs="Times New Roman"/>
        </w:rPr>
        <w:t xml:space="preserve"> </w:t>
      </w:r>
      <w:r w:rsidR="008D4987" w:rsidRPr="00165D01">
        <w:rPr>
          <w:rFonts w:ascii="Times New Roman" w:hAnsi="Times New Roman" w:cs="Times New Roman"/>
        </w:rPr>
        <w:t>Economic conditions are often a central issue that rising authoritarians focus on during their ascension, and the success of this approach also gives backing to the assertion that economic conditions are a key determinant of the general public’s level of support for a specific leader.</w:t>
      </w:r>
      <w:r w:rsidR="008D4987" w:rsidRPr="00165D01">
        <w:rPr>
          <w:rStyle w:val="FootnoteReference"/>
          <w:rFonts w:ascii="Times New Roman" w:hAnsi="Times New Roman" w:cs="Times New Roman"/>
        </w:rPr>
        <w:footnoteReference w:id="29"/>
      </w:r>
      <w:r w:rsidR="00196328" w:rsidRPr="00165D01">
        <w:rPr>
          <w:rFonts w:ascii="Times New Roman" w:hAnsi="Times New Roman" w:cs="Times New Roman"/>
        </w:rPr>
        <w:t xml:space="preserve">  However most authoritarian regimes are characterized by a state controlled media that spreads misinformation.  T</w:t>
      </w:r>
      <w:r w:rsidR="008D4987" w:rsidRPr="00165D01">
        <w:rPr>
          <w:rFonts w:ascii="Times New Roman" w:hAnsi="Times New Roman" w:cs="Times New Roman"/>
        </w:rPr>
        <w:t xml:space="preserve">herefore citizens make </w:t>
      </w:r>
      <w:r w:rsidR="008D4987" w:rsidRPr="00165D01">
        <w:rPr>
          <w:rFonts w:ascii="Times New Roman" w:hAnsi="Times New Roman" w:cs="Times New Roman"/>
        </w:rPr>
        <w:lastRenderedPageBreak/>
        <w:t xml:space="preserve">their decisions based off of what they </w:t>
      </w:r>
      <w:r w:rsidR="008D4987" w:rsidRPr="00165D01">
        <w:rPr>
          <w:rFonts w:ascii="Times New Roman" w:hAnsi="Times New Roman" w:cs="Times New Roman"/>
          <w:i/>
        </w:rPr>
        <w:t>believe</w:t>
      </w:r>
      <w:r w:rsidR="008D4987" w:rsidRPr="00165D01">
        <w:rPr>
          <w:rFonts w:ascii="Times New Roman" w:hAnsi="Times New Roman" w:cs="Times New Roman"/>
        </w:rPr>
        <w:t xml:space="preserve"> to be true</w:t>
      </w:r>
      <w:r w:rsidR="009722CC" w:rsidRPr="00165D01">
        <w:rPr>
          <w:rFonts w:ascii="Times New Roman" w:hAnsi="Times New Roman" w:cs="Times New Roman"/>
        </w:rPr>
        <w:t>,</w:t>
      </w:r>
      <w:r w:rsidR="008D4987" w:rsidRPr="00165D01">
        <w:rPr>
          <w:rFonts w:ascii="Times New Roman" w:hAnsi="Times New Roman" w:cs="Times New Roman"/>
        </w:rPr>
        <w:t xml:space="preserve"> and thus perceptions of economic conditions</w:t>
      </w:r>
      <w:r w:rsidR="00D062C3" w:rsidRPr="00165D01">
        <w:rPr>
          <w:rFonts w:ascii="Times New Roman" w:hAnsi="Times New Roman" w:cs="Times New Roman"/>
        </w:rPr>
        <w:t xml:space="preserve"> </w:t>
      </w:r>
      <w:r w:rsidR="009722CC" w:rsidRPr="00165D01">
        <w:rPr>
          <w:rFonts w:ascii="Times New Roman" w:hAnsi="Times New Roman" w:cs="Times New Roman"/>
        </w:rPr>
        <w:t>is</w:t>
      </w:r>
      <w:r w:rsidR="008D4987" w:rsidRPr="00165D01">
        <w:rPr>
          <w:rFonts w:ascii="Times New Roman" w:hAnsi="Times New Roman" w:cs="Times New Roman"/>
        </w:rPr>
        <w:t xml:space="preserve"> one of the key variables to be explored when addressing individual power.</w:t>
      </w:r>
      <w:r w:rsidR="008D4987" w:rsidRPr="00165D01">
        <w:rPr>
          <w:rStyle w:val="FootnoteReference"/>
          <w:rFonts w:ascii="Times New Roman" w:hAnsi="Times New Roman" w:cs="Times New Roman"/>
        </w:rPr>
        <w:footnoteReference w:id="30"/>
      </w:r>
      <w:r w:rsidR="008D4987" w:rsidRPr="00165D01">
        <w:rPr>
          <w:rFonts w:ascii="Times New Roman" w:hAnsi="Times New Roman" w:cs="Times New Roman"/>
        </w:rPr>
        <w:t xml:space="preserve">  </w:t>
      </w:r>
    </w:p>
    <w:p w14:paraId="46AEDC25" w14:textId="7B16F157" w:rsidR="007455B6" w:rsidRPr="00165D01" w:rsidRDefault="007455B6" w:rsidP="007455B6">
      <w:pPr>
        <w:spacing w:line="480" w:lineRule="auto"/>
        <w:ind w:firstLine="720"/>
        <w:rPr>
          <w:rFonts w:ascii="Times New Roman" w:hAnsi="Times New Roman" w:cs="Times New Roman"/>
        </w:rPr>
      </w:pPr>
      <w:r w:rsidRPr="00165D01">
        <w:rPr>
          <w:rFonts w:ascii="Times New Roman" w:hAnsi="Times New Roman" w:cs="Times New Roman"/>
        </w:rPr>
        <w:t>Other individualist scholars give more emphasis to the idea that authoritarian leaders are allowed to rise and strive within a system based on the individual’s personal support from societal elites.  These elites are often documented as trading their support, and in effect, the ability for a leader to become sultanistic, in return for expected personal gains from their personal relationship.</w:t>
      </w:r>
      <w:r w:rsidRPr="00165D01">
        <w:rPr>
          <w:rStyle w:val="FootnoteReference"/>
          <w:rFonts w:ascii="Times New Roman" w:hAnsi="Times New Roman" w:cs="Times New Roman"/>
        </w:rPr>
        <w:footnoteReference w:id="31"/>
      </w:r>
      <w:r w:rsidRPr="00165D01">
        <w:rPr>
          <w:rFonts w:ascii="Times New Roman" w:hAnsi="Times New Roman" w:cs="Times New Roman"/>
        </w:rPr>
        <w:t xml:space="preserve">  Furthermore, it is suggested that governments and countries that are potentially susceptible to the rise of a sultanistic leader are also likely to simultaneously possess an entrenched and influential elite class, such as oligarchs, religious leaders, or political dynasties, who are willing to promote the growth of government power if they will benefit</w:t>
      </w:r>
      <w:r w:rsidR="00196328" w:rsidRPr="00165D01">
        <w:rPr>
          <w:rFonts w:ascii="Times New Roman" w:hAnsi="Times New Roman" w:cs="Times New Roman"/>
        </w:rPr>
        <w:t xml:space="preserve"> in some way</w:t>
      </w:r>
      <w:r w:rsidRPr="00165D01">
        <w:rPr>
          <w:rFonts w:ascii="Times New Roman" w:hAnsi="Times New Roman" w:cs="Times New Roman"/>
        </w:rPr>
        <w:t>.</w:t>
      </w:r>
      <w:r w:rsidRPr="00165D01">
        <w:rPr>
          <w:rStyle w:val="FootnoteReference"/>
          <w:rFonts w:ascii="Times New Roman" w:hAnsi="Times New Roman" w:cs="Times New Roman"/>
        </w:rPr>
        <w:footnoteReference w:id="32"/>
      </w:r>
      <w:r w:rsidRPr="00165D01">
        <w:rPr>
          <w:rFonts w:ascii="Times New Roman" w:hAnsi="Times New Roman" w:cs="Times New Roman"/>
        </w:rPr>
        <w:t xml:space="preserve">  In these systems that are already prone to allowing the majority of the power to rest with the few, individualist argue that it is the support of the societal elites who already hold the majority of non-official power (e.g. influence) that allows for the</w:t>
      </w:r>
      <w:r w:rsidR="00196328" w:rsidRPr="00165D01">
        <w:rPr>
          <w:rFonts w:ascii="Times New Roman" w:hAnsi="Times New Roman" w:cs="Times New Roman"/>
        </w:rPr>
        <w:t xml:space="preserve"> rise of ultra-powerful state</w:t>
      </w:r>
      <w:r w:rsidRPr="00165D01">
        <w:rPr>
          <w:rFonts w:ascii="Times New Roman" w:hAnsi="Times New Roman" w:cs="Times New Roman"/>
        </w:rPr>
        <w:t xml:space="preserve"> leaders.</w:t>
      </w:r>
      <w:r w:rsidRPr="00165D01">
        <w:rPr>
          <w:rStyle w:val="FootnoteReference"/>
          <w:rFonts w:ascii="Times New Roman" w:hAnsi="Times New Roman" w:cs="Times New Roman"/>
        </w:rPr>
        <w:footnoteReference w:id="33"/>
      </w:r>
      <w:r w:rsidRPr="00165D01">
        <w:rPr>
          <w:rFonts w:ascii="Times New Roman" w:hAnsi="Times New Roman" w:cs="Times New Roman"/>
        </w:rPr>
        <w:t xml:space="preserve">  This research </w:t>
      </w:r>
      <w:r w:rsidR="009722CC" w:rsidRPr="00165D01">
        <w:rPr>
          <w:rFonts w:ascii="Times New Roman" w:hAnsi="Times New Roman" w:cs="Times New Roman"/>
        </w:rPr>
        <w:t>explores</w:t>
      </w:r>
      <w:r w:rsidR="00AC464C" w:rsidRPr="00165D01">
        <w:rPr>
          <w:rFonts w:ascii="Times New Roman" w:hAnsi="Times New Roman" w:cs="Times New Roman"/>
        </w:rPr>
        <w:t xml:space="preserve"> which</w:t>
      </w:r>
      <w:r w:rsidRPr="00165D01">
        <w:rPr>
          <w:rFonts w:ascii="Times New Roman" w:hAnsi="Times New Roman" w:cs="Times New Roman"/>
        </w:rPr>
        <w:t xml:space="preserve"> </w:t>
      </w:r>
      <w:r w:rsidR="00AC464C" w:rsidRPr="00165D01">
        <w:rPr>
          <w:rFonts w:ascii="Times New Roman" w:hAnsi="Times New Roman" w:cs="Times New Roman"/>
        </w:rPr>
        <w:t xml:space="preserve">individualist </w:t>
      </w:r>
      <w:r w:rsidRPr="00165D01">
        <w:rPr>
          <w:rFonts w:ascii="Times New Roman" w:hAnsi="Times New Roman" w:cs="Times New Roman"/>
        </w:rPr>
        <w:t>variables or combinations thereof can be found to yield a sultanistic regime.</w:t>
      </w:r>
      <w:r w:rsidRPr="00165D01">
        <w:rPr>
          <w:rStyle w:val="FootnoteReference"/>
          <w:rFonts w:ascii="Times New Roman" w:hAnsi="Times New Roman" w:cs="Times New Roman"/>
        </w:rPr>
        <w:footnoteReference w:id="34"/>
      </w:r>
      <w:r w:rsidRPr="00165D01">
        <w:rPr>
          <w:rFonts w:ascii="Times New Roman" w:hAnsi="Times New Roman" w:cs="Times New Roman"/>
        </w:rPr>
        <w:t xml:space="preserve"> In the following section I will </w:t>
      </w:r>
      <w:r w:rsidR="009722CC" w:rsidRPr="00165D01">
        <w:rPr>
          <w:rFonts w:ascii="Times New Roman" w:hAnsi="Times New Roman" w:cs="Times New Roman"/>
        </w:rPr>
        <w:t xml:space="preserve">suggest a model and method </w:t>
      </w:r>
      <w:r w:rsidR="009722CC" w:rsidRPr="00165D01">
        <w:rPr>
          <w:rFonts w:ascii="Times New Roman" w:hAnsi="Times New Roman" w:cs="Times New Roman"/>
        </w:rPr>
        <w:lastRenderedPageBreak/>
        <w:t xml:space="preserve">to test and examine the potential </w:t>
      </w:r>
      <w:r w:rsidRPr="00165D01">
        <w:rPr>
          <w:rFonts w:ascii="Times New Roman" w:hAnsi="Times New Roman" w:cs="Times New Roman"/>
        </w:rPr>
        <w:t xml:space="preserve">influences of these </w:t>
      </w:r>
      <w:r w:rsidR="009722CC" w:rsidRPr="00165D01">
        <w:rPr>
          <w:rFonts w:ascii="Times New Roman" w:hAnsi="Times New Roman" w:cs="Times New Roman"/>
        </w:rPr>
        <w:t xml:space="preserve">identified </w:t>
      </w:r>
      <w:r w:rsidRPr="00165D01">
        <w:rPr>
          <w:rFonts w:ascii="Times New Roman" w:hAnsi="Times New Roman" w:cs="Times New Roman"/>
        </w:rPr>
        <w:t>variables</w:t>
      </w:r>
      <w:r w:rsidR="009722CC" w:rsidRPr="00165D01">
        <w:rPr>
          <w:rFonts w:ascii="Times New Roman" w:hAnsi="Times New Roman" w:cs="Times New Roman"/>
        </w:rPr>
        <w:t xml:space="preserve"> </w:t>
      </w:r>
      <w:r w:rsidRPr="00165D01">
        <w:rPr>
          <w:rFonts w:ascii="Times New Roman" w:hAnsi="Times New Roman" w:cs="Times New Roman"/>
        </w:rPr>
        <w:t>on the specific phenomenon of sultanism via their application on select cases.</w:t>
      </w:r>
      <w:r w:rsidRPr="00165D01">
        <w:rPr>
          <w:rStyle w:val="FootnoteReference"/>
          <w:rFonts w:ascii="Times New Roman" w:hAnsi="Times New Roman" w:cs="Times New Roman"/>
        </w:rPr>
        <w:footnoteReference w:id="35"/>
      </w:r>
    </w:p>
    <w:p w14:paraId="3D405DB8" w14:textId="77777777" w:rsidR="007455B6" w:rsidRPr="00165D01" w:rsidRDefault="007455B6" w:rsidP="007455B6">
      <w:pPr>
        <w:spacing w:line="480" w:lineRule="auto"/>
        <w:jc w:val="center"/>
        <w:rPr>
          <w:rFonts w:ascii="Times New Roman" w:hAnsi="Times New Roman" w:cs="Times New Roman"/>
        </w:rPr>
      </w:pPr>
      <w:r w:rsidRPr="00165D01">
        <w:rPr>
          <w:rFonts w:ascii="Times New Roman" w:hAnsi="Times New Roman" w:cs="Times New Roman"/>
        </w:rPr>
        <w:t>METHODOLOGY</w:t>
      </w:r>
    </w:p>
    <w:p w14:paraId="77B73041" w14:textId="3EC6EF18" w:rsidR="007455B6" w:rsidRPr="00165D01" w:rsidRDefault="007455B6" w:rsidP="00BC7559">
      <w:pPr>
        <w:spacing w:line="480" w:lineRule="auto"/>
        <w:ind w:firstLine="720"/>
        <w:rPr>
          <w:rFonts w:ascii="Times New Roman" w:hAnsi="Times New Roman" w:cs="Times New Roman"/>
        </w:rPr>
      </w:pPr>
      <w:r w:rsidRPr="00165D01">
        <w:rPr>
          <w:rFonts w:ascii="Times New Roman" w:hAnsi="Times New Roman" w:cs="Times New Roman"/>
        </w:rPr>
        <w:t xml:space="preserve">My research will utilize a </w:t>
      </w:r>
      <w:r w:rsidR="00BC7559" w:rsidRPr="00165D01">
        <w:rPr>
          <w:rFonts w:ascii="Times New Roman" w:hAnsi="Times New Roman" w:cs="Times New Roman"/>
        </w:rPr>
        <w:t>multi</w:t>
      </w:r>
      <w:r w:rsidRPr="00165D01">
        <w:rPr>
          <w:rFonts w:ascii="Times New Roman" w:hAnsi="Times New Roman" w:cs="Times New Roman"/>
        </w:rPr>
        <w:t>case, small-n neopositivist approach in an "attempt to improve generalizability compared to single-case studies… [while maintaining many of the] details lost and the oversimplification of multi-case [large-n] studies.”</w:t>
      </w:r>
      <w:r w:rsidRPr="00165D01">
        <w:rPr>
          <w:rStyle w:val="FootnoteReference"/>
          <w:rFonts w:ascii="Times New Roman" w:hAnsi="Times New Roman" w:cs="Times New Roman"/>
        </w:rPr>
        <w:footnoteReference w:id="36"/>
      </w:r>
      <w:r w:rsidRPr="00165D01">
        <w:rPr>
          <w:rFonts w:ascii="Times New Roman" w:hAnsi="Times New Roman" w:cs="Times New Roman"/>
        </w:rPr>
        <w:t xml:space="preserve"> My four cases will consist of Georgian President Mikheil Saakashvili (2004-2013), Latvian President Vaira Vike-Freiberga (1999-2007), Russian President Vladimir Putin (2000-2008), and Turkmen President Saparmurat Niyazov (1990-2006).</w:t>
      </w:r>
      <w:r w:rsidRPr="00165D01">
        <w:rPr>
          <w:rStyle w:val="FootnoteReference"/>
          <w:rFonts w:ascii="Times New Roman" w:hAnsi="Times New Roman" w:cs="Times New Roman"/>
        </w:rPr>
        <w:footnoteReference w:id="37"/>
      </w:r>
      <w:r w:rsidRPr="00165D01">
        <w:rPr>
          <w:rFonts w:ascii="Times New Roman" w:hAnsi="Times New Roman" w:cs="Times New Roman"/>
        </w:rPr>
        <w:t xml:space="preserve">  These cases will allow for the conduct of a most similar case comparison (MSCC) and thus will allow for a more in-depth analysis of the sources of sultanism.  The cases fit the MSCC model as they share a multitude of commonalities (compared to other cases that could be chosen), including geographic location, ethnic composition of the populous, cultural preferences, etc. and a majority of the cases have a crossover of the government structures to which they operate within</w:t>
      </w:r>
      <w:r w:rsidR="00196328" w:rsidRPr="00165D01">
        <w:rPr>
          <w:rFonts w:ascii="Times New Roman" w:hAnsi="Times New Roman" w:cs="Times New Roman"/>
        </w:rPr>
        <w:t>,</w:t>
      </w:r>
      <w:r w:rsidRPr="00165D01">
        <w:rPr>
          <w:rFonts w:ascii="Times New Roman" w:hAnsi="Times New Roman" w:cs="Times New Roman"/>
        </w:rPr>
        <w:t xml:space="preserve"> in order to attempt to eliminate externalities.</w:t>
      </w:r>
      <w:r w:rsidRPr="00165D01">
        <w:rPr>
          <w:rStyle w:val="FootnoteReference"/>
          <w:rFonts w:ascii="Times New Roman" w:hAnsi="Times New Roman" w:cs="Times New Roman"/>
        </w:rPr>
        <w:footnoteReference w:id="38"/>
      </w:r>
      <w:r w:rsidRPr="00165D01">
        <w:rPr>
          <w:rFonts w:ascii="Times New Roman" w:hAnsi="Times New Roman" w:cs="Times New Roman"/>
        </w:rPr>
        <w:t xml:space="preserve"> </w:t>
      </w:r>
      <w:r w:rsidR="009722CC" w:rsidRPr="00165D01">
        <w:rPr>
          <w:rFonts w:ascii="Times New Roman" w:hAnsi="Times New Roman" w:cs="Times New Roman"/>
        </w:rPr>
        <w:t xml:space="preserve"> In the same way I am also controlling for the structuralists variables by choosing </w:t>
      </w:r>
      <w:r w:rsidR="009722CC" w:rsidRPr="00165D01">
        <w:rPr>
          <w:rFonts w:ascii="Times New Roman" w:hAnsi="Times New Roman" w:cs="Times New Roman"/>
        </w:rPr>
        <w:lastRenderedPageBreak/>
        <w:t>cases with similar histories and cultures, and especially by choosing countries that all posses populations raised in the Soviet system. Variables one might potentially test for on the structuralist’s side, such as Hofstede ratings as they relate to tolerance of authoritarianism</w:t>
      </w:r>
      <w:r w:rsidR="00196328" w:rsidRPr="00165D01">
        <w:rPr>
          <w:rFonts w:ascii="Times New Roman" w:hAnsi="Times New Roman" w:cs="Times New Roman"/>
        </w:rPr>
        <w:t xml:space="preserve"> within a society and culture</w:t>
      </w:r>
      <w:r w:rsidR="009722CC" w:rsidRPr="00165D01">
        <w:rPr>
          <w:rFonts w:ascii="Times New Roman" w:hAnsi="Times New Roman" w:cs="Times New Roman"/>
        </w:rPr>
        <w:t>, are</w:t>
      </w:r>
      <w:r w:rsidR="00196328" w:rsidRPr="00165D01">
        <w:rPr>
          <w:rFonts w:ascii="Times New Roman" w:hAnsi="Times New Roman" w:cs="Times New Roman"/>
        </w:rPr>
        <w:t xml:space="preserve"> therefore</w:t>
      </w:r>
      <w:r w:rsidR="009722CC" w:rsidRPr="00165D01">
        <w:rPr>
          <w:rFonts w:ascii="Times New Roman" w:hAnsi="Times New Roman" w:cs="Times New Roman"/>
        </w:rPr>
        <w:t xml:space="preserve"> controlled, as the values</w:t>
      </w:r>
      <w:r w:rsidR="00196328" w:rsidRPr="00165D01">
        <w:rPr>
          <w:rFonts w:ascii="Times New Roman" w:hAnsi="Times New Roman" w:cs="Times New Roman"/>
        </w:rPr>
        <w:t xml:space="preserve"> across the USSR were</w:t>
      </w:r>
      <w:r w:rsidR="009722CC" w:rsidRPr="00165D01">
        <w:rPr>
          <w:rFonts w:ascii="Times New Roman" w:hAnsi="Times New Roman" w:cs="Times New Roman"/>
        </w:rPr>
        <w:t xml:space="preserve"> relatively universal following the end of the cold war and the establishment of these regimes.</w:t>
      </w:r>
      <w:r w:rsidR="009722CC" w:rsidRPr="00165D01">
        <w:rPr>
          <w:rStyle w:val="FootnoteReference"/>
          <w:rFonts w:ascii="Times New Roman" w:hAnsi="Times New Roman" w:cs="Times New Roman"/>
        </w:rPr>
        <w:footnoteReference w:id="39"/>
      </w:r>
      <w:r w:rsidRPr="00165D01">
        <w:rPr>
          <w:rFonts w:ascii="Times New Roman" w:hAnsi="Times New Roman" w:cs="Times New Roman"/>
        </w:rPr>
        <w:t xml:space="preserve"> Furthermore, the cases fit the most similar case comparison model as they share a variety of </w:t>
      </w:r>
      <w:r w:rsidRPr="00165D01">
        <w:rPr>
          <w:rFonts w:ascii="Times New Roman" w:hAnsi="Times New Roman" w:cs="Times New Roman"/>
          <w:i/>
        </w:rPr>
        <w:t>potential</w:t>
      </w:r>
      <w:r w:rsidRPr="00165D01">
        <w:rPr>
          <w:rFonts w:ascii="Times New Roman" w:hAnsi="Times New Roman" w:cs="Times New Roman"/>
        </w:rPr>
        <w:t xml:space="preserve"> contributing variable values, allowing many of the potential causes of divergences in the dependent variable to be assessed and excluded.</w:t>
      </w:r>
      <w:r w:rsidRPr="00165D01">
        <w:rPr>
          <w:rStyle w:val="FootnoteReference"/>
          <w:rFonts w:ascii="Times New Roman" w:hAnsi="Times New Roman" w:cs="Times New Roman"/>
        </w:rPr>
        <w:footnoteReference w:id="40"/>
      </w:r>
      <w:r w:rsidRPr="00165D01">
        <w:rPr>
          <w:rFonts w:ascii="Times New Roman" w:hAnsi="Times New Roman" w:cs="Times New Roman"/>
        </w:rPr>
        <w:t xml:space="preserve">  This leaves a few select variables that </w:t>
      </w:r>
      <w:r w:rsidR="009722CC" w:rsidRPr="00165D01">
        <w:rPr>
          <w:rFonts w:ascii="Times New Roman" w:hAnsi="Times New Roman" w:cs="Times New Roman"/>
        </w:rPr>
        <w:t>show case-unique values</w:t>
      </w:r>
      <w:r w:rsidRPr="00165D01">
        <w:rPr>
          <w:rFonts w:ascii="Times New Roman" w:hAnsi="Times New Roman" w:cs="Times New Roman"/>
        </w:rPr>
        <w:t xml:space="preserve"> and will be the independent variables analyzed in this paper.</w:t>
      </w:r>
    </w:p>
    <w:p w14:paraId="5BD649E1" w14:textId="1E4C0280"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The dependent variable in this study will be “the presence of a sultanistic leader” to be measured through qualitative study, and yielding an indicator value of either “present, present but with limits, or not present.”</w:t>
      </w:r>
      <w:r w:rsidRPr="00165D01">
        <w:rPr>
          <w:rStyle w:val="FootnoteReference"/>
          <w:rFonts w:ascii="Times New Roman" w:hAnsi="Times New Roman" w:cs="Times New Roman"/>
        </w:rPr>
        <w:footnoteReference w:id="41"/>
      </w:r>
      <w:r w:rsidRPr="00165D01">
        <w:rPr>
          <w:rFonts w:ascii="Times New Roman" w:hAnsi="Times New Roman" w:cs="Times New Roman"/>
        </w:rPr>
        <w:t xml:space="preserve"> By determining which combination of independent variables yields certain values for this dependent variable, I will then be able to analyze the requisite conditions needed for a sultanistic regime to rise to power. These indicators will be given values based off of analysis of a multitude of primary</w:t>
      </w:r>
      <w:r w:rsidR="00BC7559" w:rsidRPr="00165D01">
        <w:rPr>
          <w:rFonts w:ascii="Times New Roman" w:hAnsi="Times New Roman" w:cs="Times New Roman"/>
        </w:rPr>
        <w:t xml:space="preserve"> and secondary</w:t>
      </w:r>
      <w:r w:rsidRPr="00165D01">
        <w:rPr>
          <w:rFonts w:ascii="Times New Roman" w:hAnsi="Times New Roman" w:cs="Times New Roman"/>
        </w:rPr>
        <w:t xml:space="preserve"> documents including government </w:t>
      </w:r>
      <w:r w:rsidRPr="00165D01">
        <w:rPr>
          <w:rFonts w:ascii="Times New Roman" w:hAnsi="Times New Roman" w:cs="Times New Roman"/>
        </w:rPr>
        <w:lastRenderedPageBreak/>
        <w:t>docume</w:t>
      </w:r>
      <w:r w:rsidR="00BC7559" w:rsidRPr="00165D01">
        <w:rPr>
          <w:rFonts w:ascii="Times New Roman" w:hAnsi="Times New Roman" w:cs="Times New Roman"/>
        </w:rPr>
        <w:t>nts, NGO reports, scholarly works, and newspapers</w:t>
      </w:r>
      <w:r w:rsidRPr="00165D01">
        <w:rPr>
          <w:rFonts w:ascii="Times New Roman" w:hAnsi="Times New Roman" w:cs="Times New Roman"/>
        </w:rPr>
        <w:t xml:space="preserve"> which will then be used to answer the evaluation questions shown in Appendix One as the method of assigning variable values. </w:t>
      </w:r>
    </w:p>
    <w:p w14:paraId="46DD36DF" w14:textId="60B34AF9" w:rsidR="007455B6" w:rsidRPr="00165D01" w:rsidRDefault="007455B6" w:rsidP="007455B6">
      <w:pPr>
        <w:spacing w:line="480" w:lineRule="auto"/>
        <w:ind w:firstLine="720"/>
        <w:rPr>
          <w:rFonts w:ascii="Times New Roman" w:hAnsi="Times New Roman" w:cs="Times New Roman"/>
        </w:rPr>
      </w:pPr>
      <w:r w:rsidRPr="00165D01">
        <w:rPr>
          <w:rFonts w:ascii="Times New Roman" w:hAnsi="Times New Roman" w:cs="Times New Roman"/>
        </w:rPr>
        <w:t>The in</w:t>
      </w:r>
      <w:r w:rsidR="00BC7559" w:rsidRPr="00165D01">
        <w:rPr>
          <w:rFonts w:ascii="Times New Roman" w:hAnsi="Times New Roman" w:cs="Times New Roman"/>
        </w:rPr>
        <w:t xml:space="preserve">dependent variables are traits that, per </w:t>
      </w:r>
      <w:r w:rsidR="0012072B" w:rsidRPr="00165D01">
        <w:rPr>
          <w:rFonts w:ascii="Times New Roman" w:hAnsi="Times New Roman" w:cs="Times New Roman"/>
        </w:rPr>
        <w:t xml:space="preserve">sultanism </w:t>
      </w:r>
      <w:r w:rsidR="00BC7559" w:rsidRPr="00165D01">
        <w:rPr>
          <w:rFonts w:ascii="Times New Roman" w:hAnsi="Times New Roman" w:cs="Times New Roman"/>
        </w:rPr>
        <w:t>scholarship, are most likely to</w:t>
      </w:r>
      <w:r w:rsidRPr="00165D01">
        <w:rPr>
          <w:rFonts w:ascii="Times New Roman" w:hAnsi="Times New Roman" w:cs="Times New Roman"/>
        </w:rPr>
        <w:t xml:space="preserve"> yield a sultanistic regime with a sultanistic executive at the helm</w:t>
      </w:r>
      <w:r w:rsidR="00BC7559" w:rsidRPr="00165D01">
        <w:rPr>
          <w:rFonts w:ascii="Times New Roman" w:hAnsi="Times New Roman" w:cs="Times New Roman"/>
        </w:rPr>
        <w:t>.</w:t>
      </w:r>
      <w:r w:rsidRPr="00165D01">
        <w:rPr>
          <w:rFonts w:ascii="Times New Roman" w:hAnsi="Times New Roman" w:cs="Times New Roman"/>
        </w:rPr>
        <w:t xml:space="preserve"> I have identified three independent variables likely to yield the phenomenon of sultanism, the first being whether or not the “</w:t>
      </w:r>
      <w:r w:rsidRPr="00165D01">
        <w:rPr>
          <w:rFonts w:ascii="Times New Roman" w:hAnsi="Times New Roman" w:cs="Times New Roman"/>
          <w:i/>
        </w:rPr>
        <w:t>executive leading the sultanistic regime had past military or intelligence experience</w:t>
      </w:r>
      <w:r w:rsidRPr="00165D01">
        <w:rPr>
          <w:rFonts w:ascii="Times New Roman" w:hAnsi="Times New Roman" w:cs="Times New Roman"/>
        </w:rPr>
        <w:t xml:space="preserve">.” </w:t>
      </w:r>
      <w:r w:rsidR="009722CC" w:rsidRPr="00165D01">
        <w:rPr>
          <w:rFonts w:ascii="Times New Roman" w:hAnsi="Times New Roman" w:cs="Times New Roman"/>
        </w:rPr>
        <w:t xml:space="preserve">This variable is </w:t>
      </w:r>
      <w:r w:rsidRPr="00165D01">
        <w:rPr>
          <w:rFonts w:ascii="Times New Roman" w:hAnsi="Times New Roman" w:cs="Times New Roman"/>
        </w:rPr>
        <w:t>measured through indicator values “no experience, informal experience, or formal experience” used to measure past experience.</w:t>
      </w:r>
      <w:r w:rsidRPr="00165D01">
        <w:rPr>
          <w:rStyle w:val="FootnoteReference"/>
          <w:rFonts w:ascii="Times New Roman" w:hAnsi="Times New Roman" w:cs="Times New Roman"/>
        </w:rPr>
        <w:footnoteReference w:id="42"/>
      </w:r>
      <w:r w:rsidRPr="00165D01">
        <w:rPr>
          <w:rFonts w:ascii="Times New Roman" w:hAnsi="Times New Roman" w:cs="Times New Roman"/>
        </w:rPr>
        <w:t xml:space="preserve">  A second independent variable will focus on whether or not the regime in question “</w:t>
      </w:r>
      <w:r w:rsidRPr="00165D01">
        <w:rPr>
          <w:rFonts w:ascii="Times New Roman" w:hAnsi="Times New Roman" w:cs="Times New Roman"/>
          <w:i/>
        </w:rPr>
        <w:t>possesses the support of societal elites</w:t>
      </w:r>
      <w:r w:rsidRPr="00165D01">
        <w:rPr>
          <w:rFonts w:ascii="Times New Roman" w:hAnsi="Times New Roman" w:cs="Times New Roman"/>
        </w:rPr>
        <w:t>,” measured through indicator values “supportive, neutral, or antagonistic.”</w:t>
      </w:r>
      <w:r w:rsidRPr="00165D01">
        <w:rPr>
          <w:rStyle w:val="FootnoteReference"/>
          <w:rFonts w:ascii="Times New Roman" w:hAnsi="Times New Roman" w:cs="Times New Roman"/>
        </w:rPr>
        <w:footnoteReference w:id="43"/>
      </w:r>
      <w:r w:rsidRPr="00165D01">
        <w:rPr>
          <w:rFonts w:ascii="Times New Roman" w:hAnsi="Times New Roman" w:cs="Times New Roman"/>
        </w:rPr>
        <w:t xml:space="preserve">   With the tendency for sultanistic regimes to have an ultra-wealthy or powerful elite class in their own right, the influence this group </w:t>
      </w:r>
      <w:r w:rsidR="0012072B" w:rsidRPr="00165D01">
        <w:rPr>
          <w:rFonts w:ascii="Times New Roman" w:hAnsi="Times New Roman" w:cs="Times New Roman"/>
        </w:rPr>
        <w:t>represents suggests a key area to be studied</w:t>
      </w:r>
      <w:r w:rsidRPr="00165D01">
        <w:rPr>
          <w:rFonts w:ascii="Times New Roman" w:hAnsi="Times New Roman" w:cs="Times New Roman"/>
        </w:rPr>
        <w:t>. The last independent variable is tied to popular support and specifically their “</w:t>
      </w:r>
      <w:r w:rsidRPr="00165D01">
        <w:rPr>
          <w:rFonts w:ascii="Times New Roman" w:hAnsi="Times New Roman" w:cs="Times New Roman"/>
          <w:i/>
        </w:rPr>
        <w:t xml:space="preserve">perception on economic </w:t>
      </w:r>
      <w:r w:rsidR="009722CC" w:rsidRPr="00165D01">
        <w:rPr>
          <w:rFonts w:ascii="Times New Roman" w:hAnsi="Times New Roman" w:cs="Times New Roman"/>
          <w:i/>
        </w:rPr>
        <w:t>as time passes under the executive’s leadership</w:t>
      </w:r>
      <w:r w:rsidRPr="00165D01">
        <w:rPr>
          <w:rFonts w:ascii="Times New Roman" w:hAnsi="Times New Roman" w:cs="Times New Roman"/>
        </w:rPr>
        <w:t>” to be measured with the indicator values “better, the same, or worse.”</w:t>
      </w:r>
      <w:r w:rsidR="009722CC" w:rsidRPr="00165D01">
        <w:rPr>
          <w:rStyle w:val="FootnoteReference"/>
          <w:rFonts w:ascii="Times New Roman" w:hAnsi="Times New Roman" w:cs="Times New Roman"/>
        </w:rPr>
        <w:footnoteReference w:id="44"/>
      </w:r>
      <w:r w:rsidRPr="00165D01">
        <w:rPr>
          <w:rFonts w:ascii="Times New Roman" w:hAnsi="Times New Roman" w:cs="Times New Roman"/>
        </w:rPr>
        <w:t xml:space="preserve"> </w:t>
      </w:r>
      <w:r w:rsidRPr="00165D01">
        <w:rPr>
          <w:rFonts w:ascii="Times New Roman" w:hAnsi="Times New Roman" w:cs="Times New Roman"/>
        </w:rPr>
        <w:lastRenderedPageBreak/>
        <w:t>These three variables are what I have judged to be the most likely causes of su</w:t>
      </w:r>
      <w:r w:rsidR="00BC7559" w:rsidRPr="00165D01">
        <w:rPr>
          <w:rFonts w:ascii="Times New Roman" w:hAnsi="Times New Roman" w:cs="Times New Roman"/>
        </w:rPr>
        <w:t>ltanism based off of my analysis of existing scholarship</w:t>
      </w:r>
      <w:r w:rsidRPr="00165D01">
        <w:rPr>
          <w:rFonts w:ascii="Times New Roman" w:hAnsi="Times New Roman" w:cs="Times New Roman"/>
        </w:rPr>
        <w:t>, and show variances in the values they take for these variables, and thus represent the main components of my MSCC.</w:t>
      </w:r>
      <w:r w:rsidRPr="00165D01">
        <w:rPr>
          <w:rStyle w:val="FootnoteReference"/>
          <w:rFonts w:ascii="Times New Roman" w:hAnsi="Times New Roman" w:cs="Times New Roman"/>
        </w:rPr>
        <w:footnoteReference w:id="45"/>
      </w:r>
    </w:p>
    <w:p w14:paraId="180ED1F5" w14:textId="77777777"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My hypotheses analyze the interaction of the identified independent variables with each other, as well as with the dependent variable. I put forth three hypotheses that suggest combinations of variables that will yield sultanistic regimes, as well as assert conditions in which sultanism would not occur.  The following are three hypotheses that put forth the variable relationships to be tested in order to determine the factors that allow for the development of a sultanistic regime.</w:t>
      </w:r>
      <w:r w:rsidRPr="00165D01">
        <w:rPr>
          <w:rStyle w:val="FootnoteReference"/>
          <w:rFonts w:ascii="Times New Roman" w:hAnsi="Times New Roman" w:cs="Times New Roman"/>
        </w:rPr>
        <w:footnoteReference w:id="46"/>
      </w:r>
    </w:p>
    <w:p w14:paraId="0B9953E3" w14:textId="0A9F6192" w:rsidR="007455B6" w:rsidRPr="00165D01" w:rsidRDefault="007455B6" w:rsidP="007455B6">
      <w:pPr>
        <w:spacing w:line="480" w:lineRule="auto"/>
        <w:ind w:left="720"/>
        <w:rPr>
          <w:rFonts w:ascii="Times New Roman" w:hAnsi="Times New Roman" w:cs="Times New Roman"/>
        </w:rPr>
      </w:pPr>
      <w:r w:rsidRPr="00165D01">
        <w:rPr>
          <w:rFonts w:ascii="Times New Roman" w:hAnsi="Times New Roman" w:cs="Times New Roman"/>
          <w:b/>
        </w:rPr>
        <w:t>Hypothesis One</w:t>
      </w:r>
      <w:r w:rsidR="00454516" w:rsidRPr="00165D01">
        <w:rPr>
          <w:rFonts w:ascii="Times New Roman" w:hAnsi="Times New Roman" w:cs="Times New Roman"/>
          <w:b/>
        </w:rPr>
        <w:t xml:space="preserve"> (military/intelligence experience as a necessary condition)</w:t>
      </w:r>
      <w:r w:rsidRPr="00165D01">
        <w:rPr>
          <w:rFonts w:ascii="Times New Roman" w:hAnsi="Times New Roman" w:cs="Times New Roman"/>
        </w:rPr>
        <w:t xml:space="preserve">: </w:t>
      </w:r>
      <w:r w:rsidR="00454516" w:rsidRPr="00165D01">
        <w:rPr>
          <w:rFonts w:ascii="Times New Roman" w:hAnsi="Times New Roman" w:cs="Times New Roman"/>
        </w:rPr>
        <w:t>Popular perception that economic conditions are improving and elite support is not sufficient to yield sultanism if the executive does not have military/intelligence experience.</w:t>
      </w:r>
    </w:p>
    <w:p w14:paraId="1433E191" w14:textId="327F59C2" w:rsidR="007455B6" w:rsidRPr="00165D01" w:rsidRDefault="007455B6" w:rsidP="007455B6">
      <w:pPr>
        <w:spacing w:line="480" w:lineRule="auto"/>
        <w:ind w:left="720"/>
        <w:rPr>
          <w:rFonts w:ascii="Times New Roman" w:hAnsi="Times New Roman" w:cs="Times New Roman"/>
        </w:rPr>
      </w:pPr>
      <w:r w:rsidRPr="00165D01">
        <w:rPr>
          <w:rFonts w:ascii="Times New Roman" w:hAnsi="Times New Roman" w:cs="Times New Roman"/>
          <w:b/>
        </w:rPr>
        <w:t>Hypothesis Two</w:t>
      </w:r>
      <w:r w:rsidR="00454516" w:rsidRPr="00165D01">
        <w:rPr>
          <w:rFonts w:ascii="Times New Roman" w:hAnsi="Times New Roman" w:cs="Times New Roman"/>
          <w:b/>
        </w:rPr>
        <w:t xml:space="preserve"> (military/intelligence experience and elite support as sufficient conditions)</w:t>
      </w:r>
      <w:r w:rsidRPr="00165D01">
        <w:rPr>
          <w:rFonts w:ascii="Times New Roman" w:hAnsi="Times New Roman" w:cs="Times New Roman"/>
          <w:b/>
        </w:rPr>
        <w:t>:</w:t>
      </w:r>
      <w:r w:rsidRPr="00165D01">
        <w:rPr>
          <w:rFonts w:ascii="Times New Roman" w:hAnsi="Times New Roman" w:cs="Times New Roman"/>
        </w:rPr>
        <w:t xml:space="preserve"> </w:t>
      </w:r>
      <w:r w:rsidR="00454516" w:rsidRPr="00165D01">
        <w:rPr>
          <w:rFonts w:ascii="Times New Roman" w:hAnsi="Times New Roman" w:cs="Times New Roman"/>
        </w:rPr>
        <w:t>By itself</w:t>
      </w:r>
      <w:r w:rsidR="0012072B" w:rsidRPr="00165D01">
        <w:rPr>
          <w:rFonts w:ascii="Times New Roman" w:hAnsi="Times New Roman" w:cs="Times New Roman"/>
        </w:rPr>
        <w:t>,</w:t>
      </w:r>
      <w:r w:rsidR="00454516" w:rsidRPr="00165D01">
        <w:rPr>
          <w:rFonts w:ascii="Times New Roman" w:hAnsi="Times New Roman" w:cs="Times New Roman"/>
        </w:rPr>
        <w:t xml:space="preserve"> military/intelligence executive experience will not yield sultanism, but when com</w:t>
      </w:r>
      <w:r w:rsidR="0012072B" w:rsidRPr="00165D01">
        <w:rPr>
          <w:rFonts w:ascii="Times New Roman" w:hAnsi="Times New Roman" w:cs="Times New Roman"/>
        </w:rPr>
        <w:t>bined with elite support sultanism will be able to develop</w:t>
      </w:r>
      <w:r w:rsidR="00454516" w:rsidRPr="00165D01">
        <w:rPr>
          <w:rFonts w:ascii="Times New Roman" w:hAnsi="Times New Roman" w:cs="Times New Roman"/>
        </w:rPr>
        <w:t>.</w:t>
      </w:r>
    </w:p>
    <w:p w14:paraId="256130B3" w14:textId="703B5D36" w:rsidR="007455B6" w:rsidRPr="00165D01" w:rsidRDefault="007455B6" w:rsidP="007455B6">
      <w:pPr>
        <w:spacing w:line="480" w:lineRule="auto"/>
        <w:ind w:left="720"/>
        <w:rPr>
          <w:rFonts w:ascii="Times New Roman" w:hAnsi="Times New Roman" w:cs="Times New Roman"/>
        </w:rPr>
      </w:pPr>
      <w:r w:rsidRPr="00165D01">
        <w:rPr>
          <w:rFonts w:ascii="Times New Roman" w:hAnsi="Times New Roman" w:cs="Times New Roman"/>
          <w:b/>
        </w:rPr>
        <w:t>Hypothesis Three</w:t>
      </w:r>
      <w:r w:rsidR="00454516" w:rsidRPr="00165D01">
        <w:rPr>
          <w:rFonts w:ascii="Times New Roman" w:hAnsi="Times New Roman" w:cs="Times New Roman"/>
          <w:b/>
        </w:rPr>
        <w:t xml:space="preserve"> (economic improvement as not being a necessary condition)</w:t>
      </w:r>
      <w:r w:rsidRPr="00165D01">
        <w:rPr>
          <w:rFonts w:ascii="Times New Roman" w:hAnsi="Times New Roman" w:cs="Times New Roman"/>
          <w:b/>
        </w:rPr>
        <w:t>:</w:t>
      </w:r>
      <w:r w:rsidRPr="00165D01">
        <w:rPr>
          <w:rFonts w:ascii="Times New Roman" w:hAnsi="Times New Roman" w:cs="Times New Roman"/>
        </w:rPr>
        <w:t xml:space="preserve"> </w:t>
      </w:r>
      <w:r w:rsidR="00454516" w:rsidRPr="00165D01">
        <w:rPr>
          <w:rFonts w:ascii="Times New Roman" w:hAnsi="Times New Roman" w:cs="Times New Roman"/>
        </w:rPr>
        <w:t>The perception that economic conditions are not improving will not stop a sultanistic regime from developing if military/intelligence experience and elite support is present.</w:t>
      </w:r>
      <w:r w:rsidR="00CC5246" w:rsidRPr="00165D01">
        <w:rPr>
          <w:rStyle w:val="FootnoteReference"/>
          <w:rFonts w:ascii="Times New Roman" w:hAnsi="Times New Roman" w:cs="Times New Roman"/>
        </w:rPr>
        <w:footnoteReference w:id="47"/>
      </w:r>
    </w:p>
    <w:p w14:paraId="27A22A5D" w14:textId="6E54A678" w:rsidR="00BC7559" w:rsidRPr="00165D01" w:rsidRDefault="00BC7559" w:rsidP="00BC7559">
      <w:pPr>
        <w:spacing w:line="480" w:lineRule="auto"/>
        <w:rPr>
          <w:rFonts w:ascii="Times New Roman" w:hAnsi="Times New Roman" w:cs="Times New Roman"/>
        </w:rPr>
      </w:pPr>
      <w:r w:rsidRPr="00165D01">
        <w:rPr>
          <w:rFonts w:ascii="Times New Roman" w:hAnsi="Times New Roman" w:cs="Times New Roman"/>
        </w:rPr>
        <w:lastRenderedPageBreak/>
        <w:t>The following section will now go forth with the exploration of each case</w:t>
      </w:r>
      <w:r w:rsidR="008D0D65" w:rsidRPr="00165D01">
        <w:rPr>
          <w:rFonts w:ascii="Times New Roman" w:hAnsi="Times New Roman" w:cs="Times New Roman"/>
        </w:rPr>
        <w:t>’</w:t>
      </w:r>
      <w:r w:rsidRPr="00165D01">
        <w:rPr>
          <w:rFonts w:ascii="Times New Roman" w:hAnsi="Times New Roman" w:cs="Times New Roman"/>
        </w:rPr>
        <w:t>s variable values and their significance to</w:t>
      </w:r>
      <w:r w:rsidR="008D0D65" w:rsidRPr="00165D01">
        <w:rPr>
          <w:rFonts w:ascii="Times New Roman" w:hAnsi="Times New Roman" w:cs="Times New Roman"/>
        </w:rPr>
        <w:t>,</w:t>
      </w:r>
      <w:r w:rsidRPr="00165D01">
        <w:rPr>
          <w:rFonts w:ascii="Times New Roman" w:hAnsi="Times New Roman" w:cs="Times New Roman"/>
        </w:rPr>
        <w:t xml:space="preserve"> and impacts on</w:t>
      </w:r>
      <w:r w:rsidR="008D0D65" w:rsidRPr="00165D01">
        <w:rPr>
          <w:rFonts w:ascii="Times New Roman" w:hAnsi="Times New Roman" w:cs="Times New Roman"/>
        </w:rPr>
        <w:t>,</w:t>
      </w:r>
      <w:r w:rsidRPr="00165D01">
        <w:rPr>
          <w:rFonts w:ascii="Times New Roman" w:hAnsi="Times New Roman" w:cs="Times New Roman"/>
        </w:rPr>
        <w:t xml:space="preserve"> the development of sultanistic regimes.</w:t>
      </w:r>
    </w:p>
    <w:p w14:paraId="6760539C" w14:textId="77777777" w:rsidR="00BC7559" w:rsidRPr="00165D01" w:rsidRDefault="00BC7559" w:rsidP="00BC7559">
      <w:pPr>
        <w:spacing w:line="480" w:lineRule="auto"/>
        <w:rPr>
          <w:rFonts w:ascii="Times New Roman" w:hAnsi="Times New Roman" w:cs="Times New Roman"/>
          <w:sz w:val="6"/>
        </w:rPr>
      </w:pPr>
    </w:p>
    <w:p w14:paraId="47E37BD8" w14:textId="77777777" w:rsidR="007455B6" w:rsidRPr="00165D01" w:rsidRDefault="007455B6" w:rsidP="007455B6">
      <w:pPr>
        <w:spacing w:line="480" w:lineRule="auto"/>
        <w:jc w:val="center"/>
        <w:rPr>
          <w:rFonts w:ascii="Times New Roman" w:hAnsi="Times New Roman" w:cs="Times New Roman"/>
        </w:rPr>
      </w:pPr>
      <w:r w:rsidRPr="00165D01">
        <w:rPr>
          <w:rFonts w:ascii="Times New Roman" w:hAnsi="Times New Roman" w:cs="Times New Roman"/>
        </w:rPr>
        <w:t>ANALYSIS</w:t>
      </w:r>
    </w:p>
    <w:p w14:paraId="7D12E32F" w14:textId="09CBAC07" w:rsidR="007455B6" w:rsidRPr="00165D01" w:rsidRDefault="007455B6" w:rsidP="007455B6">
      <w:pPr>
        <w:spacing w:line="480" w:lineRule="auto"/>
        <w:ind w:firstLine="720"/>
        <w:rPr>
          <w:rFonts w:ascii="Times New Roman" w:hAnsi="Times New Roman" w:cs="Times New Roman"/>
        </w:rPr>
      </w:pPr>
      <w:r w:rsidRPr="00165D01">
        <w:rPr>
          <w:rFonts w:ascii="Times New Roman" w:hAnsi="Times New Roman" w:cs="Times New Roman"/>
        </w:rPr>
        <w:t xml:space="preserve">My research was conducted through the lens of a most similar case comparison and thus will analyze the potential factors contributing to sultanism through a focus on four distinct cases.  Four Eastern European presidents will be put forth as cases of study, and tested against three independent variables in order to evaluate their effects on the dependent variable of sultanism. My analysis will </w:t>
      </w:r>
      <w:r w:rsidR="0003267D" w:rsidRPr="00165D01">
        <w:rPr>
          <w:rFonts w:ascii="Times New Roman" w:hAnsi="Times New Roman" w:cs="Times New Roman"/>
        </w:rPr>
        <w:t>proceed</w:t>
      </w:r>
      <w:r w:rsidRPr="00165D01">
        <w:rPr>
          <w:rFonts w:ascii="Times New Roman" w:hAnsi="Times New Roman" w:cs="Times New Roman"/>
        </w:rPr>
        <w:t xml:space="preserve"> by first addressing variable values and significant indicators that each case presents in order to focus on the significant contributing factors to each case’s final dependent variable value.  For the complete structured focused comparison, or to explore the sources of information utilized to qualify these indicators, please see Appendix I, which has the sources and given response for each question of the structured focused comparisons.</w:t>
      </w:r>
      <w:r w:rsidRPr="00165D01">
        <w:rPr>
          <w:rStyle w:val="FootnoteReference"/>
          <w:rFonts w:ascii="Times New Roman" w:hAnsi="Times New Roman" w:cs="Times New Roman"/>
        </w:rPr>
        <w:footnoteReference w:id="48"/>
      </w:r>
      <w:r w:rsidRPr="00165D01">
        <w:rPr>
          <w:rFonts w:ascii="Times New Roman" w:hAnsi="Times New Roman" w:cs="Times New Roman"/>
        </w:rPr>
        <w:t xml:space="preserve">  The variable values can be referenced below in “Figure I” and further explanations of the diagram and its values can be found in Appendix II.  After having addressed the key variable values for each case, I will then </w:t>
      </w:r>
      <w:r w:rsidR="0003267D" w:rsidRPr="00165D01">
        <w:rPr>
          <w:rFonts w:ascii="Times New Roman" w:hAnsi="Times New Roman" w:cs="Times New Roman"/>
        </w:rPr>
        <w:t>apply</w:t>
      </w:r>
      <w:r w:rsidRPr="00165D01">
        <w:rPr>
          <w:rFonts w:ascii="Times New Roman" w:hAnsi="Times New Roman" w:cs="Times New Roman"/>
        </w:rPr>
        <w:t xml:space="preserve"> my findings to my hypothesis and apply these findings onto the broader question of the contributing sources to the rise of sultanistic regimes.  I will conclude with by addressing potential challenges to the findings as well as areas that continue to be unanswered or </w:t>
      </w:r>
      <w:r w:rsidR="0003267D" w:rsidRPr="00165D01">
        <w:rPr>
          <w:rFonts w:ascii="Times New Roman" w:hAnsi="Times New Roman" w:cs="Times New Roman"/>
        </w:rPr>
        <w:t>would benefit from further research</w:t>
      </w:r>
      <w:r w:rsidRPr="00165D01">
        <w:rPr>
          <w:rFonts w:ascii="Times New Roman" w:hAnsi="Times New Roman" w:cs="Times New Roman"/>
        </w:rPr>
        <w:t>.</w:t>
      </w:r>
    </w:p>
    <w:p w14:paraId="5AA33088" w14:textId="77777777" w:rsidR="0012072B" w:rsidRPr="00165D01" w:rsidRDefault="0012072B" w:rsidP="0003267D">
      <w:pPr>
        <w:jc w:val="center"/>
        <w:rPr>
          <w:rFonts w:ascii="Times New Roman" w:hAnsi="Times New Roman" w:cs="Times New Roman"/>
          <w:i/>
        </w:rPr>
      </w:pPr>
    </w:p>
    <w:p w14:paraId="4189AF11" w14:textId="77777777" w:rsidR="0012072B" w:rsidRPr="00165D01" w:rsidRDefault="0012072B" w:rsidP="0003267D">
      <w:pPr>
        <w:jc w:val="center"/>
        <w:rPr>
          <w:rFonts w:ascii="Times New Roman" w:hAnsi="Times New Roman" w:cs="Times New Roman"/>
          <w:i/>
        </w:rPr>
      </w:pPr>
    </w:p>
    <w:p w14:paraId="470A5DF3" w14:textId="77777777" w:rsidR="0012072B" w:rsidRPr="00165D01" w:rsidRDefault="0012072B" w:rsidP="0003267D">
      <w:pPr>
        <w:jc w:val="center"/>
        <w:rPr>
          <w:rFonts w:ascii="Times New Roman" w:hAnsi="Times New Roman" w:cs="Times New Roman"/>
          <w:i/>
        </w:rPr>
      </w:pPr>
      <w:r w:rsidRPr="00165D01">
        <w:rPr>
          <w:rFonts w:ascii="Times New Roman" w:hAnsi="Times New Roman" w:cs="Times New Roman"/>
          <w:i/>
        </w:rPr>
        <w:t>‘</w:t>
      </w:r>
    </w:p>
    <w:p w14:paraId="1E4AF905" w14:textId="77777777" w:rsidR="0012072B" w:rsidRPr="00165D01" w:rsidRDefault="0012072B" w:rsidP="0003267D">
      <w:pPr>
        <w:jc w:val="center"/>
        <w:rPr>
          <w:rFonts w:ascii="Times New Roman" w:hAnsi="Times New Roman" w:cs="Times New Roman"/>
          <w:i/>
        </w:rPr>
      </w:pPr>
    </w:p>
    <w:p w14:paraId="3D3FF195" w14:textId="77777777" w:rsidR="0012072B" w:rsidRPr="00165D01" w:rsidRDefault="0012072B" w:rsidP="0003267D">
      <w:pPr>
        <w:jc w:val="center"/>
        <w:rPr>
          <w:rFonts w:ascii="Times New Roman" w:hAnsi="Times New Roman" w:cs="Times New Roman"/>
          <w:i/>
        </w:rPr>
      </w:pPr>
    </w:p>
    <w:p w14:paraId="7790D6DA" w14:textId="73C316B4" w:rsidR="0003267D" w:rsidRPr="00165D01" w:rsidRDefault="0003267D" w:rsidP="0003267D">
      <w:pPr>
        <w:jc w:val="center"/>
        <w:rPr>
          <w:rFonts w:ascii="Times New Roman" w:hAnsi="Times New Roman" w:cs="Times New Roman"/>
          <w:i/>
        </w:rPr>
      </w:pPr>
      <w:r w:rsidRPr="00165D01">
        <w:rPr>
          <w:rFonts w:ascii="Times New Roman" w:hAnsi="Times New Roman" w:cs="Times New Roman"/>
          <w:i/>
        </w:rPr>
        <w:lastRenderedPageBreak/>
        <w:t>Variable Diagram: Potential Foundations of Sultanism</w:t>
      </w:r>
    </w:p>
    <w:tbl>
      <w:tblPr>
        <w:tblStyle w:val="TableGrid"/>
        <w:tblW w:w="9450" w:type="dxa"/>
        <w:tblInd w:w="115" w:type="dxa"/>
        <w:tblLayout w:type="fixed"/>
        <w:tblCellMar>
          <w:left w:w="115" w:type="dxa"/>
          <w:right w:w="115" w:type="dxa"/>
        </w:tblCellMar>
        <w:tblLook w:val="04A0" w:firstRow="1" w:lastRow="0" w:firstColumn="1" w:lastColumn="0" w:noHBand="0" w:noVBand="1"/>
      </w:tblPr>
      <w:tblGrid>
        <w:gridCol w:w="1499"/>
        <w:gridCol w:w="1572"/>
        <w:gridCol w:w="2502"/>
        <w:gridCol w:w="2437"/>
        <w:gridCol w:w="1440"/>
      </w:tblGrid>
      <w:tr w:rsidR="00BC33F6" w:rsidRPr="00165D01" w14:paraId="52EC13F0" w14:textId="77777777" w:rsidTr="0003267D">
        <w:trPr>
          <w:trHeight w:val="250"/>
        </w:trPr>
        <w:tc>
          <w:tcPr>
            <w:tcW w:w="1499" w:type="dxa"/>
            <w:tcBorders>
              <w:bottom w:val="single" w:sz="4" w:space="0" w:color="auto"/>
            </w:tcBorders>
            <w:shd w:val="clear" w:color="auto" w:fill="0C0C0C"/>
          </w:tcPr>
          <w:p w14:paraId="58A27A7C" w14:textId="77777777" w:rsidR="007455B6" w:rsidRPr="00165D01" w:rsidRDefault="007455B6" w:rsidP="00BC7559">
            <w:pPr>
              <w:tabs>
                <w:tab w:val="left" w:pos="1086"/>
              </w:tabs>
              <w:rPr>
                <w:rFonts w:ascii="Times New Roman" w:hAnsi="Times New Roman" w:cs="Times New Roman"/>
                <w:b/>
                <w:color w:val="FFFFFF" w:themeColor="background1"/>
              </w:rPr>
            </w:pPr>
            <w:r w:rsidRPr="00165D01">
              <w:rPr>
                <w:rFonts w:ascii="Times New Roman" w:hAnsi="Times New Roman" w:cs="Times New Roman"/>
                <w:b/>
                <w:color w:val="FFFFFF" w:themeColor="background1"/>
              </w:rPr>
              <w:t>Figure I</w:t>
            </w:r>
            <w:r w:rsidRPr="00165D01">
              <w:rPr>
                <w:rStyle w:val="FootnoteReference"/>
                <w:rFonts w:ascii="Times New Roman" w:hAnsi="Times New Roman" w:cs="Times New Roman"/>
                <w:b/>
                <w:color w:val="FFFFFF" w:themeColor="background1"/>
              </w:rPr>
              <w:footnoteReference w:id="49"/>
            </w:r>
          </w:p>
        </w:tc>
        <w:tc>
          <w:tcPr>
            <w:tcW w:w="6511" w:type="dxa"/>
            <w:gridSpan w:val="3"/>
            <w:tcBorders>
              <w:bottom w:val="single" w:sz="4" w:space="0" w:color="auto"/>
            </w:tcBorders>
            <w:shd w:val="clear" w:color="auto" w:fill="808080"/>
          </w:tcPr>
          <w:p w14:paraId="6C41BCFD" w14:textId="77777777" w:rsidR="007455B6" w:rsidRPr="00165D01" w:rsidRDefault="007455B6" w:rsidP="00BC7559">
            <w:pPr>
              <w:jc w:val="center"/>
              <w:rPr>
                <w:rFonts w:ascii="Times New Roman" w:hAnsi="Times New Roman" w:cs="Times New Roman"/>
                <w:color w:val="FFFFFF" w:themeColor="background1"/>
              </w:rPr>
            </w:pPr>
            <w:r w:rsidRPr="00165D01">
              <w:rPr>
                <w:rFonts w:ascii="Times New Roman" w:hAnsi="Times New Roman" w:cs="Times New Roman"/>
                <w:color w:val="FFFFFF" w:themeColor="background1"/>
              </w:rPr>
              <w:t>Independent Variables</w:t>
            </w:r>
          </w:p>
        </w:tc>
        <w:tc>
          <w:tcPr>
            <w:tcW w:w="1440" w:type="dxa"/>
            <w:tcBorders>
              <w:bottom w:val="single" w:sz="4" w:space="0" w:color="auto"/>
            </w:tcBorders>
            <w:shd w:val="clear" w:color="auto" w:fill="808080"/>
          </w:tcPr>
          <w:p w14:paraId="30FC1CDD" w14:textId="77777777" w:rsidR="007455B6" w:rsidRPr="00165D01" w:rsidRDefault="007455B6" w:rsidP="00BC7559">
            <w:pPr>
              <w:rPr>
                <w:rFonts w:ascii="Times New Roman" w:hAnsi="Times New Roman" w:cs="Times New Roman"/>
                <w:color w:val="FFFFFF" w:themeColor="background1"/>
              </w:rPr>
            </w:pPr>
            <w:r w:rsidRPr="00165D01">
              <w:rPr>
                <w:rFonts w:ascii="Times New Roman" w:hAnsi="Times New Roman" w:cs="Times New Roman"/>
                <w:color w:val="FFFFFF" w:themeColor="background1"/>
              </w:rPr>
              <w:t>Dependent Variables</w:t>
            </w:r>
          </w:p>
        </w:tc>
      </w:tr>
      <w:tr w:rsidR="00BC33F6" w:rsidRPr="00165D01" w14:paraId="0D5D4DE2" w14:textId="77777777" w:rsidTr="0003267D">
        <w:trPr>
          <w:trHeight w:val="260"/>
        </w:trPr>
        <w:tc>
          <w:tcPr>
            <w:tcW w:w="1499" w:type="dxa"/>
            <w:tcBorders>
              <w:bottom w:val="single" w:sz="4" w:space="0" w:color="auto"/>
            </w:tcBorders>
            <w:shd w:val="clear" w:color="auto" w:fill="8C8C8C"/>
          </w:tcPr>
          <w:p w14:paraId="45C5CD3B" w14:textId="77777777" w:rsidR="007455B6" w:rsidRPr="00165D01" w:rsidRDefault="007455B6" w:rsidP="00BC7559">
            <w:pPr>
              <w:rPr>
                <w:rFonts w:ascii="Times New Roman" w:hAnsi="Times New Roman" w:cs="Times New Roman"/>
              </w:rPr>
            </w:pPr>
            <w:r w:rsidRPr="00165D01">
              <w:rPr>
                <w:rFonts w:ascii="Times New Roman" w:hAnsi="Times New Roman" w:cs="Times New Roman"/>
              </w:rPr>
              <w:t>Cases</w:t>
            </w:r>
          </w:p>
        </w:tc>
        <w:tc>
          <w:tcPr>
            <w:tcW w:w="1572" w:type="dxa"/>
            <w:shd w:val="clear" w:color="auto" w:fill="8C8C8C"/>
          </w:tcPr>
          <w:p w14:paraId="505F319D" w14:textId="77777777" w:rsidR="007455B6" w:rsidRPr="00165D01" w:rsidRDefault="007455B6" w:rsidP="00BC7559">
            <w:pPr>
              <w:jc w:val="center"/>
              <w:rPr>
                <w:rFonts w:ascii="Times New Roman" w:hAnsi="Times New Roman" w:cs="Times New Roman"/>
              </w:rPr>
            </w:pPr>
            <w:r w:rsidRPr="00165D01">
              <w:rPr>
                <w:rFonts w:ascii="Times New Roman" w:hAnsi="Times New Roman" w:cs="Times New Roman"/>
              </w:rPr>
              <w:t>Mil/Intel</w:t>
            </w:r>
          </w:p>
        </w:tc>
        <w:tc>
          <w:tcPr>
            <w:tcW w:w="2502" w:type="dxa"/>
            <w:shd w:val="clear" w:color="auto" w:fill="8C8C8C"/>
          </w:tcPr>
          <w:p w14:paraId="6EFF446D" w14:textId="77777777" w:rsidR="007455B6" w:rsidRPr="00165D01" w:rsidRDefault="007455B6" w:rsidP="00BC7559">
            <w:pPr>
              <w:jc w:val="center"/>
              <w:rPr>
                <w:rFonts w:ascii="Times New Roman" w:hAnsi="Times New Roman" w:cs="Times New Roman"/>
              </w:rPr>
            </w:pPr>
            <w:r w:rsidRPr="00165D01">
              <w:rPr>
                <w:rFonts w:ascii="Times New Roman" w:hAnsi="Times New Roman" w:cs="Times New Roman"/>
              </w:rPr>
              <w:t>Elites</w:t>
            </w:r>
          </w:p>
        </w:tc>
        <w:tc>
          <w:tcPr>
            <w:tcW w:w="2437" w:type="dxa"/>
            <w:shd w:val="clear" w:color="auto" w:fill="8C8C8C"/>
          </w:tcPr>
          <w:p w14:paraId="51F0F51E" w14:textId="77777777" w:rsidR="007455B6" w:rsidRPr="00165D01" w:rsidRDefault="007455B6" w:rsidP="00BC7559">
            <w:pPr>
              <w:jc w:val="center"/>
              <w:rPr>
                <w:rFonts w:ascii="Times New Roman" w:hAnsi="Times New Roman" w:cs="Times New Roman"/>
              </w:rPr>
            </w:pPr>
            <w:r w:rsidRPr="00165D01">
              <w:rPr>
                <w:rFonts w:ascii="Times New Roman" w:hAnsi="Times New Roman" w:cs="Times New Roman"/>
              </w:rPr>
              <w:t>Perception</w:t>
            </w:r>
          </w:p>
        </w:tc>
        <w:tc>
          <w:tcPr>
            <w:tcW w:w="1440" w:type="dxa"/>
            <w:shd w:val="clear" w:color="auto" w:fill="8C8C8C"/>
          </w:tcPr>
          <w:p w14:paraId="23F872EA" w14:textId="77777777" w:rsidR="007455B6" w:rsidRPr="00165D01" w:rsidRDefault="007455B6" w:rsidP="00BC7559">
            <w:pPr>
              <w:jc w:val="center"/>
              <w:rPr>
                <w:rFonts w:ascii="Times New Roman" w:hAnsi="Times New Roman" w:cs="Times New Roman"/>
              </w:rPr>
            </w:pPr>
            <w:r w:rsidRPr="00165D01">
              <w:rPr>
                <w:rFonts w:ascii="Times New Roman" w:hAnsi="Times New Roman" w:cs="Times New Roman"/>
              </w:rPr>
              <w:t>Sultanism</w:t>
            </w:r>
          </w:p>
        </w:tc>
      </w:tr>
      <w:tr w:rsidR="00BC33F6" w:rsidRPr="00165D01" w14:paraId="42724315" w14:textId="77777777" w:rsidTr="0003267D">
        <w:trPr>
          <w:trHeight w:val="1439"/>
        </w:trPr>
        <w:tc>
          <w:tcPr>
            <w:tcW w:w="1499" w:type="dxa"/>
            <w:shd w:val="clear" w:color="auto" w:fill="E6E6E6"/>
          </w:tcPr>
          <w:p w14:paraId="4F818688" w14:textId="77777777" w:rsidR="007455B6" w:rsidRPr="00165D01" w:rsidRDefault="007455B6" w:rsidP="00BC7559">
            <w:pPr>
              <w:rPr>
                <w:rFonts w:ascii="Times New Roman" w:hAnsi="Times New Roman" w:cs="Times New Roman"/>
              </w:rPr>
            </w:pPr>
            <w:r w:rsidRPr="00165D01">
              <w:rPr>
                <w:rFonts w:ascii="Times New Roman" w:hAnsi="Times New Roman" w:cs="Times New Roman"/>
              </w:rPr>
              <w:t>Mikheil Saakashvili</w:t>
            </w:r>
          </w:p>
        </w:tc>
        <w:tc>
          <w:tcPr>
            <w:tcW w:w="1572" w:type="dxa"/>
          </w:tcPr>
          <w:p w14:paraId="3712E86C"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No Experience</w:t>
            </w:r>
          </w:p>
        </w:tc>
        <w:tc>
          <w:tcPr>
            <w:tcW w:w="2502" w:type="dxa"/>
          </w:tcPr>
          <w:p w14:paraId="7E6CD3DD" w14:textId="77777777" w:rsidR="00BC7559" w:rsidRPr="00165D01" w:rsidRDefault="007455B6" w:rsidP="00BC7559">
            <w:pPr>
              <w:rPr>
                <w:rFonts w:ascii="Times New Roman" w:hAnsi="Times New Roman" w:cs="Times New Roman"/>
                <w:sz w:val="22"/>
              </w:rPr>
            </w:pPr>
            <w:r w:rsidRPr="00165D01">
              <w:rPr>
                <w:rFonts w:ascii="Times New Roman" w:hAnsi="Times New Roman" w:cs="Times New Roman"/>
                <w:sz w:val="22"/>
              </w:rPr>
              <w:t>Overall: Low Levels of Support</w:t>
            </w:r>
          </w:p>
          <w:p w14:paraId="0DDBA58B" w14:textId="3008BD19" w:rsidR="007455B6" w:rsidRPr="00165D01" w:rsidRDefault="007455B6" w:rsidP="00BC7559">
            <w:pPr>
              <w:rPr>
                <w:rFonts w:ascii="Times New Roman" w:hAnsi="Times New Roman" w:cs="Times New Roman"/>
                <w:sz w:val="22"/>
              </w:rPr>
            </w:pPr>
            <w:r w:rsidRPr="00165D01">
              <w:rPr>
                <w:rFonts w:ascii="Times New Roman" w:hAnsi="Times New Roman" w:cs="Times New Roman"/>
                <w:sz w:val="22"/>
              </w:rPr>
              <w:t>__________</w:t>
            </w:r>
            <w:r w:rsidR="00BC7559" w:rsidRPr="00165D01">
              <w:rPr>
                <w:rFonts w:ascii="Times New Roman" w:hAnsi="Times New Roman" w:cs="Times New Roman"/>
                <w:sz w:val="22"/>
              </w:rPr>
              <w:t>________</w:t>
            </w:r>
          </w:p>
          <w:p w14:paraId="3E6A8FC0" w14:textId="77777777" w:rsidR="007455B6" w:rsidRPr="00165D01" w:rsidRDefault="007455B6" w:rsidP="00BC7559">
            <w:pPr>
              <w:rPr>
                <w:rFonts w:ascii="Times New Roman" w:hAnsi="Times New Roman" w:cs="Times New Roman"/>
                <w:sz w:val="20"/>
              </w:rPr>
            </w:pPr>
            <w:r w:rsidRPr="00165D01">
              <w:rPr>
                <w:rFonts w:ascii="Times New Roman" w:hAnsi="Times New Roman" w:cs="Times New Roman"/>
                <w:sz w:val="20"/>
              </w:rPr>
              <w:t>Supportive (Early Years)</w:t>
            </w:r>
          </w:p>
          <w:p w14:paraId="191992D1" w14:textId="77777777" w:rsidR="007455B6" w:rsidRPr="00165D01" w:rsidRDefault="007455B6" w:rsidP="00BC7559">
            <w:pPr>
              <w:rPr>
                <w:rFonts w:ascii="Times New Roman" w:hAnsi="Times New Roman" w:cs="Times New Roman"/>
                <w:sz w:val="20"/>
              </w:rPr>
            </w:pPr>
            <w:r w:rsidRPr="00165D01">
              <w:rPr>
                <w:rFonts w:ascii="Times New Roman" w:hAnsi="Times New Roman" w:cs="Times New Roman"/>
                <w:sz w:val="20"/>
              </w:rPr>
              <w:t>Antagonistic</w:t>
            </w:r>
          </w:p>
          <w:p w14:paraId="05221C25" w14:textId="77777777" w:rsidR="007455B6" w:rsidRPr="00165D01" w:rsidRDefault="007455B6" w:rsidP="00BC7559">
            <w:pPr>
              <w:rPr>
                <w:rFonts w:ascii="Times New Roman" w:hAnsi="Times New Roman" w:cs="Times New Roman"/>
                <w:sz w:val="22"/>
              </w:rPr>
            </w:pPr>
            <w:r w:rsidRPr="00165D01">
              <w:rPr>
                <w:rFonts w:ascii="Times New Roman" w:hAnsi="Times New Roman" w:cs="Times New Roman"/>
                <w:sz w:val="20"/>
              </w:rPr>
              <w:t>(End of Second Term</w:t>
            </w:r>
            <w:r w:rsidRPr="00165D01">
              <w:rPr>
                <w:rFonts w:ascii="Times New Roman" w:hAnsi="Times New Roman" w:cs="Times New Roman"/>
                <w:i/>
                <w:sz w:val="20"/>
              </w:rPr>
              <w:t>)</w:t>
            </w:r>
          </w:p>
        </w:tc>
        <w:tc>
          <w:tcPr>
            <w:tcW w:w="2437" w:type="dxa"/>
          </w:tcPr>
          <w:p w14:paraId="089E5E1C"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Moderately Better</w:t>
            </w:r>
          </w:p>
        </w:tc>
        <w:tc>
          <w:tcPr>
            <w:tcW w:w="1440" w:type="dxa"/>
          </w:tcPr>
          <w:p w14:paraId="3E8D0128" w14:textId="77777777" w:rsidR="007455B6" w:rsidRPr="00165D01" w:rsidRDefault="007455B6" w:rsidP="00BC7559">
            <w:pPr>
              <w:rPr>
                <w:rFonts w:ascii="Times New Roman" w:hAnsi="Times New Roman" w:cs="Times New Roman"/>
                <w:i/>
                <w:sz w:val="22"/>
              </w:rPr>
            </w:pPr>
            <w:r w:rsidRPr="00165D01">
              <w:rPr>
                <w:rFonts w:ascii="Times New Roman" w:hAnsi="Times New Roman" w:cs="Times New Roman"/>
                <w:i/>
                <w:sz w:val="22"/>
              </w:rPr>
              <w:t>Not Present</w:t>
            </w:r>
          </w:p>
        </w:tc>
      </w:tr>
      <w:tr w:rsidR="00BC33F6" w:rsidRPr="00165D01" w14:paraId="5E87CAC9" w14:textId="77777777" w:rsidTr="0003267D">
        <w:trPr>
          <w:trHeight w:val="511"/>
        </w:trPr>
        <w:tc>
          <w:tcPr>
            <w:tcW w:w="1499" w:type="dxa"/>
            <w:shd w:val="clear" w:color="auto" w:fill="E6E6E6"/>
          </w:tcPr>
          <w:p w14:paraId="34845785" w14:textId="77777777" w:rsidR="007455B6" w:rsidRPr="00165D01" w:rsidRDefault="007455B6" w:rsidP="00BC7559">
            <w:pPr>
              <w:rPr>
                <w:rFonts w:ascii="Times New Roman" w:hAnsi="Times New Roman" w:cs="Times New Roman"/>
              </w:rPr>
            </w:pPr>
            <w:r w:rsidRPr="00165D01">
              <w:rPr>
                <w:rFonts w:ascii="Times New Roman" w:hAnsi="Times New Roman" w:cs="Times New Roman"/>
              </w:rPr>
              <w:t>Vaira Vike-Freiberga</w:t>
            </w:r>
          </w:p>
        </w:tc>
        <w:tc>
          <w:tcPr>
            <w:tcW w:w="1572" w:type="dxa"/>
          </w:tcPr>
          <w:p w14:paraId="541E4974"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No Experience</w:t>
            </w:r>
          </w:p>
        </w:tc>
        <w:tc>
          <w:tcPr>
            <w:tcW w:w="2502" w:type="dxa"/>
          </w:tcPr>
          <w:p w14:paraId="28F4D390"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Low-moderate Support</w:t>
            </w:r>
          </w:p>
        </w:tc>
        <w:tc>
          <w:tcPr>
            <w:tcW w:w="2437" w:type="dxa"/>
          </w:tcPr>
          <w:p w14:paraId="53650EC8"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Very Slightly Better</w:t>
            </w:r>
          </w:p>
        </w:tc>
        <w:tc>
          <w:tcPr>
            <w:tcW w:w="1440" w:type="dxa"/>
          </w:tcPr>
          <w:p w14:paraId="66F4F5D5" w14:textId="77777777" w:rsidR="007455B6" w:rsidRPr="00165D01" w:rsidRDefault="007455B6" w:rsidP="00BC7559">
            <w:pPr>
              <w:rPr>
                <w:rFonts w:ascii="Times New Roman" w:hAnsi="Times New Roman" w:cs="Times New Roman"/>
                <w:i/>
                <w:sz w:val="22"/>
              </w:rPr>
            </w:pPr>
            <w:r w:rsidRPr="00165D01">
              <w:rPr>
                <w:rFonts w:ascii="Times New Roman" w:hAnsi="Times New Roman" w:cs="Times New Roman"/>
                <w:i/>
                <w:sz w:val="22"/>
              </w:rPr>
              <w:t>Not Present</w:t>
            </w:r>
          </w:p>
        </w:tc>
      </w:tr>
      <w:tr w:rsidR="00BC33F6" w:rsidRPr="00165D01" w14:paraId="77FAEC4E" w14:textId="77777777" w:rsidTr="0003267D">
        <w:trPr>
          <w:trHeight w:val="511"/>
        </w:trPr>
        <w:tc>
          <w:tcPr>
            <w:tcW w:w="1499" w:type="dxa"/>
            <w:shd w:val="clear" w:color="auto" w:fill="E6E6E6"/>
          </w:tcPr>
          <w:p w14:paraId="1A7B7C21" w14:textId="77777777" w:rsidR="007455B6" w:rsidRPr="00165D01" w:rsidRDefault="007455B6" w:rsidP="00BC7559">
            <w:pPr>
              <w:rPr>
                <w:rFonts w:ascii="Times New Roman" w:hAnsi="Times New Roman" w:cs="Times New Roman"/>
              </w:rPr>
            </w:pPr>
            <w:r w:rsidRPr="00165D01">
              <w:rPr>
                <w:rFonts w:ascii="Times New Roman" w:hAnsi="Times New Roman" w:cs="Times New Roman"/>
              </w:rPr>
              <w:t>Vladimir Putin</w:t>
            </w:r>
          </w:p>
        </w:tc>
        <w:tc>
          <w:tcPr>
            <w:tcW w:w="1572" w:type="dxa"/>
          </w:tcPr>
          <w:p w14:paraId="0E55C22D"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 xml:space="preserve">Formal </w:t>
            </w:r>
          </w:p>
          <w:p w14:paraId="0B06F711"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Experience</w:t>
            </w:r>
          </w:p>
        </w:tc>
        <w:tc>
          <w:tcPr>
            <w:tcW w:w="2502" w:type="dxa"/>
          </w:tcPr>
          <w:p w14:paraId="2540FBED"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Supportive</w:t>
            </w:r>
          </w:p>
        </w:tc>
        <w:tc>
          <w:tcPr>
            <w:tcW w:w="2437" w:type="dxa"/>
          </w:tcPr>
          <w:p w14:paraId="490D8824"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Moderately-Much Better</w:t>
            </w:r>
          </w:p>
        </w:tc>
        <w:tc>
          <w:tcPr>
            <w:tcW w:w="1440" w:type="dxa"/>
          </w:tcPr>
          <w:p w14:paraId="272CAD23" w14:textId="77777777" w:rsidR="007455B6" w:rsidRPr="00165D01" w:rsidRDefault="007455B6" w:rsidP="00BC7559">
            <w:pPr>
              <w:rPr>
                <w:rFonts w:ascii="Times New Roman" w:hAnsi="Times New Roman" w:cs="Times New Roman"/>
                <w:b/>
                <w:sz w:val="22"/>
              </w:rPr>
            </w:pPr>
            <w:r w:rsidRPr="00165D01">
              <w:rPr>
                <w:rFonts w:ascii="Times New Roman" w:hAnsi="Times New Roman" w:cs="Times New Roman"/>
                <w:b/>
                <w:sz w:val="22"/>
              </w:rPr>
              <w:t>Present</w:t>
            </w:r>
          </w:p>
        </w:tc>
      </w:tr>
      <w:tr w:rsidR="00BC33F6" w:rsidRPr="00165D01" w14:paraId="27685ECF" w14:textId="77777777" w:rsidTr="0003267D">
        <w:trPr>
          <w:trHeight w:val="511"/>
        </w:trPr>
        <w:tc>
          <w:tcPr>
            <w:tcW w:w="1499" w:type="dxa"/>
            <w:shd w:val="clear" w:color="auto" w:fill="E6E6E6"/>
          </w:tcPr>
          <w:p w14:paraId="70486F4F" w14:textId="77777777" w:rsidR="007455B6" w:rsidRPr="00165D01" w:rsidRDefault="007455B6" w:rsidP="00BC7559">
            <w:pPr>
              <w:rPr>
                <w:rFonts w:ascii="Times New Roman" w:hAnsi="Times New Roman" w:cs="Times New Roman"/>
              </w:rPr>
            </w:pPr>
            <w:r w:rsidRPr="00165D01">
              <w:rPr>
                <w:rFonts w:ascii="Times New Roman" w:hAnsi="Times New Roman" w:cs="Times New Roman"/>
              </w:rPr>
              <w:t>Saparmurat Niyazov</w:t>
            </w:r>
          </w:p>
        </w:tc>
        <w:tc>
          <w:tcPr>
            <w:tcW w:w="1572" w:type="dxa"/>
          </w:tcPr>
          <w:p w14:paraId="25E31706"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No</w:t>
            </w:r>
          </w:p>
          <w:p w14:paraId="13F6F542"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Experience</w:t>
            </w:r>
          </w:p>
        </w:tc>
        <w:tc>
          <w:tcPr>
            <w:tcW w:w="2502" w:type="dxa"/>
          </w:tcPr>
          <w:p w14:paraId="042BA1AC"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Moderately Supportive</w:t>
            </w:r>
          </w:p>
        </w:tc>
        <w:tc>
          <w:tcPr>
            <w:tcW w:w="2437" w:type="dxa"/>
          </w:tcPr>
          <w:p w14:paraId="18E5FBE8" w14:textId="77777777" w:rsidR="007455B6" w:rsidRPr="00165D01" w:rsidRDefault="007455B6" w:rsidP="00BC7559">
            <w:pPr>
              <w:jc w:val="center"/>
              <w:rPr>
                <w:rFonts w:ascii="Times New Roman" w:hAnsi="Times New Roman" w:cs="Times New Roman"/>
                <w:sz w:val="22"/>
              </w:rPr>
            </w:pPr>
            <w:r w:rsidRPr="00165D01">
              <w:rPr>
                <w:rFonts w:ascii="Times New Roman" w:hAnsi="Times New Roman" w:cs="Times New Roman"/>
                <w:sz w:val="22"/>
              </w:rPr>
              <w:t>Small-Moderately Better</w:t>
            </w:r>
          </w:p>
        </w:tc>
        <w:tc>
          <w:tcPr>
            <w:tcW w:w="1440" w:type="dxa"/>
          </w:tcPr>
          <w:p w14:paraId="49FDC481" w14:textId="77777777" w:rsidR="007455B6" w:rsidRPr="00165D01" w:rsidRDefault="007455B6" w:rsidP="00BC7559">
            <w:pPr>
              <w:rPr>
                <w:rFonts w:ascii="Times New Roman" w:hAnsi="Times New Roman" w:cs="Times New Roman"/>
                <w:b/>
                <w:sz w:val="22"/>
              </w:rPr>
            </w:pPr>
            <w:r w:rsidRPr="00165D01">
              <w:rPr>
                <w:rFonts w:ascii="Times New Roman" w:hAnsi="Times New Roman" w:cs="Times New Roman"/>
                <w:b/>
                <w:sz w:val="22"/>
              </w:rPr>
              <w:t>Present</w:t>
            </w:r>
          </w:p>
        </w:tc>
      </w:tr>
      <w:tr w:rsidR="00BC33F6" w:rsidRPr="00165D01" w14:paraId="73AE0A23" w14:textId="77777777" w:rsidTr="0003267D">
        <w:trPr>
          <w:trHeight w:val="67"/>
        </w:trPr>
        <w:tc>
          <w:tcPr>
            <w:tcW w:w="9450" w:type="dxa"/>
            <w:gridSpan w:val="5"/>
          </w:tcPr>
          <w:p w14:paraId="6A09EBC9" w14:textId="77777777" w:rsidR="007455B6" w:rsidRPr="00165D01" w:rsidRDefault="007455B6" w:rsidP="00BC7559">
            <w:pPr>
              <w:rPr>
                <w:rFonts w:ascii="Times New Roman" w:hAnsi="Times New Roman" w:cs="Times New Roman"/>
              </w:rPr>
            </w:pPr>
            <w:r w:rsidRPr="00165D01">
              <w:rPr>
                <w:rFonts w:ascii="Times New Roman" w:hAnsi="Times New Roman" w:cs="Times New Roman"/>
              </w:rPr>
              <w:t>Key:</w:t>
            </w:r>
          </w:p>
          <w:p w14:paraId="19A76DE4" w14:textId="77777777" w:rsidR="007455B6" w:rsidRPr="00165D01" w:rsidRDefault="007455B6" w:rsidP="00BC7559">
            <w:pPr>
              <w:pStyle w:val="ListParagraph"/>
              <w:numPr>
                <w:ilvl w:val="0"/>
                <w:numId w:val="1"/>
              </w:numPr>
              <w:rPr>
                <w:rFonts w:ascii="Times New Roman" w:hAnsi="Times New Roman" w:cs="Times New Roman"/>
              </w:rPr>
            </w:pPr>
            <w:r w:rsidRPr="00165D01">
              <w:rPr>
                <w:rFonts w:ascii="Times New Roman" w:hAnsi="Times New Roman" w:cs="Times New Roman"/>
              </w:rPr>
              <w:t>Mil/Intel = Past military or intelligence experience of a regime’s leader</w:t>
            </w:r>
          </w:p>
          <w:p w14:paraId="472F7E92" w14:textId="77777777" w:rsidR="007455B6" w:rsidRPr="00165D01" w:rsidRDefault="007455B6" w:rsidP="00BC7559">
            <w:pPr>
              <w:pStyle w:val="ListParagraph"/>
              <w:numPr>
                <w:ilvl w:val="1"/>
                <w:numId w:val="1"/>
              </w:numPr>
              <w:rPr>
                <w:rFonts w:ascii="Times New Roman" w:hAnsi="Times New Roman" w:cs="Times New Roman"/>
              </w:rPr>
            </w:pPr>
            <w:r w:rsidRPr="00165D01">
              <w:rPr>
                <w:rFonts w:ascii="Times New Roman" w:hAnsi="Times New Roman" w:cs="Times New Roman"/>
              </w:rPr>
              <w:t>Potential Values: No Experience, Informal Experience, Formal Experience</w:t>
            </w:r>
          </w:p>
          <w:p w14:paraId="04179078" w14:textId="5DBA247D" w:rsidR="007455B6" w:rsidRPr="00165D01" w:rsidRDefault="00DA36C6" w:rsidP="00BC7559">
            <w:pPr>
              <w:pStyle w:val="ListParagraph"/>
              <w:numPr>
                <w:ilvl w:val="0"/>
                <w:numId w:val="1"/>
              </w:numPr>
              <w:rPr>
                <w:rFonts w:ascii="Times New Roman" w:hAnsi="Times New Roman" w:cs="Times New Roman"/>
              </w:rPr>
            </w:pPr>
            <w:r w:rsidRPr="00165D01">
              <w:rPr>
                <w:rFonts w:ascii="Times New Roman" w:hAnsi="Times New Roman" w:cs="Times New Roman"/>
              </w:rPr>
              <w:t>Elites = Support of</w:t>
            </w:r>
            <w:r w:rsidR="007455B6" w:rsidRPr="00165D01">
              <w:rPr>
                <w:rFonts w:ascii="Times New Roman" w:hAnsi="Times New Roman" w:cs="Times New Roman"/>
              </w:rPr>
              <w:t xml:space="preserve"> societal elites for the regime</w:t>
            </w:r>
          </w:p>
          <w:p w14:paraId="170DEE83" w14:textId="77777777" w:rsidR="007455B6" w:rsidRPr="00165D01" w:rsidRDefault="007455B6" w:rsidP="00BC7559">
            <w:pPr>
              <w:pStyle w:val="ListParagraph"/>
              <w:numPr>
                <w:ilvl w:val="1"/>
                <w:numId w:val="1"/>
              </w:numPr>
              <w:rPr>
                <w:rFonts w:ascii="Times New Roman" w:hAnsi="Times New Roman" w:cs="Times New Roman"/>
              </w:rPr>
            </w:pPr>
            <w:r w:rsidRPr="00165D01">
              <w:rPr>
                <w:rFonts w:ascii="Times New Roman" w:hAnsi="Times New Roman" w:cs="Times New Roman"/>
              </w:rPr>
              <w:t xml:space="preserve">Potential Values: Supportive, Neutral, Antagonistic </w:t>
            </w:r>
          </w:p>
          <w:p w14:paraId="0C83E3CC" w14:textId="77777777" w:rsidR="007455B6" w:rsidRPr="00165D01" w:rsidRDefault="007455B6" w:rsidP="00BC7559">
            <w:pPr>
              <w:pStyle w:val="ListParagraph"/>
              <w:numPr>
                <w:ilvl w:val="0"/>
                <w:numId w:val="1"/>
              </w:numPr>
              <w:rPr>
                <w:rFonts w:ascii="Times New Roman" w:hAnsi="Times New Roman" w:cs="Times New Roman"/>
              </w:rPr>
            </w:pPr>
            <w:r w:rsidRPr="00165D01">
              <w:rPr>
                <w:rFonts w:ascii="Times New Roman" w:hAnsi="Times New Roman" w:cs="Times New Roman"/>
              </w:rPr>
              <w:t>Perception = Perception of economic conditions as time passes under the President’s leadership?</w:t>
            </w:r>
          </w:p>
          <w:p w14:paraId="3AC6B22C" w14:textId="77777777" w:rsidR="007455B6" w:rsidRPr="00165D01" w:rsidRDefault="007455B6" w:rsidP="00BC7559">
            <w:pPr>
              <w:pStyle w:val="ListParagraph"/>
              <w:numPr>
                <w:ilvl w:val="1"/>
                <w:numId w:val="1"/>
              </w:numPr>
              <w:rPr>
                <w:rFonts w:ascii="Times New Roman" w:hAnsi="Times New Roman" w:cs="Times New Roman"/>
              </w:rPr>
            </w:pPr>
            <w:r w:rsidRPr="00165D01">
              <w:rPr>
                <w:rFonts w:ascii="Times New Roman" w:hAnsi="Times New Roman" w:cs="Times New Roman"/>
              </w:rPr>
              <w:t>Potential Values: Better, the Same, Worse</w:t>
            </w:r>
          </w:p>
        </w:tc>
      </w:tr>
    </w:tbl>
    <w:p w14:paraId="2E462AD3" w14:textId="77777777" w:rsidR="00743E2D" w:rsidRPr="00165D01" w:rsidRDefault="00743E2D" w:rsidP="00BC7559">
      <w:pPr>
        <w:spacing w:line="480" w:lineRule="auto"/>
        <w:jc w:val="center"/>
        <w:rPr>
          <w:rFonts w:ascii="Times New Roman" w:hAnsi="Times New Roman" w:cs="Times New Roman"/>
          <w:i/>
        </w:rPr>
      </w:pPr>
    </w:p>
    <w:p w14:paraId="6C968E7E" w14:textId="77777777" w:rsidR="007455B6" w:rsidRPr="00165D01" w:rsidRDefault="007455B6" w:rsidP="00BC7559">
      <w:pPr>
        <w:spacing w:line="480" w:lineRule="auto"/>
        <w:jc w:val="center"/>
        <w:rPr>
          <w:rFonts w:ascii="Times New Roman" w:hAnsi="Times New Roman" w:cs="Times New Roman"/>
          <w:i/>
        </w:rPr>
      </w:pPr>
      <w:r w:rsidRPr="00165D01">
        <w:rPr>
          <w:rFonts w:ascii="Times New Roman" w:hAnsi="Times New Roman" w:cs="Times New Roman"/>
          <w:i/>
        </w:rPr>
        <w:t>Case Analysis</w:t>
      </w:r>
    </w:p>
    <w:p w14:paraId="66E56EAF" w14:textId="5F50AD61"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My first case was Georgian President Mikheil Saakashvili</w:t>
      </w:r>
      <w:r w:rsidR="0003267D" w:rsidRPr="00165D01">
        <w:rPr>
          <w:rFonts w:ascii="Times New Roman" w:hAnsi="Times New Roman" w:cs="Times New Roman"/>
        </w:rPr>
        <w:t xml:space="preserve"> (2004-2013)</w:t>
      </w:r>
      <w:r w:rsidRPr="00165D01">
        <w:rPr>
          <w:rFonts w:ascii="Times New Roman" w:hAnsi="Times New Roman" w:cs="Times New Roman"/>
        </w:rPr>
        <w:t xml:space="preserve"> wh</w:t>
      </w:r>
      <w:r w:rsidR="0003267D" w:rsidRPr="00165D01">
        <w:rPr>
          <w:rFonts w:ascii="Times New Roman" w:hAnsi="Times New Roman" w:cs="Times New Roman"/>
        </w:rPr>
        <w:t xml:space="preserve">ose case informed my research by asserting that perceived economic improvement in the absence of military/intelligence experience and a supportive elite class is not sufficient to yield a sultanistic regime.  </w:t>
      </w:r>
      <w:r w:rsidRPr="00165D01">
        <w:rPr>
          <w:rFonts w:ascii="Times New Roman" w:hAnsi="Times New Roman" w:cs="Times New Roman"/>
        </w:rPr>
        <w:t xml:space="preserve">Addressing the independent variables for Saakashvili, </w:t>
      </w:r>
      <w:r w:rsidR="00BC33F6" w:rsidRPr="00165D01">
        <w:rPr>
          <w:rFonts w:ascii="Times New Roman" w:hAnsi="Times New Roman" w:cs="Times New Roman"/>
        </w:rPr>
        <w:t xml:space="preserve">one </w:t>
      </w:r>
      <w:r w:rsidRPr="00165D01">
        <w:rPr>
          <w:rFonts w:ascii="Times New Roman" w:hAnsi="Times New Roman" w:cs="Times New Roman"/>
        </w:rPr>
        <w:t>challenge w</w:t>
      </w:r>
      <w:r w:rsidR="00BC33F6" w:rsidRPr="00165D01">
        <w:rPr>
          <w:rFonts w:ascii="Times New Roman" w:hAnsi="Times New Roman" w:cs="Times New Roman"/>
        </w:rPr>
        <w:t>as determining if he had any</w:t>
      </w:r>
      <w:r w:rsidRPr="00165D01">
        <w:rPr>
          <w:rFonts w:ascii="Times New Roman" w:hAnsi="Times New Roman" w:cs="Times New Roman"/>
        </w:rPr>
        <w:t xml:space="preserve"> ties to military</w:t>
      </w:r>
      <w:r w:rsidR="00BC33F6" w:rsidRPr="00165D01">
        <w:rPr>
          <w:rFonts w:ascii="Times New Roman" w:hAnsi="Times New Roman" w:cs="Times New Roman"/>
        </w:rPr>
        <w:t>/intelligence</w:t>
      </w:r>
      <w:r w:rsidRPr="00165D01">
        <w:rPr>
          <w:rFonts w:ascii="Times New Roman" w:hAnsi="Times New Roman" w:cs="Times New Roman"/>
        </w:rPr>
        <w:t xml:space="preserve"> service.  While I was able to find rumored and unsubstantiated claims that Saakashvili served for a short time in the Soviet Border Guard, no evidence could be found to support these assertions.</w:t>
      </w:r>
      <w:r w:rsidRPr="00165D01">
        <w:rPr>
          <w:rStyle w:val="FootnoteReference"/>
          <w:rFonts w:ascii="Times New Roman" w:hAnsi="Times New Roman" w:cs="Times New Roman"/>
        </w:rPr>
        <w:footnoteReference w:id="50"/>
      </w:r>
      <w:r w:rsidRPr="00165D01">
        <w:rPr>
          <w:rFonts w:ascii="Times New Roman" w:hAnsi="Times New Roman" w:cs="Times New Roman"/>
        </w:rPr>
        <w:t xml:space="preserve">  While there is a gap in his history during </w:t>
      </w:r>
      <w:r w:rsidRPr="00165D01">
        <w:rPr>
          <w:rFonts w:ascii="Times New Roman" w:hAnsi="Times New Roman" w:cs="Times New Roman"/>
        </w:rPr>
        <w:lastRenderedPageBreak/>
        <w:t>the period he is supposed to have served, and military conscription was common, the fact that any experience would not at least be acknowledged in a society to which so many served in the armed services doubt on this issue.</w:t>
      </w:r>
      <w:r w:rsidRPr="00165D01">
        <w:rPr>
          <w:rStyle w:val="FootnoteReference"/>
          <w:rFonts w:ascii="Times New Roman" w:hAnsi="Times New Roman" w:cs="Times New Roman"/>
        </w:rPr>
        <w:footnoteReference w:id="51"/>
      </w:r>
      <w:r w:rsidRPr="00165D01">
        <w:rPr>
          <w:rFonts w:ascii="Times New Roman" w:hAnsi="Times New Roman" w:cs="Times New Roman"/>
        </w:rPr>
        <w:t xml:space="preserve">  In terms of elite support, the President went through fluctuations in support beginning with his large support during the “Rose Resolution” in which Saakashvili lead a peaceful revolution to the presidency on a campaign promise of eliminating corruption.</w:t>
      </w:r>
      <w:r w:rsidRPr="00165D01">
        <w:rPr>
          <w:rStyle w:val="FootnoteReference"/>
          <w:rFonts w:ascii="Times New Roman" w:hAnsi="Times New Roman" w:cs="Times New Roman"/>
        </w:rPr>
        <w:footnoteReference w:id="52"/>
      </w:r>
      <w:r w:rsidRPr="00165D01">
        <w:rPr>
          <w:rFonts w:ascii="Times New Roman" w:hAnsi="Times New Roman" w:cs="Times New Roman"/>
        </w:rPr>
        <w:t xml:space="preserve">  However by the end of his second Presi</w:t>
      </w:r>
      <w:r w:rsidR="00CC5246" w:rsidRPr="00165D01">
        <w:rPr>
          <w:rFonts w:ascii="Times New Roman" w:hAnsi="Times New Roman" w:cs="Times New Roman"/>
        </w:rPr>
        <w:t>dential term, the support for his</w:t>
      </w:r>
      <w:r w:rsidRPr="00165D01">
        <w:rPr>
          <w:rFonts w:ascii="Times New Roman" w:hAnsi="Times New Roman" w:cs="Times New Roman"/>
        </w:rPr>
        <w:t xml:space="preserve"> political establishment had</w:t>
      </w:r>
      <w:r w:rsidR="00CC5246" w:rsidRPr="00165D01">
        <w:rPr>
          <w:rFonts w:ascii="Times New Roman" w:hAnsi="Times New Roman" w:cs="Times New Roman"/>
        </w:rPr>
        <w:t xml:space="preserve"> dropped</w:t>
      </w:r>
      <w:r w:rsidRPr="00165D01">
        <w:rPr>
          <w:rFonts w:ascii="Times New Roman" w:hAnsi="Times New Roman" w:cs="Times New Roman"/>
        </w:rPr>
        <w:t xml:space="preserve"> as represented by his party’s loss in the elections, and his forced exile under threat of prosecution.</w:t>
      </w:r>
      <w:r w:rsidRPr="00165D01">
        <w:rPr>
          <w:rStyle w:val="FootnoteReference"/>
          <w:rFonts w:ascii="Times New Roman" w:hAnsi="Times New Roman" w:cs="Times New Roman"/>
        </w:rPr>
        <w:footnoteReference w:id="53"/>
      </w:r>
      <w:r w:rsidRPr="00165D01">
        <w:rPr>
          <w:rFonts w:ascii="Times New Roman" w:hAnsi="Times New Roman" w:cs="Times New Roman"/>
        </w:rPr>
        <w:t xml:space="preserve"> When this fact is combined with the faced (yet survived) military mutiny towards the end of his second term, Saakashvili’s elite support can be seen as at overall low levels when incorporating the two “eras” of political sentiment.</w:t>
      </w:r>
      <w:r w:rsidRPr="00165D01">
        <w:rPr>
          <w:rStyle w:val="FootnoteReference"/>
          <w:rFonts w:ascii="Times New Roman" w:hAnsi="Times New Roman" w:cs="Times New Roman"/>
        </w:rPr>
        <w:footnoteReference w:id="54"/>
      </w:r>
      <w:r w:rsidRPr="00165D01">
        <w:rPr>
          <w:rFonts w:ascii="Times New Roman" w:hAnsi="Times New Roman" w:cs="Times New Roman"/>
        </w:rPr>
        <w:t xml:space="preserve">  Public perception polls did show a general trend in which economic conditions were perceived as relatively better as Saakashvili’s Presidency continued and thus a “moderately better variable” value was </w:t>
      </w:r>
      <w:r w:rsidR="00CC5246" w:rsidRPr="00165D01">
        <w:rPr>
          <w:rFonts w:ascii="Times New Roman" w:hAnsi="Times New Roman" w:cs="Times New Roman"/>
        </w:rPr>
        <w:t>assigned</w:t>
      </w:r>
      <w:r w:rsidRPr="00165D01">
        <w:rPr>
          <w:rFonts w:ascii="Times New Roman" w:hAnsi="Times New Roman" w:cs="Times New Roman"/>
        </w:rPr>
        <w:t>.</w:t>
      </w:r>
      <w:r w:rsidRPr="00165D01">
        <w:rPr>
          <w:rStyle w:val="FootnoteReference"/>
          <w:rFonts w:ascii="Times New Roman" w:hAnsi="Times New Roman" w:cs="Times New Roman"/>
        </w:rPr>
        <w:footnoteReference w:id="55"/>
      </w:r>
      <w:r w:rsidRPr="00165D01">
        <w:rPr>
          <w:rFonts w:ascii="Times New Roman" w:hAnsi="Times New Roman" w:cs="Times New Roman"/>
        </w:rPr>
        <w:t xml:space="preserve"> While President Saakashvili did display repressive tendencies and authoritarian power at varying times in his career, he still abided by term limits</w:t>
      </w:r>
      <w:r w:rsidR="00CC5246" w:rsidRPr="00165D01">
        <w:rPr>
          <w:rFonts w:ascii="Times New Roman" w:hAnsi="Times New Roman" w:cs="Times New Roman"/>
        </w:rPr>
        <w:t>,</w:t>
      </w:r>
      <w:r w:rsidRPr="00165D01">
        <w:rPr>
          <w:rFonts w:ascii="Times New Roman" w:hAnsi="Times New Roman" w:cs="Times New Roman"/>
        </w:rPr>
        <w:t xml:space="preserve"> and</w:t>
      </w:r>
      <w:r w:rsidR="00CC5246" w:rsidRPr="00165D01">
        <w:rPr>
          <w:rFonts w:ascii="Times New Roman" w:hAnsi="Times New Roman" w:cs="Times New Roman"/>
        </w:rPr>
        <w:t>,</w:t>
      </w:r>
      <w:r w:rsidRPr="00165D01">
        <w:rPr>
          <w:rFonts w:ascii="Times New Roman" w:hAnsi="Times New Roman" w:cs="Times New Roman"/>
        </w:rPr>
        <w:t xml:space="preserve"> most significantly, is currently under self-imposed exile to avoid arrest for crimes many consider to be political persecution.  The fact that Saakashvili was unable to act at his discretion</w:t>
      </w:r>
      <w:r w:rsidR="00CC5246" w:rsidRPr="00165D01">
        <w:rPr>
          <w:rFonts w:ascii="Times New Roman" w:hAnsi="Times New Roman" w:cs="Times New Roman"/>
        </w:rPr>
        <w:t>,</w:t>
      </w:r>
      <w:r w:rsidRPr="00165D01">
        <w:rPr>
          <w:rFonts w:ascii="Times New Roman" w:hAnsi="Times New Roman" w:cs="Times New Roman"/>
        </w:rPr>
        <w:t xml:space="preserve"> is subject to potential consequences for abuses, </w:t>
      </w:r>
      <w:r w:rsidRPr="00165D01">
        <w:rPr>
          <w:rFonts w:ascii="Times New Roman" w:hAnsi="Times New Roman" w:cs="Times New Roman"/>
        </w:rPr>
        <w:lastRenderedPageBreak/>
        <w:t xml:space="preserve">and at times faced intense protests and public outcry for his decisions, lends itself to a </w:t>
      </w:r>
      <w:r w:rsidR="00CC5246" w:rsidRPr="00165D01">
        <w:rPr>
          <w:rFonts w:ascii="Times New Roman" w:hAnsi="Times New Roman" w:cs="Times New Roman"/>
        </w:rPr>
        <w:t>lack of a sultanistic regime</w:t>
      </w:r>
      <w:r w:rsidRPr="00165D01">
        <w:rPr>
          <w:rFonts w:ascii="Times New Roman" w:hAnsi="Times New Roman" w:cs="Times New Roman"/>
        </w:rPr>
        <w:t>.</w:t>
      </w:r>
      <w:r w:rsidRPr="00165D01">
        <w:rPr>
          <w:rStyle w:val="FootnoteReference"/>
          <w:rFonts w:ascii="Times New Roman" w:hAnsi="Times New Roman" w:cs="Times New Roman"/>
        </w:rPr>
        <w:footnoteReference w:id="56"/>
      </w:r>
      <w:r w:rsidRPr="00165D01">
        <w:rPr>
          <w:rFonts w:ascii="Times New Roman" w:hAnsi="Times New Roman" w:cs="Times New Roman"/>
        </w:rPr>
        <w:t xml:space="preserve">  </w:t>
      </w:r>
    </w:p>
    <w:p w14:paraId="0AD4139B" w14:textId="2B9484FE"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 xml:space="preserve">Latvian President Vaira Vike-Freiberga (President 1999-2006) is by far the most democratic leader analyzed in </w:t>
      </w:r>
      <w:r w:rsidR="0012072B" w:rsidRPr="00165D01">
        <w:rPr>
          <w:rFonts w:ascii="Times New Roman" w:hAnsi="Times New Roman" w:cs="Times New Roman"/>
        </w:rPr>
        <w:t>this study, and showed that low-moderate levels of support, even when combined with perceived economic conditions will not yield a sultanistic regime</w:t>
      </w:r>
      <w:r w:rsidRPr="00165D01">
        <w:rPr>
          <w:rFonts w:ascii="Times New Roman" w:hAnsi="Times New Roman" w:cs="Times New Roman"/>
        </w:rPr>
        <w:t>.  Having fled the USSR during her childhood and eventually settling in Canada, President Vike-Freiberga never faced conscription requirements nor served in the military and therefore lacks mili</w:t>
      </w:r>
      <w:r w:rsidR="00CC5246" w:rsidRPr="00165D01">
        <w:rPr>
          <w:rFonts w:ascii="Times New Roman" w:hAnsi="Times New Roman" w:cs="Times New Roman"/>
        </w:rPr>
        <w:t>tary experience.  Her record of possessing support from</w:t>
      </w:r>
      <w:r w:rsidRPr="00165D01">
        <w:rPr>
          <w:rFonts w:ascii="Times New Roman" w:hAnsi="Times New Roman" w:cs="Times New Roman"/>
        </w:rPr>
        <w:t xml:space="preserve"> elites is mixed, especially with the high skepticism of elitism represented in the Latvian electorate and thus the need for her to keep her distance from many sources of elite support.</w:t>
      </w:r>
      <w:r w:rsidRPr="00165D01">
        <w:rPr>
          <w:rStyle w:val="FootnoteReference"/>
          <w:rFonts w:ascii="Times New Roman" w:hAnsi="Times New Roman" w:cs="Times New Roman"/>
        </w:rPr>
        <w:footnoteReference w:id="57"/>
      </w:r>
      <w:r w:rsidRPr="00165D01">
        <w:rPr>
          <w:rFonts w:ascii="Times New Roman" w:hAnsi="Times New Roman" w:cs="Times New Roman"/>
        </w:rPr>
        <w:t xml:space="preserve">  With Vike-Freiberga’s election going to</w:t>
      </w:r>
      <w:r w:rsidR="0012072B" w:rsidRPr="00165D01">
        <w:rPr>
          <w:rFonts w:ascii="Times New Roman" w:hAnsi="Times New Roman" w:cs="Times New Roman"/>
        </w:rPr>
        <w:t xml:space="preserve"> the sixth ballot and her appointed</w:t>
      </w:r>
      <w:r w:rsidRPr="00165D01">
        <w:rPr>
          <w:rFonts w:ascii="Times New Roman" w:hAnsi="Times New Roman" w:cs="Times New Roman"/>
        </w:rPr>
        <w:t xml:space="preserve"> high-level executives lacking a</w:t>
      </w:r>
      <w:r w:rsidR="00CC5246" w:rsidRPr="00165D01">
        <w:rPr>
          <w:rFonts w:ascii="Times New Roman" w:hAnsi="Times New Roman" w:cs="Times New Roman"/>
        </w:rPr>
        <w:t>ny military experience, some would</w:t>
      </w:r>
      <w:r w:rsidRPr="00165D01">
        <w:rPr>
          <w:rFonts w:ascii="Times New Roman" w:hAnsi="Times New Roman" w:cs="Times New Roman"/>
        </w:rPr>
        <w:t xml:space="preserve"> argue for a lack of elite support; yet her ardent support for expanding the Latvian military</w:t>
      </w:r>
      <w:r w:rsidR="00CC5246" w:rsidRPr="00165D01">
        <w:rPr>
          <w:rFonts w:ascii="Times New Roman" w:hAnsi="Times New Roman" w:cs="Times New Roman"/>
        </w:rPr>
        <w:t>,</w:t>
      </w:r>
      <w:r w:rsidRPr="00165D01">
        <w:rPr>
          <w:rFonts w:ascii="Times New Roman" w:hAnsi="Times New Roman" w:cs="Times New Roman"/>
        </w:rPr>
        <w:t xml:space="preserve"> and joining NATO is a source of military elite trust and therefore give</w:t>
      </w:r>
      <w:r w:rsidR="0012072B" w:rsidRPr="00165D01">
        <w:rPr>
          <w:rFonts w:ascii="Times New Roman" w:hAnsi="Times New Roman" w:cs="Times New Roman"/>
        </w:rPr>
        <w:t>s</w:t>
      </w:r>
      <w:r w:rsidRPr="00165D01">
        <w:rPr>
          <w:rFonts w:ascii="Times New Roman" w:hAnsi="Times New Roman" w:cs="Times New Roman"/>
        </w:rPr>
        <w:t xml:space="preserve"> her a moderate rating</w:t>
      </w:r>
      <w:r w:rsidR="0012072B" w:rsidRPr="00165D01">
        <w:rPr>
          <w:rFonts w:ascii="Times New Roman" w:hAnsi="Times New Roman" w:cs="Times New Roman"/>
        </w:rPr>
        <w:t xml:space="preserve"> based on having applicable support from military elites</w:t>
      </w:r>
      <w:r w:rsidRPr="00165D01">
        <w:rPr>
          <w:rFonts w:ascii="Times New Roman" w:hAnsi="Times New Roman" w:cs="Times New Roman"/>
        </w:rPr>
        <w:t>. Economic perceptions were also mixed under Vike-Freiberga’s presidency</w:t>
      </w:r>
      <w:r w:rsidR="00CC5246" w:rsidRPr="00165D01">
        <w:rPr>
          <w:rFonts w:ascii="Times New Roman" w:hAnsi="Times New Roman" w:cs="Times New Roman"/>
        </w:rPr>
        <w:t>,</w:t>
      </w:r>
      <w:r w:rsidRPr="00165D01">
        <w:rPr>
          <w:rFonts w:ascii="Times New Roman" w:hAnsi="Times New Roman" w:cs="Times New Roman"/>
        </w:rPr>
        <w:t xml:space="preserve"> with percep</w:t>
      </w:r>
      <w:r w:rsidR="00BC7559" w:rsidRPr="00165D01">
        <w:rPr>
          <w:rFonts w:ascii="Times New Roman" w:hAnsi="Times New Roman" w:cs="Times New Roman"/>
        </w:rPr>
        <w:t>tions on the standard of living,</w:t>
      </w:r>
      <w:r w:rsidRPr="00165D01">
        <w:rPr>
          <w:rFonts w:ascii="Times New Roman" w:hAnsi="Times New Roman" w:cs="Times New Roman"/>
        </w:rPr>
        <w:t xml:space="preserve"> and whether or not one could afford to buy food remaining relatively constant with no discernable trends.  However</w:t>
      </w:r>
      <w:r w:rsidR="00CC5246" w:rsidRPr="00165D01">
        <w:rPr>
          <w:rFonts w:ascii="Times New Roman" w:hAnsi="Times New Roman" w:cs="Times New Roman"/>
        </w:rPr>
        <w:t>,</w:t>
      </w:r>
      <w:r w:rsidRPr="00165D01">
        <w:rPr>
          <w:rFonts w:ascii="Times New Roman" w:hAnsi="Times New Roman" w:cs="Times New Roman"/>
        </w:rPr>
        <w:t xml:space="preserve"> overall perceived economic conditions did take a slight uptick through her tenure and the perceived economic conditions quality took a stark drop once she left office, indicating an </w:t>
      </w:r>
      <w:r w:rsidRPr="00165D01">
        <w:rPr>
          <w:rFonts w:ascii="Times New Roman" w:hAnsi="Times New Roman" w:cs="Times New Roman"/>
        </w:rPr>
        <w:lastRenderedPageBreak/>
        <w:t>overall view on economic conditions as having improved very slightly under Vike-Freiberga.</w:t>
      </w:r>
      <w:r w:rsidRPr="00165D01">
        <w:rPr>
          <w:rStyle w:val="FootnoteReference"/>
          <w:rFonts w:ascii="Times New Roman" w:hAnsi="Times New Roman" w:cs="Times New Roman"/>
        </w:rPr>
        <w:footnoteReference w:id="58"/>
      </w:r>
      <w:r w:rsidRPr="00165D01">
        <w:rPr>
          <w:rFonts w:ascii="Times New Roman" w:hAnsi="Times New Roman" w:cs="Times New Roman"/>
        </w:rPr>
        <w:t xml:space="preserve">  With Latvia praised as a success story of post-Soviet states and their overall international rankings for judicial independence and respect for term limits at high levels, the data presents the case that Latvian President Vike-Freiberga would not qualify as a</w:t>
      </w:r>
      <w:r w:rsidR="00CC5246" w:rsidRPr="00165D01">
        <w:rPr>
          <w:rFonts w:ascii="Times New Roman" w:hAnsi="Times New Roman" w:cs="Times New Roman"/>
        </w:rPr>
        <w:t xml:space="preserve"> sultan. </w:t>
      </w:r>
      <w:r w:rsidRPr="00165D01">
        <w:rPr>
          <w:rStyle w:val="FootnoteReference"/>
          <w:rFonts w:ascii="Times New Roman" w:hAnsi="Times New Roman" w:cs="Times New Roman"/>
        </w:rPr>
        <w:footnoteReference w:id="59"/>
      </w:r>
      <w:r w:rsidRPr="00165D01">
        <w:rPr>
          <w:rFonts w:ascii="Times New Roman" w:hAnsi="Times New Roman" w:cs="Times New Roman"/>
        </w:rPr>
        <w:t xml:space="preserve"> </w:t>
      </w:r>
    </w:p>
    <w:p w14:paraId="0500E798" w14:textId="37FFCD6F"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Meanwhile, Vladimir Putin has a strongly documented history of leading as a sultanistic executive</w:t>
      </w:r>
      <w:r w:rsidR="0012072B" w:rsidRPr="00165D01">
        <w:rPr>
          <w:rFonts w:ascii="Times New Roman" w:hAnsi="Times New Roman" w:cs="Times New Roman"/>
        </w:rPr>
        <w:t>, identifying military experience and high levels of elite support as potential foundations for sultanism</w:t>
      </w:r>
      <w:r w:rsidRPr="00165D01">
        <w:rPr>
          <w:rFonts w:ascii="Times New Roman" w:hAnsi="Times New Roman" w:cs="Times New Roman"/>
        </w:rPr>
        <w:t>.  Putin was an officer in the KGB during the Soviet Union and thus qualifies as having military/intelligence experience.  Furthermore, Putin was a personally c</w:t>
      </w:r>
      <w:r w:rsidR="00CC5246" w:rsidRPr="00165D01">
        <w:rPr>
          <w:rFonts w:ascii="Times New Roman" w:hAnsi="Times New Roman" w:cs="Times New Roman"/>
        </w:rPr>
        <w:t>hosen successor to the Russian p</w:t>
      </w:r>
      <w:r w:rsidRPr="00165D01">
        <w:rPr>
          <w:rFonts w:ascii="Times New Roman" w:hAnsi="Times New Roman" w:cs="Times New Roman"/>
        </w:rPr>
        <w:t>residency by oligarchs and the upper echelon of the new Russian security services, with a number of members from the latter serving in enhanced position within his inner circle</w:t>
      </w:r>
      <w:r w:rsidR="0012072B" w:rsidRPr="00165D01">
        <w:rPr>
          <w:rFonts w:ascii="Times New Roman" w:hAnsi="Times New Roman" w:cs="Times New Roman"/>
        </w:rPr>
        <w:t xml:space="preserve"> upon his ascension to the presidency</w:t>
      </w:r>
      <w:r w:rsidRPr="00165D01">
        <w:rPr>
          <w:rFonts w:ascii="Times New Roman" w:hAnsi="Times New Roman" w:cs="Times New Roman"/>
        </w:rPr>
        <w:t>.</w:t>
      </w:r>
      <w:r w:rsidRPr="00165D01">
        <w:rPr>
          <w:rStyle w:val="FootnoteReference"/>
          <w:rFonts w:ascii="Times New Roman" w:hAnsi="Times New Roman" w:cs="Times New Roman"/>
        </w:rPr>
        <w:footnoteReference w:id="60"/>
      </w:r>
      <w:r w:rsidRPr="00165D01">
        <w:rPr>
          <w:rFonts w:ascii="Times New Roman" w:hAnsi="Times New Roman" w:cs="Times New Roman"/>
        </w:rPr>
        <w:t xml:space="preserve">  These elements</w:t>
      </w:r>
      <w:r w:rsidR="00CC5246" w:rsidRPr="00165D01">
        <w:rPr>
          <w:rFonts w:ascii="Times New Roman" w:hAnsi="Times New Roman" w:cs="Times New Roman"/>
        </w:rPr>
        <w:t>,</w:t>
      </w:r>
      <w:r w:rsidRPr="00165D01">
        <w:rPr>
          <w:rFonts w:ascii="Times New Roman" w:hAnsi="Times New Roman" w:cs="Times New Roman"/>
        </w:rPr>
        <w:t xml:space="preserve"> when addressed as a group</w:t>
      </w:r>
      <w:r w:rsidR="00CC5246" w:rsidRPr="00165D01">
        <w:rPr>
          <w:rFonts w:ascii="Times New Roman" w:hAnsi="Times New Roman" w:cs="Times New Roman"/>
        </w:rPr>
        <w:t>,</w:t>
      </w:r>
      <w:r w:rsidRPr="00165D01">
        <w:rPr>
          <w:rFonts w:ascii="Times New Roman" w:hAnsi="Times New Roman" w:cs="Times New Roman"/>
        </w:rPr>
        <w:t xml:space="preserve"> indicate strong support for Putin by societal elites.  Putin’s portrayal as an economic savior is also prevalent, especially during the time period being analyzed (Putin’s first presidential tenure from 2000-2008), with the scores for perception of economic improvement being the highest for the Putin case.</w:t>
      </w:r>
      <w:r w:rsidRPr="00165D01">
        <w:rPr>
          <w:rStyle w:val="FootnoteReference"/>
          <w:rFonts w:ascii="Times New Roman" w:hAnsi="Times New Roman" w:cs="Times New Roman"/>
        </w:rPr>
        <w:footnoteReference w:id="61"/>
      </w:r>
      <w:r w:rsidRPr="00165D01">
        <w:rPr>
          <w:rFonts w:ascii="Times New Roman" w:hAnsi="Times New Roman" w:cs="Times New Roman"/>
        </w:rPr>
        <w:t xml:space="preserve">  Lastly, Putin’s ability to act with seeming impunity, as represented by what has been portrayed </w:t>
      </w:r>
      <w:r w:rsidR="0012072B" w:rsidRPr="00165D01">
        <w:rPr>
          <w:rFonts w:ascii="Times New Roman" w:hAnsi="Times New Roman" w:cs="Times New Roman"/>
        </w:rPr>
        <w:t>as</w:t>
      </w:r>
      <w:r w:rsidRPr="00165D01">
        <w:rPr>
          <w:rFonts w:ascii="Times New Roman" w:hAnsi="Times New Roman" w:cs="Times New Roman"/>
        </w:rPr>
        <w:t xml:space="preserve"> </w:t>
      </w:r>
      <w:r w:rsidR="0012072B" w:rsidRPr="00165D01">
        <w:rPr>
          <w:rFonts w:ascii="Times New Roman" w:hAnsi="Times New Roman" w:cs="Times New Roman"/>
        </w:rPr>
        <w:t xml:space="preserve">his </w:t>
      </w:r>
      <w:r w:rsidRPr="00165D01">
        <w:rPr>
          <w:rFonts w:ascii="Times New Roman" w:hAnsi="Times New Roman" w:cs="Times New Roman"/>
        </w:rPr>
        <w:t xml:space="preserve">unilateral decision-making during the “Belsan </w:t>
      </w:r>
      <w:r w:rsidR="00BC7559" w:rsidRPr="00165D01">
        <w:rPr>
          <w:rFonts w:ascii="Times New Roman" w:hAnsi="Times New Roman" w:cs="Times New Roman"/>
        </w:rPr>
        <w:t>School</w:t>
      </w:r>
      <w:r w:rsidRPr="00165D01">
        <w:rPr>
          <w:rFonts w:ascii="Times New Roman" w:hAnsi="Times New Roman" w:cs="Times New Roman"/>
        </w:rPr>
        <w:t xml:space="preserve"> </w:t>
      </w:r>
      <w:r w:rsidR="00BC7559" w:rsidRPr="00165D01">
        <w:rPr>
          <w:rFonts w:ascii="Times New Roman" w:hAnsi="Times New Roman" w:cs="Times New Roman"/>
        </w:rPr>
        <w:t>Siege</w:t>
      </w:r>
      <w:r w:rsidRPr="00165D01">
        <w:rPr>
          <w:rFonts w:ascii="Times New Roman" w:hAnsi="Times New Roman" w:cs="Times New Roman"/>
        </w:rPr>
        <w:t>,” his manipulation and centralization of constitutional powers, and his ability to control Russian affairs via his surrogate Dmitry Medvedev, all without being constricted by a strong party/political system ideology makes Putin a textbook example of a sultan.</w:t>
      </w:r>
      <w:r w:rsidRPr="00165D01">
        <w:rPr>
          <w:rStyle w:val="FootnoteReference"/>
          <w:rFonts w:ascii="Times New Roman" w:hAnsi="Times New Roman" w:cs="Times New Roman"/>
        </w:rPr>
        <w:footnoteReference w:id="62"/>
      </w:r>
    </w:p>
    <w:p w14:paraId="1EEC0E6C" w14:textId="54E3B8CA" w:rsidR="007455B6" w:rsidRPr="00165D01" w:rsidRDefault="007455B6" w:rsidP="00BC7559">
      <w:pPr>
        <w:spacing w:line="480" w:lineRule="auto"/>
        <w:rPr>
          <w:rFonts w:ascii="Times New Roman" w:hAnsi="Times New Roman" w:cs="Times New Roman"/>
        </w:rPr>
      </w:pPr>
      <w:r w:rsidRPr="00165D01">
        <w:rPr>
          <w:rFonts w:ascii="Times New Roman" w:hAnsi="Times New Roman" w:cs="Times New Roman"/>
        </w:rPr>
        <w:lastRenderedPageBreak/>
        <w:tab/>
        <w:t>The final President analyzed is Turkmen Executive Saparmurat Niyazov who served as President of Turkmenistan from 1990 until his death in 2006</w:t>
      </w:r>
      <w:r w:rsidR="0012072B" w:rsidRPr="00165D01">
        <w:rPr>
          <w:rFonts w:ascii="Times New Roman" w:hAnsi="Times New Roman" w:cs="Times New Roman"/>
        </w:rPr>
        <w:t xml:space="preserve"> showed that military/intelligence experience did not appear to be a necessary variable, but similar to Putin, showed that moderate levels of elite support was a key factor his development as a sultanistic president</w:t>
      </w:r>
      <w:r w:rsidRPr="00165D01">
        <w:rPr>
          <w:rFonts w:ascii="Times New Roman" w:hAnsi="Times New Roman" w:cs="Times New Roman"/>
        </w:rPr>
        <w:t>.</w:t>
      </w:r>
      <w:r w:rsidRPr="00165D01">
        <w:rPr>
          <w:rStyle w:val="FootnoteReference"/>
          <w:rFonts w:ascii="Times New Roman" w:hAnsi="Times New Roman" w:cs="Times New Roman"/>
        </w:rPr>
        <w:footnoteReference w:id="63"/>
      </w:r>
      <w:r w:rsidRPr="00165D01">
        <w:rPr>
          <w:rFonts w:ascii="Times New Roman" w:hAnsi="Times New Roman" w:cs="Times New Roman"/>
        </w:rPr>
        <w:t xml:space="preserve">  While Saparmurat Niyazov did live during the era of the Soviet military, he did not serve in the military and also lacks any intelligence experience, answering this variable value with a negative. President Niyazov</w:t>
      </w:r>
      <w:r w:rsidR="00BC33F6" w:rsidRPr="00165D01">
        <w:rPr>
          <w:rFonts w:ascii="Times New Roman" w:hAnsi="Times New Roman" w:cs="Times New Roman"/>
        </w:rPr>
        <w:t xml:space="preserve"> did have</w:t>
      </w:r>
      <w:r w:rsidRPr="00165D01">
        <w:rPr>
          <w:rFonts w:ascii="Times New Roman" w:hAnsi="Times New Roman" w:cs="Times New Roman"/>
        </w:rPr>
        <w:t xml:space="preserve"> elite support, especially that of the military and his secret police services, which acted as an extension of his power and will.</w:t>
      </w:r>
      <w:r w:rsidRPr="00165D01">
        <w:rPr>
          <w:rStyle w:val="FootnoteReference"/>
          <w:rFonts w:ascii="Times New Roman" w:hAnsi="Times New Roman" w:cs="Times New Roman"/>
        </w:rPr>
        <w:footnoteReference w:id="64"/>
      </w:r>
      <w:r w:rsidRPr="00165D01">
        <w:rPr>
          <w:rFonts w:ascii="Times New Roman" w:hAnsi="Times New Roman" w:cs="Times New Roman"/>
        </w:rPr>
        <w:t xml:space="preserve">  However it must be noted that much of this support was drawn out of fear and force, with Niyazov having a tendency to insert his political power in most major economic interactions (thus requiring nepotism and the need to support the President if a business owner wanted to be successful)</w:t>
      </w:r>
      <w:r w:rsidR="00CC5246" w:rsidRPr="00165D01">
        <w:rPr>
          <w:rFonts w:ascii="Times New Roman" w:hAnsi="Times New Roman" w:cs="Times New Roman"/>
        </w:rPr>
        <w:t>,</w:t>
      </w:r>
      <w:r w:rsidRPr="00165D01">
        <w:rPr>
          <w:rFonts w:ascii="Times New Roman" w:hAnsi="Times New Roman" w:cs="Times New Roman"/>
        </w:rPr>
        <w:t xml:space="preserve"> as well as his demonstrated tendency to purge his inner circle, as exhibited by his arrest of 16 “conspirators” (to which nothing but a coerced confession was provided as evidence) connected to an assassination attempt Niyazov survived unscathed.</w:t>
      </w:r>
      <w:r w:rsidRPr="00165D01">
        <w:rPr>
          <w:rStyle w:val="FootnoteReference"/>
          <w:rFonts w:ascii="Times New Roman" w:hAnsi="Times New Roman" w:cs="Times New Roman"/>
        </w:rPr>
        <w:footnoteReference w:id="65"/>
      </w:r>
      <w:r w:rsidRPr="00165D01">
        <w:rPr>
          <w:rFonts w:ascii="Times New Roman" w:hAnsi="Times New Roman" w:cs="Times New Roman"/>
        </w:rPr>
        <w:t xml:space="preserve">  Thus some levels of support can be seen as tied to fear rather than allegiance or loyalty, though the evidence shows that the result is the same, with Saparmurat Niyazov maintaining support until his death of a heart attack.</w:t>
      </w:r>
      <w:r w:rsidRPr="00165D01">
        <w:rPr>
          <w:rStyle w:val="FootnoteReference"/>
          <w:rFonts w:ascii="Times New Roman" w:hAnsi="Times New Roman" w:cs="Times New Roman"/>
        </w:rPr>
        <w:footnoteReference w:id="66"/>
      </w:r>
      <w:r w:rsidR="00CC5246" w:rsidRPr="00165D01">
        <w:rPr>
          <w:rFonts w:ascii="Times New Roman" w:hAnsi="Times New Roman" w:cs="Times New Roman"/>
        </w:rPr>
        <w:t xml:space="preserve">  Furthermore, as Niyazov drew much of his initial support from the Soviet institutions under which he thrived and </w:t>
      </w:r>
      <w:r w:rsidR="00CC5246" w:rsidRPr="00165D01">
        <w:rPr>
          <w:rFonts w:ascii="Times New Roman" w:hAnsi="Times New Roman" w:cs="Times New Roman"/>
        </w:rPr>
        <w:lastRenderedPageBreak/>
        <w:t>many Turkmen bodies came to resemble, he can be seen as possessing this same power to intimidate elites into supporting him at Turkmenistan’s foundations as during his regime, making the understanding of elite support applicable throughout his tenure.</w:t>
      </w:r>
      <w:r w:rsidR="00CC5246" w:rsidRPr="00165D01">
        <w:rPr>
          <w:rStyle w:val="FootnoteReference"/>
          <w:rFonts w:ascii="Times New Roman" w:hAnsi="Times New Roman" w:cs="Times New Roman"/>
        </w:rPr>
        <w:footnoteReference w:id="67"/>
      </w:r>
      <w:r w:rsidR="00CC5246" w:rsidRPr="00165D01">
        <w:rPr>
          <w:rFonts w:ascii="Times New Roman" w:hAnsi="Times New Roman" w:cs="Times New Roman"/>
        </w:rPr>
        <w:t xml:space="preserve"> </w:t>
      </w:r>
      <w:r w:rsidRPr="00165D01">
        <w:rPr>
          <w:rFonts w:ascii="Times New Roman" w:hAnsi="Times New Roman" w:cs="Times New Roman"/>
        </w:rPr>
        <w:t xml:space="preserve"> The data presented all pointed to Niyazov representing an example of a sultanistic leader, except for the fact that his regime had a basis in a strong and societally pervasive ideology that was used by Niyazov to assert his power</w:t>
      </w:r>
      <w:r w:rsidR="00CC5246" w:rsidRPr="00165D01">
        <w:rPr>
          <w:rFonts w:ascii="Times New Roman" w:hAnsi="Times New Roman" w:cs="Times New Roman"/>
        </w:rPr>
        <w:t>, as a central facet of sultanism is the ability to yield discretionary power without utilizing an institutionalized political ideology</w:t>
      </w:r>
      <w:r w:rsidRPr="00165D01">
        <w:rPr>
          <w:rFonts w:ascii="Times New Roman" w:hAnsi="Times New Roman" w:cs="Times New Roman"/>
        </w:rPr>
        <w:t>.</w:t>
      </w:r>
      <w:r w:rsidRPr="00165D01">
        <w:rPr>
          <w:rStyle w:val="FootnoteReference"/>
          <w:rFonts w:ascii="Times New Roman" w:hAnsi="Times New Roman" w:cs="Times New Roman"/>
        </w:rPr>
        <w:footnoteReference w:id="68"/>
      </w:r>
      <w:r w:rsidRPr="00165D01">
        <w:rPr>
          <w:rFonts w:ascii="Times New Roman" w:hAnsi="Times New Roman" w:cs="Times New Roman"/>
        </w:rPr>
        <w:t xml:space="preserve">  While Linz would argue that while authoritarian leaders might utilize strong central ideologies</w:t>
      </w:r>
      <w:r w:rsidR="0012072B" w:rsidRPr="00165D01">
        <w:rPr>
          <w:rFonts w:ascii="Times New Roman" w:hAnsi="Times New Roman" w:cs="Times New Roman"/>
        </w:rPr>
        <w:t>,</w:t>
      </w:r>
      <w:r w:rsidRPr="00165D01">
        <w:rPr>
          <w:rFonts w:ascii="Times New Roman" w:hAnsi="Times New Roman" w:cs="Times New Roman"/>
        </w:rPr>
        <w:t xml:space="preserve"> sultans</w:t>
      </w:r>
      <w:r w:rsidR="0012072B" w:rsidRPr="00165D01">
        <w:rPr>
          <w:rFonts w:ascii="Times New Roman" w:hAnsi="Times New Roman" w:cs="Times New Roman"/>
        </w:rPr>
        <w:t xml:space="preserve"> do not</w:t>
      </w:r>
      <w:r w:rsidRPr="00165D01">
        <w:rPr>
          <w:rFonts w:ascii="Times New Roman" w:hAnsi="Times New Roman" w:cs="Times New Roman"/>
        </w:rPr>
        <w:t xml:space="preserve">, I contend that in the case of President Niyazov he may still be considered a sultan as the ideology is based solely around </w:t>
      </w:r>
      <w:r w:rsidR="0012072B" w:rsidRPr="00165D01">
        <w:rPr>
          <w:rFonts w:ascii="Times New Roman" w:hAnsi="Times New Roman" w:cs="Times New Roman"/>
        </w:rPr>
        <w:t>his</w:t>
      </w:r>
      <w:r w:rsidRPr="00165D01">
        <w:rPr>
          <w:rFonts w:ascii="Times New Roman" w:hAnsi="Times New Roman" w:cs="Times New Roman"/>
        </w:rPr>
        <w:t xml:space="preserve"> personal cult-of-personality and thus his power has the same grounding in personal ability as other sultans.</w:t>
      </w:r>
      <w:r w:rsidRPr="00165D01">
        <w:rPr>
          <w:rStyle w:val="FootnoteReference"/>
          <w:rFonts w:ascii="Times New Roman" w:hAnsi="Times New Roman" w:cs="Times New Roman"/>
        </w:rPr>
        <w:footnoteReference w:id="69"/>
      </w:r>
      <w:r w:rsidR="00CC5246" w:rsidRPr="00165D01">
        <w:rPr>
          <w:rFonts w:ascii="Times New Roman" w:hAnsi="Times New Roman" w:cs="Times New Roman"/>
        </w:rPr>
        <w:t xml:space="preserve"> </w:t>
      </w:r>
    </w:p>
    <w:p w14:paraId="60F20F69" w14:textId="38176AE7" w:rsidR="007455B6" w:rsidRPr="00165D01" w:rsidRDefault="007455B6" w:rsidP="007455B6">
      <w:pPr>
        <w:spacing w:line="480" w:lineRule="auto"/>
        <w:jc w:val="center"/>
        <w:rPr>
          <w:rFonts w:ascii="Times New Roman" w:hAnsi="Times New Roman" w:cs="Times New Roman"/>
          <w:i/>
        </w:rPr>
      </w:pPr>
      <w:r w:rsidRPr="00165D01">
        <w:rPr>
          <w:rFonts w:ascii="Times New Roman" w:hAnsi="Times New Roman" w:cs="Times New Roman"/>
          <w:i/>
        </w:rPr>
        <w:t xml:space="preserve">Hypothesis </w:t>
      </w:r>
      <w:r w:rsidR="00743E2D" w:rsidRPr="00165D01">
        <w:rPr>
          <w:rFonts w:ascii="Times New Roman" w:hAnsi="Times New Roman" w:cs="Times New Roman"/>
          <w:i/>
        </w:rPr>
        <w:t>Evaluations</w:t>
      </w:r>
    </w:p>
    <w:p w14:paraId="4146289B" w14:textId="506E641E" w:rsidR="007455B6" w:rsidRPr="00165D01" w:rsidRDefault="007455B6" w:rsidP="007455B6">
      <w:pPr>
        <w:spacing w:before="100"/>
        <w:rPr>
          <w:rFonts w:ascii="Times New Roman" w:hAnsi="Times New Roman" w:cs="Times New Roman"/>
          <w:i/>
        </w:rPr>
      </w:pPr>
      <w:r w:rsidRPr="00165D01">
        <w:rPr>
          <w:rFonts w:ascii="Times New Roman" w:hAnsi="Times New Roman" w:cs="Times New Roman"/>
          <w:b/>
          <w:i/>
        </w:rPr>
        <w:t>Hypothesis One</w:t>
      </w:r>
    </w:p>
    <w:p w14:paraId="3B9086A5" w14:textId="3D18569E" w:rsidR="007455B6" w:rsidRPr="00165D01" w:rsidRDefault="007455B6" w:rsidP="007455B6">
      <w:pPr>
        <w:spacing w:before="100" w:line="480" w:lineRule="auto"/>
        <w:ind w:firstLine="720"/>
        <w:rPr>
          <w:rFonts w:ascii="Times New Roman" w:hAnsi="Times New Roman" w:cs="Times New Roman"/>
        </w:rPr>
      </w:pPr>
      <w:r w:rsidRPr="00165D01">
        <w:rPr>
          <w:rFonts w:ascii="Times New Roman" w:hAnsi="Times New Roman" w:cs="Times New Roman"/>
        </w:rPr>
        <w:t xml:space="preserve">This hypothesis proves to be incorrect based on the evidence presented by the case of Turkmen President </w:t>
      </w:r>
      <w:r w:rsidR="00DA36C6" w:rsidRPr="00165D01">
        <w:rPr>
          <w:rFonts w:ascii="Times New Roman" w:hAnsi="Times New Roman" w:cs="Times New Roman"/>
        </w:rPr>
        <w:t>Saparmurat Niyazov and is therefore rejected.</w:t>
      </w:r>
      <w:r w:rsidR="0012072B" w:rsidRPr="00165D01">
        <w:rPr>
          <w:rFonts w:ascii="Times New Roman" w:hAnsi="Times New Roman" w:cs="Times New Roman"/>
        </w:rPr>
        <w:t xml:space="preserve">  In this case the leader </w:t>
      </w:r>
      <w:r w:rsidRPr="00165D01">
        <w:rPr>
          <w:rFonts w:ascii="Times New Roman" w:hAnsi="Times New Roman" w:cs="Times New Roman"/>
        </w:rPr>
        <w:t>had the support of societal elites (both military and economic), as well as experiencing the phenomenon in which his citizens perceived economic conditions to be improving.  However this executive did not have any military experience and therefore maintained a sultanistic regime without having military experience and while having the support of elites and improved economic perceptions. Thus this hypothesis would be rejected as its stated necessary condition</w:t>
      </w:r>
      <w:r w:rsidR="0012072B" w:rsidRPr="00165D01">
        <w:rPr>
          <w:rFonts w:ascii="Times New Roman" w:hAnsi="Times New Roman" w:cs="Times New Roman"/>
        </w:rPr>
        <w:t xml:space="preserve"> of the executive possessing military/intelligence expirience</w:t>
      </w:r>
      <w:r w:rsidRPr="00165D01">
        <w:rPr>
          <w:rFonts w:ascii="Times New Roman" w:hAnsi="Times New Roman" w:cs="Times New Roman"/>
        </w:rPr>
        <w:t xml:space="preserve"> proves to not be necessary.  </w:t>
      </w:r>
    </w:p>
    <w:p w14:paraId="328A3498" w14:textId="46F53599" w:rsidR="007455B6" w:rsidRPr="00165D01" w:rsidRDefault="007455B6" w:rsidP="00BC7559">
      <w:pPr>
        <w:rPr>
          <w:rFonts w:ascii="Times New Roman" w:hAnsi="Times New Roman" w:cs="Times New Roman"/>
          <w:i/>
        </w:rPr>
      </w:pPr>
      <w:r w:rsidRPr="00165D01">
        <w:rPr>
          <w:rFonts w:ascii="Times New Roman" w:hAnsi="Times New Roman" w:cs="Times New Roman"/>
          <w:b/>
          <w:i/>
        </w:rPr>
        <w:lastRenderedPageBreak/>
        <w:t>Hypothesis Two</w:t>
      </w:r>
    </w:p>
    <w:p w14:paraId="7B107E16" w14:textId="6F7FE71D" w:rsidR="007455B6"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This hypothesis proves to be correct as demonstrated by the case of Vladimir Putin and not contradicted by any other cases</w:t>
      </w:r>
      <w:r w:rsidR="00BC7559" w:rsidRPr="00165D01">
        <w:rPr>
          <w:rFonts w:ascii="Times New Roman" w:hAnsi="Times New Roman" w:cs="Times New Roman"/>
        </w:rPr>
        <w:t>, and is thus accepted</w:t>
      </w:r>
      <w:r w:rsidRPr="00165D01">
        <w:rPr>
          <w:rFonts w:ascii="Times New Roman" w:hAnsi="Times New Roman" w:cs="Times New Roman"/>
        </w:rPr>
        <w:t>.  The data showed that Vladimir Putin had both a past military backgro</w:t>
      </w:r>
      <w:r w:rsidR="0012072B" w:rsidRPr="00165D01">
        <w:rPr>
          <w:rFonts w:ascii="Times New Roman" w:hAnsi="Times New Roman" w:cs="Times New Roman"/>
        </w:rPr>
        <w:t>und and economic conditions were perceived</w:t>
      </w:r>
      <w:r w:rsidRPr="00165D01">
        <w:rPr>
          <w:rFonts w:ascii="Times New Roman" w:hAnsi="Times New Roman" w:cs="Times New Roman"/>
        </w:rPr>
        <w:t xml:space="preserve"> as becoming more favorable under his presidency, with sultanism also being present.  However this is one area where </w:t>
      </w:r>
      <w:r w:rsidR="00CC5246" w:rsidRPr="00165D01">
        <w:rPr>
          <w:rFonts w:ascii="Times New Roman" w:hAnsi="Times New Roman" w:cs="Times New Roman"/>
        </w:rPr>
        <w:t xml:space="preserve">a more expansive approach may be needed </w:t>
      </w:r>
      <w:r w:rsidRPr="00165D01">
        <w:rPr>
          <w:rFonts w:ascii="Times New Roman" w:hAnsi="Times New Roman" w:cs="Times New Roman"/>
        </w:rPr>
        <w:t>to be conclusive, as of my four cases only one had a military background.  Therefore an area for further research in the future would be to expand the case selecting to test this hypothesis</w:t>
      </w:r>
      <w:r w:rsidR="00CC5246" w:rsidRPr="00165D01">
        <w:rPr>
          <w:rFonts w:ascii="Times New Roman" w:hAnsi="Times New Roman" w:cs="Times New Roman"/>
        </w:rPr>
        <w:t xml:space="preserve">, </w:t>
      </w:r>
      <w:r w:rsidR="0012072B" w:rsidRPr="00165D01">
        <w:rPr>
          <w:rFonts w:ascii="Times New Roman" w:hAnsi="Times New Roman" w:cs="Times New Roman"/>
        </w:rPr>
        <w:t>while</w:t>
      </w:r>
      <w:r w:rsidR="00CC5246" w:rsidRPr="00165D01">
        <w:rPr>
          <w:rFonts w:ascii="Times New Roman" w:hAnsi="Times New Roman" w:cs="Times New Roman"/>
        </w:rPr>
        <w:t xml:space="preserve"> including more leaders with military backgrounds</w:t>
      </w:r>
      <w:r w:rsidRPr="00165D01">
        <w:rPr>
          <w:rFonts w:ascii="Times New Roman" w:hAnsi="Times New Roman" w:cs="Times New Roman"/>
        </w:rPr>
        <w:t>.</w:t>
      </w:r>
    </w:p>
    <w:p w14:paraId="42C20E26" w14:textId="48160B31" w:rsidR="007455B6" w:rsidRPr="00165D01" w:rsidRDefault="007455B6" w:rsidP="00BC7559">
      <w:pPr>
        <w:rPr>
          <w:rFonts w:ascii="Times New Roman" w:hAnsi="Times New Roman" w:cs="Times New Roman"/>
          <w:i/>
        </w:rPr>
      </w:pPr>
      <w:r w:rsidRPr="00165D01">
        <w:rPr>
          <w:rFonts w:ascii="Times New Roman" w:hAnsi="Times New Roman" w:cs="Times New Roman"/>
          <w:b/>
          <w:i/>
        </w:rPr>
        <w:t>Hypothesis Three</w:t>
      </w:r>
    </w:p>
    <w:p w14:paraId="30407AC3" w14:textId="77777777" w:rsidR="00BC7559" w:rsidRPr="00165D01" w:rsidRDefault="00BC7559" w:rsidP="00BC7559">
      <w:pPr>
        <w:rPr>
          <w:rFonts w:ascii="Times New Roman" w:hAnsi="Times New Roman" w:cs="Times New Roman"/>
          <w:i/>
          <w:sz w:val="12"/>
        </w:rPr>
      </w:pPr>
    </w:p>
    <w:p w14:paraId="29A5A0E5" w14:textId="30BE1BE2" w:rsidR="007455B6" w:rsidRPr="00165D01" w:rsidRDefault="007455B6" w:rsidP="007455B6">
      <w:pPr>
        <w:spacing w:line="480" w:lineRule="auto"/>
        <w:ind w:firstLine="720"/>
        <w:rPr>
          <w:rFonts w:ascii="Times New Roman" w:hAnsi="Times New Roman" w:cs="Times New Roman"/>
        </w:rPr>
      </w:pPr>
      <w:r w:rsidRPr="00165D01">
        <w:rPr>
          <w:rFonts w:ascii="Times New Roman" w:hAnsi="Times New Roman" w:cs="Times New Roman"/>
        </w:rPr>
        <w:t>This hypothesis cannot be addressed by the curren</w:t>
      </w:r>
      <w:r w:rsidR="00CC5246" w:rsidRPr="00165D01">
        <w:rPr>
          <w:rFonts w:ascii="Times New Roman" w:hAnsi="Times New Roman" w:cs="Times New Roman"/>
        </w:rPr>
        <w:t>t cases as, rather unexpectedly,</w:t>
      </w:r>
      <w:r w:rsidRPr="00165D01">
        <w:rPr>
          <w:rFonts w:ascii="Times New Roman" w:hAnsi="Times New Roman" w:cs="Times New Roman"/>
        </w:rPr>
        <w:t xml:space="preserve"> all four leaders experienced some degree of perceived economic improvement in the eyes of their citizens.  Thus while this paper may not be able to exhibit an analysis of this hypothesis, it does create an opening in the scholarly discourse for further work to be conducted</w:t>
      </w:r>
      <w:r w:rsidR="0012072B" w:rsidRPr="00165D01">
        <w:rPr>
          <w:rFonts w:ascii="Times New Roman" w:hAnsi="Times New Roman" w:cs="Times New Roman"/>
        </w:rPr>
        <w:t>, and for this study</w:t>
      </w:r>
      <w:r w:rsidRPr="00165D01">
        <w:rPr>
          <w:rFonts w:ascii="Times New Roman" w:hAnsi="Times New Roman" w:cs="Times New Roman"/>
        </w:rPr>
        <w:t xml:space="preserve"> to be improved upon.</w:t>
      </w:r>
    </w:p>
    <w:p w14:paraId="25F2CEFD" w14:textId="17EBA8D2" w:rsidR="005C4EE5" w:rsidRPr="00165D01" w:rsidRDefault="005C4EE5" w:rsidP="005C4EE5">
      <w:pPr>
        <w:spacing w:line="480" w:lineRule="auto"/>
        <w:jc w:val="center"/>
        <w:rPr>
          <w:rFonts w:ascii="Times New Roman" w:hAnsi="Times New Roman" w:cs="Times New Roman"/>
        </w:rPr>
      </w:pPr>
      <w:r w:rsidRPr="00165D01">
        <w:rPr>
          <w:rFonts w:ascii="Times New Roman" w:hAnsi="Times New Roman" w:cs="Times New Roman"/>
        </w:rPr>
        <w:t>CONCLUSION</w:t>
      </w:r>
    </w:p>
    <w:p w14:paraId="62B629CB" w14:textId="3D6E5716" w:rsidR="007455B6" w:rsidRPr="00165D01" w:rsidRDefault="007455B6" w:rsidP="00FB5B2A">
      <w:pPr>
        <w:spacing w:line="480" w:lineRule="auto"/>
        <w:ind w:firstLine="720"/>
        <w:rPr>
          <w:rFonts w:ascii="Times New Roman" w:hAnsi="Times New Roman" w:cs="Times New Roman"/>
        </w:rPr>
      </w:pPr>
      <w:r w:rsidRPr="00165D01">
        <w:rPr>
          <w:rFonts w:ascii="Times New Roman" w:hAnsi="Times New Roman" w:cs="Times New Roman"/>
        </w:rPr>
        <w:t xml:space="preserve">Through the lens of a most similar case comparison I believe my findings allow for a </w:t>
      </w:r>
      <w:r w:rsidR="00BC7559" w:rsidRPr="00165D01">
        <w:rPr>
          <w:rFonts w:ascii="Times New Roman" w:hAnsi="Times New Roman" w:cs="Times New Roman"/>
        </w:rPr>
        <w:t>unique</w:t>
      </w:r>
      <w:r w:rsidRPr="00165D01">
        <w:rPr>
          <w:rFonts w:ascii="Times New Roman" w:hAnsi="Times New Roman" w:cs="Times New Roman"/>
        </w:rPr>
        <w:t xml:space="preserve"> approach to discussing the sources of sultanism.  Of my two cases that exhibited sultanistic regimes, one leader had a military background and one did not, thus I would contend that this is likely not the </w:t>
      </w:r>
      <w:r w:rsidR="00CC5246" w:rsidRPr="00165D01">
        <w:rPr>
          <w:rFonts w:ascii="Times New Roman" w:hAnsi="Times New Roman" w:cs="Times New Roman"/>
        </w:rPr>
        <w:t>defining</w:t>
      </w:r>
      <w:r w:rsidRPr="00165D01">
        <w:rPr>
          <w:rFonts w:ascii="Times New Roman" w:hAnsi="Times New Roman" w:cs="Times New Roman"/>
        </w:rPr>
        <w:t xml:space="preserve"> element that determines the development of sultanism, despite its clear relevance in the literature (this is not to say that it does not have a str</w:t>
      </w:r>
      <w:r w:rsidR="00CC5246" w:rsidRPr="00165D01">
        <w:rPr>
          <w:rFonts w:ascii="Times New Roman" w:hAnsi="Times New Roman" w:cs="Times New Roman"/>
        </w:rPr>
        <w:t>o</w:t>
      </w:r>
      <w:r w:rsidRPr="00165D01">
        <w:rPr>
          <w:rFonts w:ascii="Times New Roman" w:hAnsi="Times New Roman" w:cs="Times New Roman"/>
        </w:rPr>
        <w:t xml:space="preserve">ng connection to the intensity or success of a sultanistic regime, </w:t>
      </w:r>
      <w:r w:rsidR="0012072B" w:rsidRPr="00165D01">
        <w:rPr>
          <w:rFonts w:ascii="Times New Roman" w:hAnsi="Times New Roman" w:cs="Times New Roman"/>
        </w:rPr>
        <w:t>but that a sultanistic regime is capable of developing without this variable being present</w:t>
      </w:r>
      <w:r w:rsidRPr="00165D01">
        <w:rPr>
          <w:rFonts w:ascii="Times New Roman" w:hAnsi="Times New Roman" w:cs="Times New Roman"/>
        </w:rPr>
        <w:t>).</w:t>
      </w:r>
      <w:r w:rsidR="0012072B" w:rsidRPr="00165D01">
        <w:rPr>
          <w:rFonts w:ascii="Times New Roman" w:hAnsi="Times New Roman" w:cs="Times New Roman"/>
        </w:rPr>
        <w:t xml:space="preserve"> </w:t>
      </w:r>
      <w:r w:rsidRPr="00165D01">
        <w:rPr>
          <w:rFonts w:ascii="Times New Roman" w:hAnsi="Times New Roman" w:cs="Times New Roman"/>
        </w:rPr>
        <w:t xml:space="preserve"> Another assertion </w:t>
      </w:r>
      <w:r w:rsidR="0012072B" w:rsidRPr="00165D01">
        <w:rPr>
          <w:rFonts w:ascii="Times New Roman" w:hAnsi="Times New Roman" w:cs="Times New Roman"/>
        </w:rPr>
        <w:t>to</w:t>
      </w:r>
      <w:r w:rsidRPr="00165D01">
        <w:rPr>
          <w:rFonts w:ascii="Times New Roman" w:hAnsi="Times New Roman" w:cs="Times New Roman"/>
        </w:rPr>
        <w:t xml:space="preserve"> address is the importance of the strength of opinions on econom</w:t>
      </w:r>
      <w:r w:rsidR="00BC7559" w:rsidRPr="00165D01">
        <w:rPr>
          <w:rFonts w:ascii="Times New Roman" w:hAnsi="Times New Roman" w:cs="Times New Roman"/>
        </w:rPr>
        <w:t>ic perceptions of the populace</w:t>
      </w:r>
      <w:r w:rsidRPr="00165D01">
        <w:rPr>
          <w:rFonts w:ascii="Times New Roman" w:hAnsi="Times New Roman" w:cs="Times New Roman"/>
        </w:rPr>
        <w:t xml:space="preserve">.  Here again I argue that a </w:t>
      </w:r>
      <w:r w:rsidRPr="00165D01">
        <w:rPr>
          <w:rFonts w:ascii="Times New Roman" w:hAnsi="Times New Roman" w:cs="Times New Roman"/>
        </w:rPr>
        <w:lastRenderedPageBreak/>
        <w:t>certain level of perceived improvement is not a necessary or sufficient condition for the development of sultanism</w:t>
      </w:r>
      <w:r w:rsidR="0012072B" w:rsidRPr="00165D01">
        <w:rPr>
          <w:rFonts w:ascii="Times New Roman" w:hAnsi="Times New Roman" w:cs="Times New Roman"/>
        </w:rPr>
        <w:t xml:space="preserve"> on its own</w:t>
      </w:r>
      <w:r w:rsidRPr="00165D01">
        <w:rPr>
          <w:rFonts w:ascii="Times New Roman" w:hAnsi="Times New Roman" w:cs="Times New Roman"/>
        </w:rPr>
        <w:t xml:space="preserve">.  This is because of the two cases that had higher perceived economic improvement (Putin with “Moderately-Much Better” and Mikheil Saakashvili with “Moderately Better”) only Putin developed into a sultanistic executive; and of the two cases with lower perceived economic improvement (Vaira Vike-Freiberga with “very-slightly better” and Saparmurat Niyazov with “small-moderately better) only Saparmurat Niyazov developed a sultanistic regime.  Therefore I contend that the key feature to the development of sultanism is having high levels of elite support (moderate or above).  </w:t>
      </w:r>
      <w:r w:rsidR="00BC33F6" w:rsidRPr="00165D01">
        <w:rPr>
          <w:rFonts w:ascii="Times New Roman" w:hAnsi="Times New Roman" w:cs="Times New Roman"/>
        </w:rPr>
        <w:t>In fact, moderate or higher elite support was the one</w:t>
      </w:r>
      <w:r w:rsidRPr="00165D01">
        <w:rPr>
          <w:rFonts w:ascii="Times New Roman" w:hAnsi="Times New Roman" w:cs="Times New Roman"/>
        </w:rPr>
        <w:t xml:space="preserve"> variable that the two </w:t>
      </w:r>
      <w:r w:rsidR="00BC33F6" w:rsidRPr="00165D01">
        <w:rPr>
          <w:rFonts w:ascii="Times New Roman" w:hAnsi="Times New Roman" w:cs="Times New Roman"/>
        </w:rPr>
        <w:t xml:space="preserve">“sultanism present” </w:t>
      </w:r>
      <w:r w:rsidRPr="00165D01">
        <w:rPr>
          <w:rFonts w:ascii="Times New Roman" w:hAnsi="Times New Roman" w:cs="Times New Roman"/>
        </w:rPr>
        <w:t xml:space="preserve">cases </w:t>
      </w:r>
      <w:r w:rsidR="00BC33F6" w:rsidRPr="00165D01">
        <w:rPr>
          <w:rFonts w:ascii="Times New Roman" w:hAnsi="Times New Roman" w:cs="Times New Roman"/>
        </w:rPr>
        <w:t xml:space="preserve">had </w:t>
      </w:r>
      <w:r w:rsidRPr="00165D01">
        <w:rPr>
          <w:rFonts w:ascii="Times New Roman" w:hAnsi="Times New Roman" w:cs="Times New Roman"/>
        </w:rPr>
        <w:t>similar values</w:t>
      </w:r>
      <w:r w:rsidR="0012072B" w:rsidRPr="00165D01">
        <w:rPr>
          <w:rFonts w:ascii="Times New Roman" w:hAnsi="Times New Roman" w:cs="Times New Roman"/>
        </w:rPr>
        <w:t>,</w:t>
      </w:r>
      <w:r w:rsidRPr="00165D01">
        <w:rPr>
          <w:rFonts w:ascii="Times New Roman" w:hAnsi="Times New Roman" w:cs="Times New Roman"/>
        </w:rPr>
        <w:t xml:space="preserve"> while the two </w:t>
      </w:r>
      <w:r w:rsidR="00BC33F6" w:rsidRPr="00165D01">
        <w:rPr>
          <w:rFonts w:ascii="Times New Roman" w:hAnsi="Times New Roman" w:cs="Times New Roman"/>
        </w:rPr>
        <w:t>“sultanism not present”</w:t>
      </w:r>
      <w:r w:rsidR="0012072B" w:rsidRPr="00165D01">
        <w:rPr>
          <w:rFonts w:ascii="Times New Roman" w:hAnsi="Times New Roman" w:cs="Times New Roman"/>
        </w:rPr>
        <w:t xml:space="preserve"> cases had different values. </w:t>
      </w:r>
      <w:r w:rsidRPr="00165D01">
        <w:rPr>
          <w:rFonts w:ascii="Times New Roman" w:hAnsi="Times New Roman" w:cs="Times New Roman"/>
        </w:rPr>
        <w:t xml:space="preserve">Thus my findings point to moderate levels (or higher) of support from societal elites for the executive </w:t>
      </w:r>
      <w:r w:rsidR="0012072B" w:rsidRPr="00165D01">
        <w:rPr>
          <w:rFonts w:ascii="Times New Roman" w:hAnsi="Times New Roman" w:cs="Times New Roman"/>
        </w:rPr>
        <w:t>as potentially being</w:t>
      </w:r>
      <w:r w:rsidR="00CC5246" w:rsidRPr="00165D01">
        <w:rPr>
          <w:rFonts w:ascii="Times New Roman" w:hAnsi="Times New Roman" w:cs="Times New Roman"/>
        </w:rPr>
        <w:t xml:space="preserve"> a key</w:t>
      </w:r>
      <w:r w:rsidRPr="00165D01">
        <w:rPr>
          <w:rFonts w:ascii="Times New Roman" w:hAnsi="Times New Roman" w:cs="Times New Roman"/>
        </w:rPr>
        <w:t xml:space="preserve"> condition for sultanism to develop.</w:t>
      </w:r>
      <w:r w:rsidRPr="00165D01">
        <w:rPr>
          <w:rStyle w:val="FootnoteReference"/>
          <w:rFonts w:ascii="Times New Roman" w:hAnsi="Times New Roman" w:cs="Times New Roman"/>
        </w:rPr>
        <w:footnoteReference w:id="70"/>
      </w:r>
      <w:r w:rsidR="00CC5246" w:rsidRPr="00165D01">
        <w:rPr>
          <w:rFonts w:ascii="Times New Roman" w:hAnsi="Times New Roman" w:cs="Times New Roman"/>
        </w:rPr>
        <w:t xml:space="preserve">  While not expected to represent the critical variable, this finding is directly in line with the individualist scholarship that, especially in the geographic area of Eastern Europe, emphasized the importance of elites</w:t>
      </w:r>
      <w:r w:rsidR="0012072B" w:rsidRPr="00165D01">
        <w:rPr>
          <w:rFonts w:ascii="Times New Roman" w:hAnsi="Times New Roman" w:cs="Times New Roman"/>
        </w:rPr>
        <w:t>,</w:t>
      </w:r>
      <w:r w:rsidR="00CC5246" w:rsidRPr="00165D01">
        <w:rPr>
          <w:rFonts w:ascii="Times New Roman" w:hAnsi="Times New Roman" w:cs="Times New Roman"/>
        </w:rPr>
        <w:t xml:space="preserve"> specifically oligarchs and military leaders, in government affairs.  With this finding in mind I argue that for a sultanistic regime to develop, it will be necessary for the potential sultan to have elite support, however this in and of itself will not be enough to allow a sultanistic executive to rise. My findings do support that this variable would be present in any combination of variables that are </w:t>
      </w:r>
      <w:r w:rsidR="0012072B" w:rsidRPr="00165D01">
        <w:rPr>
          <w:rFonts w:ascii="Times New Roman" w:hAnsi="Times New Roman" w:cs="Times New Roman"/>
        </w:rPr>
        <w:t>determined</w:t>
      </w:r>
      <w:r w:rsidR="00CC5246" w:rsidRPr="00165D01">
        <w:rPr>
          <w:rFonts w:ascii="Times New Roman" w:hAnsi="Times New Roman" w:cs="Times New Roman"/>
        </w:rPr>
        <w:t xml:space="preserve"> to be foundational to a sultan’s development.   </w:t>
      </w:r>
      <w:r w:rsidR="005C4EE5" w:rsidRPr="00165D01">
        <w:rPr>
          <w:rFonts w:ascii="Times New Roman" w:hAnsi="Times New Roman" w:cs="Times New Roman"/>
        </w:rPr>
        <w:t xml:space="preserve">Then when combined with </w:t>
      </w:r>
      <w:r w:rsidR="0012072B" w:rsidRPr="00165D01">
        <w:rPr>
          <w:rFonts w:ascii="Times New Roman" w:hAnsi="Times New Roman" w:cs="Times New Roman"/>
        </w:rPr>
        <w:t>an</w:t>
      </w:r>
      <w:r w:rsidR="005C4EE5" w:rsidRPr="00165D01">
        <w:rPr>
          <w:rFonts w:ascii="Times New Roman" w:hAnsi="Times New Roman" w:cs="Times New Roman"/>
        </w:rPr>
        <w:t xml:space="preserve">other individualist variable, perceived economic improvements under the executive, my results contend that a sultanistic regime would be capable of developing.  Structuralist variables could also foreseeably combine with my </w:t>
      </w:r>
      <w:r w:rsidR="005C4EE5" w:rsidRPr="00165D01">
        <w:rPr>
          <w:rFonts w:ascii="Times New Roman" w:hAnsi="Times New Roman" w:cs="Times New Roman"/>
        </w:rPr>
        <w:lastRenderedPageBreak/>
        <w:t>asserted key variable of the executive possessing moderate or higher elite support</w:t>
      </w:r>
      <w:r w:rsidR="0012072B" w:rsidRPr="00165D01">
        <w:rPr>
          <w:rFonts w:ascii="Times New Roman" w:hAnsi="Times New Roman" w:cs="Times New Roman"/>
        </w:rPr>
        <w:t>,</w:t>
      </w:r>
      <w:r w:rsidR="005C4EE5" w:rsidRPr="00165D01">
        <w:rPr>
          <w:rFonts w:ascii="Times New Roman" w:hAnsi="Times New Roman" w:cs="Times New Roman"/>
        </w:rPr>
        <w:t xml:space="preserve"> to yield to yield a sultanistic regime, though my findings contend that combinations of individualist variables in themselves are capable of yielding sultanistic regimes</w:t>
      </w:r>
      <w:r w:rsidR="0012072B" w:rsidRPr="00165D01">
        <w:rPr>
          <w:rFonts w:ascii="Times New Roman" w:hAnsi="Times New Roman" w:cs="Times New Roman"/>
        </w:rPr>
        <w:t xml:space="preserve"> without the presence of structuralist variables</w:t>
      </w:r>
      <w:r w:rsidR="005C4EE5" w:rsidRPr="00165D01">
        <w:rPr>
          <w:rFonts w:ascii="Times New Roman" w:hAnsi="Times New Roman" w:cs="Times New Roman"/>
        </w:rPr>
        <w:t>.</w:t>
      </w:r>
      <w:r w:rsidR="005C4EE5" w:rsidRPr="00165D01">
        <w:rPr>
          <w:rStyle w:val="FootnoteReference"/>
          <w:rFonts w:ascii="Times New Roman" w:hAnsi="Times New Roman" w:cs="Times New Roman"/>
        </w:rPr>
        <w:footnoteReference w:id="71"/>
      </w:r>
      <w:r w:rsidR="005C4EE5" w:rsidRPr="00165D01">
        <w:rPr>
          <w:rFonts w:ascii="Times New Roman" w:hAnsi="Times New Roman" w:cs="Times New Roman"/>
        </w:rPr>
        <w:t xml:space="preserve">  Therefore my overall results point to the concept that individualist variables are capable of proving sufficient to form the foundations of a sultanistic regime, if one of those variables is a moderate or higher level of support for the executive from societal elites.</w:t>
      </w:r>
      <w:r w:rsidR="00BC7559" w:rsidRPr="00165D01">
        <w:rPr>
          <w:rFonts w:ascii="Times New Roman" w:hAnsi="Times New Roman" w:cs="Times New Roman"/>
        </w:rPr>
        <w:t xml:space="preserve"> </w:t>
      </w:r>
    </w:p>
    <w:p w14:paraId="0D0FCDB3" w14:textId="38A1B59A" w:rsidR="005300E1" w:rsidRPr="00165D01" w:rsidRDefault="007455B6" w:rsidP="007455B6">
      <w:pPr>
        <w:spacing w:line="480" w:lineRule="auto"/>
        <w:rPr>
          <w:rFonts w:ascii="Times New Roman" w:hAnsi="Times New Roman" w:cs="Times New Roman"/>
        </w:rPr>
      </w:pPr>
      <w:r w:rsidRPr="00165D01">
        <w:rPr>
          <w:rFonts w:ascii="Times New Roman" w:hAnsi="Times New Roman" w:cs="Times New Roman"/>
        </w:rPr>
        <w:tab/>
        <w:t xml:space="preserve">Going forward this project establishes a widely applicable methodology and </w:t>
      </w:r>
      <w:r w:rsidR="00FB5B2A" w:rsidRPr="00165D01">
        <w:rPr>
          <w:rFonts w:ascii="Times New Roman" w:hAnsi="Times New Roman" w:cs="Times New Roman"/>
        </w:rPr>
        <w:t>“most similar case comparison”</w:t>
      </w:r>
      <w:r w:rsidRPr="00165D01">
        <w:rPr>
          <w:rFonts w:ascii="Times New Roman" w:hAnsi="Times New Roman" w:cs="Times New Roman"/>
        </w:rPr>
        <w:t xml:space="preserve"> style that can be applied to a large variety of other cases, geographic locations, and time periods (provided the data can be obtained).  </w:t>
      </w:r>
      <w:r w:rsidR="00BC7559" w:rsidRPr="00165D01">
        <w:rPr>
          <w:rFonts w:ascii="Times New Roman" w:hAnsi="Times New Roman" w:cs="Times New Roman"/>
        </w:rPr>
        <w:t>Touching on generalizability, it should be recognized that due to the limited number</w:t>
      </w:r>
      <w:r w:rsidR="00FB5B2A" w:rsidRPr="00165D01">
        <w:rPr>
          <w:rFonts w:ascii="Times New Roman" w:hAnsi="Times New Roman" w:cs="Times New Roman"/>
        </w:rPr>
        <w:t xml:space="preserve"> of cases selected, my conclusions are</w:t>
      </w:r>
      <w:r w:rsidR="00BC7559" w:rsidRPr="00165D01">
        <w:rPr>
          <w:rFonts w:ascii="Times New Roman" w:hAnsi="Times New Roman" w:cs="Times New Roman"/>
        </w:rPr>
        <w:t xml:space="preserve"> less generalizable outside of the</w:t>
      </w:r>
      <w:r w:rsidR="00C80698" w:rsidRPr="00165D01">
        <w:rPr>
          <w:rFonts w:ascii="Times New Roman" w:hAnsi="Times New Roman" w:cs="Times New Roman"/>
        </w:rPr>
        <w:t>se</w:t>
      </w:r>
      <w:r w:rsidR="00BC7559" w:rsidRPr="00165D01">
        <w:rPr>
          <w:rFonts w:ascii="Times New Roman" w:hAnsi="Times New Roman" w:cs="Times New Roman"/>
        </w:rPr>
        <w:t xml:space="preserve"> context</w:t>
      </w:r>
      <w:r w:rsidR="00C80698" w:rsidRPr="00165D01">
        <w:rPr>
          <w:rFonts w:ascii="Times New Roman" w:hAnsi="Times New Roman" w:cs="Times New Roman"/>
        </w:rPr>
        <w:t>s</w:t>
      </w:r>
      <w:r w:rsidR="00BC7559" w:rsidRPr="00165D01">
        <w:rPr>
          <w:rFonts w:ascii="Times New Roman" w:hAnsi="Times New Roman" w:cs="Times New Roman"/>
        </w:rPr>
        <w:t xml:space="preserve"> to which I have chosen my cases.</w:t>
      </w:r>
      <w:r w:rsidR="00BC7559" w:rsidRPr="00165D01">
        <w:rPr>
          <w:rFonts w:ascii="Times New Roman" w:hAnsi="Times New Roman" w:cs="Times New Roman"/>
          <w:vertAlign w:val="superscript"/>
        </w:rPr>
        <w:footnoteReference w:id="72"/>
      </w:r>
      <w:r w:rsidR="00BC7559" w:rsidRPr="00165D01">
        <w:rPr>
          <w:rFonts w:ascii="Times New Roman" w:hAnsi="Times New Roman" w:cs="Times New Roman"/>
        </w:rPr>
        <w:t xml:space="preserve">  However the data should still be capable of yielding results that allow for the identification of trends within the focus area of my study, which could prove valuable in unde</w:t>
      </w:r>
      <w:r w:rsidR="00C80698" w:rsidRPr="00165D01">
        <w:rPr>
          <w:rFonts w:ascii="Times New Roman" w:hAnsi="Times New Roman" w:cs="Times New Roman"/>
        </w:rPr>
        <w:t>rstanding the elements that gave</w:t>
      </w:r>
      <w:r w:rsidR="00BC7559" w:rsidRPr="00165D01">
        <w:rPr>
          <w:rFonts w:ascii="Times New Roman" w:hAnsi="Times New Roman" w:cs="Times New Roman"/>
        </w:rPr>
        <w:t xml:space="preserve"> rise to </w:t>
      </w:r>
      <w:r w:rsidR="00BC7559" w:rsidRPr="00165D01">
        <w:rPr>
          <w:rFonts w:ascii="Times New Roman" w:hAnsi="Times New Roman" w:cs="Times New Roman"/>
          <w:i/>
        </w:rPr>
        <w:t>certain</w:t>
      </w:r>
      <w:r w:rsidR="00BC7559" w:rsidRPr="00165D01">
        <w:rPr>
          <w:rFonts w:ascii="Times New Roman" w:hAnsi="Times New Roman" w:cs="Times New Roman"/>
        </w:rPr>
        <w:t xml:space="preserve"> sultanistic leaders.  </w:t>
      </w:r>
      <w:r w:rsidRPr="00165D01">
        <w:rPr>
          <w:rFonts w:ascii="Times New Roman" w:hAnsi="Times New Roman" w:cs="Times New Roman"/>
        </w:rPr>
        <w:t>While my small-n approach cannot effectively prescribe a formula for the sources of sultan</w:t>
      </w:r>
      <w:r w:rsidR="00FB5B2A" w:rsidRPr="00165D01">
        <w:rPr>
          <w:rFonts w:ascii="Times New Roman" w:hAnsi="Times New Roman" w:cs="Times New Roman"/>
        </w:rPr>
        <w:t>ism, I do argue that my work</w:t>
      </w:r>
      <w:r w:rsidRPr="00165D01">
        <w:rPr>
          <w:rFonts w:ascii="Times New Roman" w:hAnsi="Times New Roman" w:cs="Times New Roman"/>
        </w:rPr>
        <w:t xml:space="preserve"> contribute</w:t>
      </w:r>
      <w:r w:rsidR="00FB5B2A" w:rsidRPr="00165D01">
        <w:rPr>
          <w:rFonts w:ascii="Times New Roman" w:hAnsi="Times New Roman" w:cs="Times New Roman"/>
        </w:rPr>
        <w:t>s</w:t>
      </w:r>
      <w:r w:rsidRPr="00165D01">
        <w:rPr>
          <w:rFonts w:ascii="Times New Roman" w:hAnsi="Times New Roman" w:cs="Times New Roman"/>
        </w:rPr>
        <w:t xml:space="preserve"> to studies on the intersections of these specific variables and the regimes these intersections yield, as well as sultanism as a whole.  In general </w:t>
      </w:r>
      <w:r w:rsidR="00FB5B2A" w:rsidRPr="00165D01">
        <w:rPr>
          <w:rFonts w:ascii="Times New Roman" w:hAnsi="Times New Roman" w:cs="Times New Roman"/>
        </w:rPr>
        <w:t>these findings show</w:t>
      </w:r>
      <w:r w:rsidRPr="00165D01">
        <w:rPr>
          <w:rFonts w:ascii="Times New Roman" w:hAnsi="Times New Roman" w:cs="Times New Roman"/>
        </w:rPr>
        <w:t xml:space="preserve"> that my model can be</w:t>
      </w:r>
      <w:r w:rsidR="00FB5B2A" w:rsidRPr="00165D01">
        <w:rPr>
          <w:rFonts w:ascii="Times New Roman" w:hAnsi="Times New Roman" w:cs="Times New Roman"/>
        </w:rPr>
        <w:t xml:space="preserve"> used to produce conclusive</w:t>
      </w:r>
      <w:r w:rsidRPr="00165D01">
        <w:rPr>
          <w:rFonts w:ascii="Times New Roman" w:hAnsi="Times New Roman" w:cs="Times New Roman"/>
        </w:rPr>
        <w:t xml:space="preserve"> results, </w:t>
      </w:r>
      <w:r w:rsidRPr="00165D01">
        <w:rPr>
          <w:rFonts w:ascii="Times New Roman" w:hAnsi="Times New Roman" w:cs="Times New Roman"/>
        </w:rPr>
        <w:lastRenderedPageBreak/>
        <w:t xml:space="preserve">and with the expansion of the number of cases tested, I could </w:t>
      </w:r>
      <w:r w:rsidR="00C80698" w:rsidRPr="00165D01">
        <w:rPr>
          <w:rFonts w:ascii="Times New Roman" w:hAnsi="Times New Roman" w:cs="Times New Roman"/>
        </w:rPr>
        <w:t xml:space="preserve">foreseeably </w:t>
      </w:r>
      <w:r w:rsidRPr="00165D01">
        <w:rPr>
          <w:rFonts w:ascii="Times New Roman" w:hAnsi="Times New Roman" w:cs="Times New Roman"/>
        </w:rPr>
        <w:t>establish what might yield to be a consistent “law” on the sources of</w:t>
      </w:r>
      <w:r w:rsidR="00C80698" w:rsidRPr="00165D01">
        <w:rPr>
          <w:rFonts w:ascii="Times New Roman" w:hAnsi="Times New Roman" w:cs="Times New Roman"/>
        </w:rPr>
        <w:t xml:space="preserve"> sultanism in post-Soviet states</w:t>
      </w:r>
      <w:r w:rsidRPr="00165D01">
        <w:rPr>
          <w:rFonts w:ascii="Times New Roman" w:hAnsi="Times New Roman" w:cs="Times New Roman"/>
        </w:rPr>
        <w:t>.</w:t>
      </w:r>
      <w:r w:rsidRPr="00165D01">
        <w:rPr>
          <w:rStyle w:val="FootnoteReference"/>
          <w:rFonts w:ascii="Times New Roman" w:hAnsi="Times New Roman" w:cs="Times New Roman"/>
        </w:rPr>
        <w:footnoteReference w:id="73"/>
      </w:r>
      <w:r w:rsidRPr="00165D01">
        <w:rPr>
          <w:rFonts w:ascii="Times New Roman" w:hAnsi="Times New Roman" w:cs="Times New Roman"/>
        </w:rPr>
        <w:t xml:space="preserve">  </w:t>
      </w:r>
    </w:p>
    <w:p w14:paraId="3588761B" w14:textId="2D1B0C00" w:rsidR="00BC7559" w:rsidRPr="00165D01" w:rsidRDefault="005300E1" w:rsidP="005300E1">
      <w:pPr>
        <w:spacing w:line="480" w:lineRule="auto"/>
        <w:ind w:firstLine="720"/>
        <w:rPr>
          <w:rFonts w:ascii="Times New Roman" w:hAnsi="Times New Roman" w:cs="Times New Roman"/>
        </w:rPr>
      </w:pPr>
      <w:r w:rsidRPr="00165D01">
        <w:rPr>
          <w:rFonts w:ascii="Times New Roman" w:hAnsi="Times New Roman" w:cs="Times New Roman"/>
        </w:rPr>
        <w:t>This information could prove</w:t>
      </w:r>
      <w:r w:rsidR="007455B6" w:rsidRPr="00165D01">
        <w:rPr>
          <w:rFonts w:ascii="Times New Roman" w:hAnsi="Times New Roman" w:cs="Times New Roman"/>
        </w:rPr>
        <w:t xml:space="preserve"> invaluable to a number of applicable policy concerns including state building, regime change considerations, and diplomatic relations.  </w:t>
      </w:r>
      <w:r w:rsidRPr="00165D01">
        <w:rPr>
          <w:rFonts w:ascii="Times New Roman" w:hAnsi="Times New Roman" w:cs="Times New Roman"/>
        </w:rPr>
        <w:t xml:space="preserve">Addressing state building efforts with this knowledge would allow for strategic decisions to be made so that the foundations of sultanism </w:t>
      </w:r>
      <w:r w:rsidR="00C80698" w:rsidRPr="00165D01">
        <w:rPr>
          <w:rFonts w:ascii="Times New Roman" w:hAnsi="Times New Roman" w:cs="Times New Roman"/>
        </w:rPr>
        <w:t>are not present within the state being constructed</w:t>
      </w:r>
      <w:r w:rsidRPr="00165D01">
        <w:rPr>
          <w:rFonts w:ascii="Times New Roman" w:hAnsi="Times New Roman" w:cs="Times New Roman"/>
        </w:rPr>
        <w:t>.  For example, state building efforts could be approached in a way that incorporates societal elites</w:t>
      </w:r>
      <w:r w:rsidR="00C80698" w:rsidRPr="00165D01">
        <w:rPr>
          <w:rFonts w:ascii="Times New Roman" w:hAnsi="Times New Roman" w:cs="Times New Roman"/>
        </w:rPr>
        <w:t xml:space="preserve"> into the proccess</w:t>
      </w:r>
      <w:r w:rsidRPr="00165D01">
        <w:rPr>
          <w:rFonts w:ascii="Times New Roman" w:hAnsi="Times New Roman" w:cs="Times New Roman"/>
        </w:rPr>
        <w:t xml:space="preserve"> so they are invested in the success of the new institutional structure of the government.  Societal elites will therefore be less likely to throw their support behind a potential sultan, and the findings of my study point to the belief that without this support, a potential sultanistic </w:t>
      </w:r>
      <w:r w:rsidR="00C80698" w:rsidRPr="00165D01">
        <w:rPr>
          <w:rFonts w:ascii="Times New Roman" w:hAnsi="Times New Roman" w:cs="Times New Roman"/>
        </w:rPr>
        <w:t>executive</w:t>
      </w:r>
      <w:r w:rsidRPr="00165D01">
        <w:rPr>
          <w:rFonts w:ascii="Times New Roman" w:hAnsi="Times New Roman" w:cs="Times New Roman"/>
        </w:rPr>
        <w:t xml:space="preserve"> would be unable to </w:t>
      </w:r>
      <w:r w:rsidR="00C80698" w:rsidRPr="00165D01">
        <w:rPr>
          <w:rFonts w:ascii="Times New Roman" w:hAnsi="Times New Roman" w:cs="Times New Roman"/>
        </w:rPr>
        <w:t>rise</w:t>
      </w:r>
      <w:r w:rsidRPr="00165D01">
        <w:rPr>
          <w:rFonts w:ascii="Times New Roman" w:hAnsi="Times New Roman" w:cs="Times New Roman"/>
        </w:rPr>
        <w:t xml:space="preserve">.  The same logic can be approached to discussions of regime change by states and institutions when addressing </w:t>
      </w:r>
      <w:r w:rsidR="00C80698" w:rsidRPr="00165D01">
        <w:rPr>
          <w:rFonts w:ascii="Times New Roman" w:hAnsi="Times New Roman" w:cs="Times New Roman"/>
        </w:rPr>
        <w:t xml:space="preserve">foreign </w:t>
      </w:r>
      <w:r w:rsidRPr="00165D01">
        <w:rPr>
          <w:rFonts w:ascii="Times New Roman" w:hAnsi="Times New Roman" w:cs="Times New Roman"/>
        </w:rPr>
        <w:t xml:space="preserve">failed or strategically threatening states, whether </w:t>
      </w:r>
      <w:r w:rsidR="00C80698" w:rsidRPr="00165D01">
        <w:rPr>
          <w:rFonts w:ascii="Times New Roman" w:hAnsi="Times New Roman" w:cs="Times New Roman"/>
        </w:rPr>
        <w:t>those discussions be if regime change</w:t>
      </w:r>
      <w:r w:rsidRPr="00165D01">
        <w:rPr>
          <w:rFonts w:ascii="Times New Roman" w:hAnsi="Times New Roman" w:cs="Times New Roman"/>
        </w:rPr>
        <w:t xml:space="preserve"> should be attempted or who should be supported in the </w:t>
      </w:r>
      <w:r w:rsidR="00C80698" w:rsidRPr="00165D01">
        <w:rPr>
          <w:rFonts w:ascii="Times New Roman" w:hAnsi="Times New Roman" w:cs="Times New Roman"/>
        </w:rPr>
        <w:t>effort</w:t>
      </w:r>
      <w:r w:rsidRPr="00165D01">
        <w:rPr>
          <w:rFonts w:ascii="Times New Roman" w:hAnsi="Times New Roman" w:cs="Times New Roman"/>
        </w:rPr>
        <w:t>.  The logic of my findings could</w:t>
      </w:r>
      <w:r w:rsidR="00C80698" w:rsidRPr="00165D01">
        <w:rPr>
          <w:rFonts w:ascii="Times New Roman" w:hAnsi="Times New Roman" w:cs="Times New Roman"/>
        </w:rPr>
        <w:t xml:space="preserve"> also</w:t>
      </w:r>
      <w:r w:rsidRPr="00165D01">
        <w:rPr>
          <w:rFonts w:ascii="Times New Roman" w:hAnsi="Times New Roman" w:cs="Times New Roman"/>
        </w:rPr>
        <w:t xml:space="preserve"> be used to understand the probability that a sultanistic leader would rise</w:t>
      </w:r>
      <w:r w:rsidR="00C80698" w:rsidRPr="00165D01">
        <w:rPr>
          <w:rFonts w:ascii="Times New Roman" w:hAnsi="Times New Roman" w:cs="Times New Roman"/>
        </w:rPr>
        <w:t xml:space="preserve"> (who would likely be more prone to initiating internationally destabilizing conflict)</w:t>
      </w:r>
      <w:r w:rsidRPr="00165D01">
        <w:rPr>
          <w:rFonts w:ascii="Times New Roman" w:hAnsi="Times New Roman" w:cs="Times New Roman"/>
        </w:rPr>
        <w:t>, and base their decisions off of this understanding.</w:t>
      </w:r>
      <w:r w:rsidR="00C80698" w:rsidRPr="00165D01">
        <w:rPr>
          <w:rStyle w:val="FootnoteReference"/>
          <w:rFonts w:ascii="Times New Roman" w:hAnsi="Times New Roman" w:cs="Times New Roman"/>
        </w:rPr>
        <w:footnoteReference w:id="74"/>
      </w:r>
      <w:r w:rsidRPr="00165D01">
        <w:rPr>
          <w:rFonts w:ascii="Times New Roman" w:hAnsi="Times New Roman" w:cs="Times New Roman"/>
        </w:rPr>
        <w:t xml:space="preserve">   </w:t>
      </w:r>
      <w:r w:rsidR="007455B6" w:rsidRPr="00165D01">
        <w:rPr>
          <w:rFonts w:ascii="Times New Roman" w:hAnsi="Times New Roman" w:cs="Times New Roman"/>
        </w:rPr>
        <w:t xml:space="preserve">More specifically this information could prove useful in foreign affairs when negotiating with foreign leaders.  This is because understanding the </w:t>
      </w:r>
      <w:r w:rsidRPr="00165D01">
        <w:rPr>
          <w:rFonts w:ascii="Times New Roman" w:hAnsi="Times New Roman" w:cs="Times New Roman"/>
        </w:rPr>
        <w:t>discretionary</w:t>
      </w:r>
      <w:r w:rsidR="007455B6" w:rsidRPr="00165D01">
        <w:rPr>
          <w:rFonts w:ascii="Times New Roman" w:hAnsi="Times New Roman" w:cs="Times New Roman"/>
        </w:rPr>
        <w:t xml:space="preserve"> powers represented by </w:t>
      </w:r>
      <w:r w:rsidR="00C80698" w:rsidRPr="00165D01">
        <w:rPr>
          <w:rFonts w:ascii="Times New Roman" w:hAnsi="Times New Roman" w:cs="Times New Roman"/>
        </w:rPr>
        <w:t>those you are negotiating with</w:t>
      </w:r>
      <w:r w:rsidRPr="00165D01">
        <w:rPr>
          <w:rFonts w:ascii="Times New Roman" w:hAnsi="Times New Roman" w:cs="Times New Roman"/>
        </w:rPr>
        <w:t>,</w:t>
      </w:r>
      <w:r w:rsidR="007455B6" w:rsidRPr="00165D01">
        <w:rPr>
          <w:rFonts w:ascii="Times New Roman" w:hAnsi="Times New Roman" w:cs="Times New Roman"/>
        </w:rPr>
        <w:t xml:space="preserve"> </w:t>
      </w:r>
      <w:r w:rsidRPr="00165D01">
        <w:rPr>
          <w:rFonts w:ascii="Times New Roman" w:hAnsi="Times New Roman" w:cs="Times New Roman"/>
        </w:rPr>
        <w:t xml:space="preserve">and the degree of direct and unobstructed control they have over their state’s activities, </w:t>
      </w:r>
      <w:r w:rsidR="007455B6" w:rsidRPr="00165D01">
        <w:rPr>
          <w:rFonts w:ascii="Times New Roman" w:hAnsi="Times New Roman" w:cs="Times New Roman"/>
        </w:rPr>
        <w:t xml:space="preserve">is essential when </w:t>
      </w:r>
      <w:r w:rsidRPr="00165D01">
        <w:rPr>
          <w:rFonts w:ascii="Times New Roman" w:hAnsi="Times New Roman" w:cs="Times New Roman"/>
        </w:rPr>
        <w:t>leaders attempt to predict the</w:t>
      </w:r>
      <w:r w:rsidR="007455B6" w:rsidRPr="00165D01">
        <w:rPr>
          <w:rFonts w:ascii="Times New Roman" w:hAnsi="Times New Roman" w:cs="Times New Roman"/>
        </w:rPr>
        <w:t xml:space="preserve"> future actions </w:t>
      </w:r>
      <w:r w:rsidRPr="00165D01">
        <w:rPr>
          <w:rFonts w:ascii="Times New Roman" w:hAnsi="Times New Roman" w:cs="Times New Roman"/>
        </w:rPr>
        <w:t xml:space="preserve">of foreign leaders </w:t>
      </w:r>
      <w:r w:rsidR="007455B6" w:rsidRPr="00165D01">
        <w:rPr>
          <w:rFonts w:ascii="Times New Roman" w:hAnsi="Times New Roman" w:cs="Times New Roman"/>
        </w:rPr>
        <w:t xml:space="preserve">and implement </w:t>
      </w:r>
      <w:r w:rsidRPr="00165D01">
        <w:rPr>
          <w:rFonts w:ascii="Times New Roman" w:hAnsi="Times New Roman" w:cs="Times New Roman"/>
        </w:rPr>
        <w:t xml:space="preserve">contingent </w:t>
      </w:r>
      <w:r w:rsidR="007455B6" w:rsidRPr="00165D01">
        <w:rPr>
          <w:rFonts w:ascii="Times New Roman" w:hAnsi="Times New Roman" w:cs="Times New Roman"/>
        </w:rPr>
        <w:t>policies to advance their</w:t>
      </w:r>
      <w:r w:rsidRPr="00165D01">
        <w:rPr>
          <w:rFonts w:ascii="Times New Roman" w:hAnsi="Times New Roman" w:cs="Times New Roman"/>
        </w:rPr>
        <w:t xml:space="preserve"> own</w:t>
      </w:r>
      <w:r w:rsidR="007455B6" w:rsidRPr="00165D01">
        <w:rPr>
          <w:rFonts w:ascii="Times New Roman" w:hAnsi="Times New Roman" w:cs="Times New Roman"/>
        </w:rPr>
        <w:t xml:space="preserve"> strategic agendas.</w:t>
      </w:r>
      <w:r w:rsidRPr="00165D01">
        <w:rPr>
          <w:rFonts w:ascii="Times New Roman" w:hAnsi="Times New Roman" w:cs="Times New Roman"/>
        </w:rPr>
        <w:t xml:space="preserve"> </w:t>
      </w:r>
      <w:r w:rsidR="00587CFB" w:rsidRPr="00165D01">
        <w:rPr>
          <w:rFonts w:ascii="Times New Roman" w:hAnsi="Times New Roman" w:cs="Times New Roman"/>
        </w:rPr>
        <w:t xml:space="preserve">While my findings come far from determining a method of eliminating sultans, the identification of a potentially key variable </w:t>
      </w:r>
      <w:r w:rsidR="00587CFB" w:rsidRPr="00165D01">
        <w:rPr>
          <w:rFonts w:ascii="Times New Roman" w:hAnsi="Times New Roman" w:cs="Times New Roman"/>
        </w:rPr>
        <w:lastRenderedPageBreak/>
        <w:t>responsible for its rise,</w:t>
      </w:r>
      <w:r w:rsidR="00C80698" w:rsidRPr="00165D01">
        <w:rPr>
          <w:rFonts w:ascii="Times New Roman" w:hAnsi="Times New Roman" w:cs="Times New Roman"/>
        </w:rPr>
        <w:t xml:space="preserve"> does bring</w:t>
      </w:r>
      <w:r w:rsidR="00587CFB" w:rsidRPr="00165D01">
        <w:rPr>
          <w:rFonts w:ascii="Times New Roman" w:hAnsi="Times New Roman" w:cs="Times New Roman"/>
        </w:rPr>
        <w:t xml:space="preserve"> authoritarianism scholarship one-step</w:t>
      </w:r>
      <w:r w:rsidR="00C80698" w:rsidRPr="00165D01">
        <w:rPr>
          <w:rFonts w:ascii="Times New Roman" w:hAnsi="Times New Roman" w:cs="Times New Roman"/>
        </w:rPr>
        <w:t xml:space="preserve"> closer, and makes this area of scholarship more applicable to practical application.</w:t>
      </w:r>
    </w:p>
    <w:p w14:paraId="7D8F29B1" w14:textId="77777777" w:rsidR="007455B6" w:rsidRPr="00165D01" w:rsidRDefault="007455B6" w:rsidP="007455B6">
      <w:pPr>
        <w:rPr>
          <w:rFonts w:ascii="Times New Roman" w:hAnsi="Times New Roman" w:cs="Times New Roman"/>
        </w:rPr>
      </w:pPr>
    </w:p>
    <w:p w14:paraId="783F5FD0" w14:textId="77777777" w:rsidR="007455B6" w:rsidRPr="00165D01" w:rsidRDefault="007455B6" w:rsidP="007455B6">
      <w:pPr>
        <w:rPr>
          <w:rFonts w:ascii="Times New Roman" w:hAnsi="Times New Roman" w:cs="Times New Roman"/>
        </w:rPr>
      </w:pPr>
    </w:p>
    <w:p w14:paraId="119ED8C9" w14:textId="15EF46E7" w:rsidR="00BC7559" w:rsidRPr="00165D01" w:rsidRDefault="007455B6">
      <w:pPr>
        <w:rPr>
          <w:rFonts w:ascii="Times New Roman" w:hAnsi="Times New Roman" w:cs="Times New Roman"/>
        </w:rPr>
      </w:pPr>
      <w:r w:rsidRPr="00165D01">
        <w:rPr>
          <w:rFonts w:ascii="Times New Roman" w:hAnsi="Times New Roman" w:cs="Times New Roman"/>
        </w:rPr>
        <w:br w:type="page"/>
      </w:r>
    </w:p>
    <w:p w14:paraId="1BC654FB" w14:textId="77777777" w:rsidR="00C80698" w:rsidRPr="00165D01" w:rsidRDefault="007455B6" w:rsidP="00C80698">
      <w:pPr>
        <w:pStyle w:val="EndNoteBibliographyTitle"/>
        <w:rPr>
          <w:rFonts w:ascii="Times New Roman" w:hAnsi="Times New Roman" w:cs="Times New Roman"/>
          <w:b/>
          <w:noProof/>
        </w:rPr>
      </w:pPr>
      <w:r w:rsidRPr="00165D01">
        <w:rPr>
          <w:rFonts w:ascii="Times New Roman" w:hAnsi="Times New Roman" w:cs="Times New Roman"/>
        </w:rPr>
        <w:lastRenderedPageBreak/>
        <w:fldChar w:fldCharType="begin"/>
      </w:r>
      <w:r w:rsidRPr="00165D01">
        <w:rPr>
          <w:rFonts w:ascii="Times New Roman" w:hAnsi="Times New Roman" w:cs="Times New Roman"/>
        </w:rPr>
        <w:instrText xml:space="preserve"> ADDIN EN.REFLIST </w:instrText>
      </w:r>
      <w:r w:rsidRPr="00165D01">
        <w:rPr>
          <w:rFonts w:ascii="Times New Roman" w:hAnsi="Times New Roman" w:cs="Times New Roman"/>
        </w:rPr>
        <w:fldChar w:fldCharType="separate"/>
      </w:r>
      <w:r w:rsidR="00C80698" w:rsidRPr="00165D01">
        <w:rPr>
          <w:rFonts w:ascii="Times New Roman" w:hAnsi="Times New Roman" w:cs="Times New Roman"/>
          <w:b/>
          <w:noProof/>
        </w:rPr>
        <w:t>Bibliography</w:t>
      </w:r>
    </w:p>
    <w:p w14:paraId="5EEBBC51" w14:textId="77777777" w:rsidR="00C80698" w:rsidRPr="00165D01" w:rsidRDefault="00C80698" w:rsidP="00C80698">
      <w:pPr>
        <w:pStyle w:val="EndNoteBibliographyTitle"/>
        <w:rPr>
          <w:rFonts w:ascii="Times New Roman" w:hAnsi="Times New Roman" w:cs="Times New Roman"/>
          <w:noProof/>
        </w:rPr>
      </w:pPr>
    </w:p>
    <w:p w14:paraId="1E4FE93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Abbott, Andrew. </w:t>
      </w:r>
      <w:r w:rsidRPr="00165D01">
        <w:rPr>
          <w:rFonts w:ascii="Times New Roman" w:hAnsi="Times New Roman" w:cs="Times New Roman"/>
          <w:i/>
          <w:noProof/>
        </w:rPr>
        <w:t>Methods of Discovery</w:t>
      </w:r>
      <w:r w:rsidRPr="00165D01">
        <w:rPr>
          <w:rFonts w:ascii="Times New Roman" w:hAnsi="Times New Roman" w:cs="Times New Roman"/>
          <w:noProof/>
        </w:rPr>
        <w:t>. Edited by Jeffrey C. Alexander New York &amp; London: W. W. Norton &amp; Company, 2004.</w:t>
      </w:r>
    </w:p>
    <w:p w14:paraId="2D57E98E" w14:textId="77777777" w:rsidR="00165D01" w:rsidRPr="00165D01" w:rsidRDefault="00165D01" w:rsidP="00C80698">
      <w:pPr>
        <w:pStyle w:val="EndNoteBibliography"/>
        <w:ind w:left="720" w:hanging="720"/>
        <w:rPr>
          <w:rFonts w:ascii="Times New Roman" w:hAnsi="Times New Roman" w:cs="Times New Roman"/>
          <w:noProof/>
        </w:rPr>
      </w:pPr>
    </w:p>
    <w:p w14:paraId="5E420DEF" w14:textId="6B06211F"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Activists Warn of "Genocide" in S. Sudan’s Jonglei Conflict."  </w:t>
      </w:r>
      <w:r w:rsidRPr="00165D01">
        <w:rPr>
          <w:rFonts w:ascii="Times New Roman" w:hAnsi="Times New Roman" w:cs="Times New Roman"/>
          <w:i/>
          <w:noProof/>
        </w:rPr>
        <w:t>Sudan Tribune</w:t>
      </w:r>
      <w:r w:rsidRPr="00165D01">
        <w:rPr>
          <w:rFonts w:ascii="Times New Roman" w:hAnsi="Times New Roman" w:cs="Times New Roman"/>
          <w:noProof/>
        </w:rPr>
        <w:t xml:space="preserve"> (2011). </w:t>
      </w:r>
      <w:hyperlink r:id="rId8" w:history="1">
        <w:r w:rsidRPr="00165D01">
          <w:rPr>
            <w:rStyle w:val="Hyperlink"/>
            <w:rFonts w:ascii="Times New Roman" w:hAnsi="Times New Roman" w:cs="Times New Roman"/>
            <w:noProof/>
          </w:rPr>
          <w:t>https://www.sudantribune.com/Activists-warn-of-genocide-in-S,41011</w:t>
        </w:r>
      </w:hyperlink>
      <w:r w:rsidRPr="00165D01">
        <w:rPr>
          <w:rFonts w:ascii="Times New Roman" w:hAnsi="Times New Roman" w:cs="Times New Roman"/>
          <w:noProof/>
        </w:rPr>
        <w:t>.</w:t>
      </w:r>
    </w:p>
    <w:p w14:paraId="20A7AA08" w14:textId="77777777" w:rsidR="00165D01" w:rsidRDefault="00165D01" w:rsidP="00C80698">
      <w:pPr>
        <w:pStyle w:val="EndNoteBibliography"/>
        <w:ind w:left="720" w:hanging="720"/>
        <w:rPr>
          <w:rFonts w:ascii="Times New Roman" w:hAnsi="Times New Roman" w:cs="Times New Roman"/>
          <w:noProof/>
        </w:rPr>
      </w:pPr>
    </w:p>
    <w:p w14:paraId="32002ED4"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America, Embassy of Georgia to the United States of. "On 1 February 2008 President of Georgia Mikheil Saakashvili Introduced Newly-Appointed Minister of Foreign Affairs Davit Bakradze to the Staff of the Ministry." news release, 2008.</w:t>
      </w:r>
    </w:p>
    <w:p w14:paraId="5B32A648" w14:textId="77777777" w:rsidR="00165D01" w:rsidRDefault="00165D01" w:rsidP="00C80698">
      <w:pPr>
        <w:pStyle w:val="EndNoteBibliography"/>
        <w:ind w:left="720" w:hanging="720"/>
        <w:rPr>
          <w:rFonts w:ascii="Times New Roman" w:hAnsi="Times New Roman" w:cs="Times New Roman"/>
          <w:noProof/>
        </w:rPr>
      </w:pPr>
    </w:p>
    <w:p w14:paraId="715BBEB7"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Analytics, Gallup. "Approval of Country's Leadership." edited by Gallup. Washington, D.C.</w:t>
      </w:r>
    </w:p>
    <w:p w14:paraId="41220CE5" w14:textId="77777777" w:rsidR="00165D01" w:rsidRDefault="00165D01" w:rsidP="00C80698">
      <w:pPr>
        <w:pStyle w:val="EndNoteBibliography"/>
        <w:ind w:left="720" w:hanging="720"/>
        <w:rPr>
          <w:rFonts w:ascii="Times New Roman" w:hAnsi="Times New Roman" w:cs="Times New Roman"/>
          <w:noProof/>
        </w:rPr>
      </w:pPr>
    </w:p>
    <w:p w14:paraId="7355618C" w14:textId="7D2FBB7E"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 "Bussiness and Economics." Gallup, Inc., </w:t>
      </w:r>
      <w:hyperlink r:id="rId9" w:history="1">
        <w:r w:rsidRPr="00165D01">
          <w:rPr>
            <w:rStyle w:val="Hyperlink"/>
            <w:rFonts w:ascii="Times New Roman" w:hAnsi="Times New Roman" w:cs="Times New Roman"/>
            <w:noProof/>
          </w:rPr>
          <w:t>https://analyticscampus.gallup.com/Tables</w:t>
        </w:r>
      </w:hyperlink>
      <w:r w:rsidRPr="00165D01">
        <w:rPr>
          <w:rFonts w:ascii="Times New Roman" w:hAnsi="Times New Roman" w:cs="Times New Roman"/>
          <w:noProof/>
        </w:rPr>
        <w:t>.</w:t>
      </w:r>
    </w:p>
    <w:p w14:paraId="525586E1" w14:textId="77777777" w:rsidR="00165D01" w:rsidRDefault="00165D01" w:rsidP="00C80698">
      <w:pPr>
        <w:pStyle w:val="EndNoteBibliography"/>
        <w:ind w:left="720" w:hanging="720"/>
        <w:rPr>
          <w:rFonts w:ascii="Times New Roman" w:hAnsi="Times New Roman" w:cs="Times New Roman"/>
          <w:noProof/>
        </w:rPr>
      </w:pPr>
    </w:p>
    <w:p w14:paraId="0352F094" w14:textId="304A73A8"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Antidze, Margarita. "Court in Georgia Orders Arrest of Ex-President Saakashvili."  </w:t>
      </w:r>
      <w:r w:rsidRPr="00165D01">
        <w:rPr>
          <w:rFonts w:ascii="Times New Roman" w:hAnsi="Times New Roman" w:cs="Times New Roman"/>
          <w:i/>
          <w:noProof/>
        </w:rPr>
        <w:t>Reuters</w:t>
      </w:r>
      <w:r w:rsidRPr="00165D01">
        <w:rPr>
          <w:rFonts w:ascii="Times New Roman" w:hAnsi="Times New Roman" w:cs="Times New Roman"/>
          <w:noProof/>
        </w:rPr>
        <w:t xml:space="preserve"> (2014). </w:t>
      </w:r>
      <w:hyperlink r:id="rId10" w:history="1">
        <w:r w:rsidRPr="00165D01">
          <w:rPr>
            <w:rStyle w:val="Hyperlink"/>
            <w:rFonts w:ascii="Times New Roman" w:hAnsi="Times New Roman" w:cs="Times New Roman"/>
            <w:noProof/>
          </w:rPr>
          <w:t>http://www.reuters.com/article/us-georgia-saakashvili-charges-idUSKBN0G20FK20140802</w:t>
        </w:r>
      </w:hyperlink>
      <w:r w:rsidRPr="00165D01">
        <w:rPr>
          <w:rFonts w:ascii="Times New Roman" w:hAnsi="Times New Roman" w:cs="Times New Roman"/>
          <w:noProof/>
        </w:rPr>
        <w:t>.</w:t>
      </w:r>
    </w:p>
    <w:p w14:paraId="36244FD6" w14:textId="77777777" w:rsidR="00165D01" w:rsidRDefault="00165D01" w:rsidP="00C80698">
      <w:pPr>
        <w:pStyle w:val="EndNoteBibliography"/>
        <w:ind w:left="720" w:hanging="720"/>
        <w:rPr>
          <w:rFonts w:ascii="Times New Roman" w:hAnsi="Times New Roman" w:cs="Times New Roman"/>
          <w:noProof/>
        </w:rPr>
      </w:pPr>
    </w:p>
    <w:p w14:paraId="3DFE3E00" w14:textId="12AEF73B"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 "Georgia, with Eye on 2016 Election, Switches Prime Minister."  </w:t>
      </w:r>
      <w:r w:rsidRPr="00165D01">
        <w:rPr>
          <w:rFonts w:ascii="Times New Roman" w:hAnsi="Times New Roman" w:cs="Times New Roman"/>
          <w:i/>
          <w:noProof/>
        </w:rPr>
        <w:t>Reuters</w:t>
      </w:r>
      <w:r w:rsidRPr="00165D01">
        <w:rPr>
          <w:rFonts w:ascii="Times New Roman" w:hAnsi="Times New Roman" w:cs="Times New Roman"/>
          <w:noProof/>
        </w:rPr>
        <w:t xml:space="preserve"> (2015). </w:t>
      </w:r>
      <w:hyperlink r:id="rId11" w:history="1">
        <w:r w:rsidRPr="00165D01">
          <w:rPr>
            <w:rStyle w:val="Hyperlink"/>
            <w:rFonts w:ascii="Times New Roman" w:hAnsi="Times New Roman" w:cs="Times New Roman"/>
            <w:noProof/>
          </w:rPr>
          <w:t>http://www.reuters.com/article/us-georgia-primeminister-idUSKBN0UC1NL20151229</w:t>
        </w:r>
      </w:hyperlink>
      <w:r w:rsidRPr="00165D01">
        <w:rPr>
          <w:rFonts w:ascii="Times New Roman" w:hAnsi="Times New Roman" w:cs="Times New Roman"/>
          <w:noProof/>
        </w:rPr>
        <w:t>.</w:t>
      </w:r>
    </w:p>
    <w:p w14:paraId="2A17A660" w14:textId="77777777" w:rsidR="00165D01" w:rsidRDefault="00165D01" w:rsidP="00C80698">
      <w:pPr>
        <w:pStyle w:val="EndNoteBibliography"/>
        <w:ind w:left="720" w:hanging="720"/>
        <w:rPr>
          <w:rFonts w:ascii="Times New Roman" w:hAnsi="Times New Roman" w:cs="Times New Roman"/>
          <w:noProof/>
        </w:rPr>
      </w:pPr>
    </w:p>
    <w:p w14:paraId="778FA280"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Atzili, Boaz. "When Good Fences Make Bad Neighbors: Fixed Borders, State Weakness, and International Conflict." </w:t>
      </w:r>
      <w:r w:rsidRPr="00165D01">
        <w:rPr>
          <w:rFonts w:ascii="Times New Roman" w:hAnsi="Times New Roman" w:cs="Times New Roman"/>
          <w:i/>
          <w:noProof/>
        </w:rPr>
        <w:t xml:space="preserve">International Security </w:t>
      </w:r>
      <w:r w:rsidRPr="00165D01">
        <w:rPr>
          <w:rFonts w:ascii="Times New Roman" w:hAnsi="Times New Roman" w:cs="Times New Roman"/>
          <w:noProof/>
        </w:rPr>
        <w:t>31, no. 3 (2006/07): 139-73.</w:t>
      </w:r>
    </w:p>
    <w:p w14:paraId="68567E59" w14:textId="77777777" w:rsidR="00165D01" w:rsidRDefault="00165D01" w:rsidP="00C80698">
      <w:pPr>
        <w:pStyle w:val="EndNoteBibliography"/>
        <w:ind w:left="720" w:hanging="720"/>
        <w:rPr>
          <w:rFonts w:ascii="Times New Roman" w:hAnsi="Times New Roman" w:cs="Times New Roman"/>
          <w:noProof/>
        </w:rPr>
      </w:pPr>
    </w:p>
    <w:p w14:paraId="1434981C"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Baker, P., and S. Glasser. </w:t>
      </w:r>
      <w:r w:rsidRPr="00165D01">
        <w:rPr>
          <w:rFonts w:ascii="Times New Roman" w:hAnsi="Times New Roman" w:cs="Times New Roman"/>
          <w:i/>
          <w:noProof/>
        </w:rPr>
        <w:t>Kremlin Rising: Vladimir Putin's Russia and the End of Revolution</w:t>
      </w:r>
      <w:r w:rsidRPr="00165D01">
        <w:rPr>
          <w:rFonts w:ascii="Times New Roman" w:hAnsi="Times New Roman" w:cs="Times New Roman"/>
          <w:noProof/>
        </w:rPr>
        <w:t>. 1 ed.  New York, NY: Scribner, 2005.</w:t>
      </w:r>
    </w:p>
    <w:p w14:paraId="593A157D" w14:textId="77777777" w:rsidR="00165D01" w:rsidRDefault="00165D01" w:rsidP="00C80698">
      <w:pPr>
        <w:pStyle w:val="EndNoteBibliography"/>
        <w:ind w:left="720" w:hanging="720"/>
        <w:rPr>
          <w:rFonts w:ascii="Times New Roman" w:hAnsi="Times New Roman" w:cs="Times New Roman"/>
          <w:noProof/>
        </w:rPr>
      </w:pPr>
    </w:p>
    <w:p w14:paraId="0A714A80"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Baturo, Alexander, and Michael Laver. </w:t>
      </w:r>
      <w:r w:rsidRPr="00165D01">
        <w:rPr>
          <w:rFonts w:ascii="Times New Roman" w:hAnsi="Times New Roman" w:cs="Times New Roman"/>
          <w:i/>
          <w:noProof/>
        </w:rPr>
        <w:t>Democracy, Dictatorship, and Term Limits</w:t>
      </w:r>
      <w:r w:rsidRPr="00165D01">
        <w:rPr>
          <w:rFonts w:ascii="Times New Roman" w:hAnsi="Times New Roman" w:cs="Times New Roman"/>
          <w:noProof/>
        </w:rPr>
        <w:t>. University of Michigan Press, 2014.</w:t>
      </w:r>
    </w:p>
    <w:p w14:paraId="2457519A" w14:textId="77777777" w:rsidR="00165D01" w:rsidRDefault="00165D01" w:rsidP="00C80698">
      <w:pPr>
        <w:pStyle w:val="EndNoteBibliography"/>
        <w:ind w:left="720" w:hanging="720"/>
        <w:rPr>
          <w:rFonts w:ascii="Times New Roman" w:hAnsi="Times New Roman" w:cs="Times New Roman"/>
          <w:noProof/>
        </w:rPr>
      </w:pPr>
    </w:p>
    <w:p w14:paraId="263158F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Blaydes, Lisa. "Authoritarian Elections and Elite Management: Theory and Evidence from Egypt." 2008.</w:t>
      </w:r>
    </w:p>
    <w:p w14:paraId="44E237B8" w14:textId="77777777" w:rsidR="00165D01" w:rsidRDefault="00165D01" w:rsidP="00C80698">
      <w:pPr>
        <w:pStyle w:val="EndNoteBibliography"/>
        <w:ind w:left="720" w:hanging="720"/>
        <w:rPr>
          <w:rFonts w:ascii="Times New Roman" w:hAnsi="Times New Roman" w:cs="Times New Roman"/>
          <w:noProof/>
        </w:rPr>
      </w:pPr>
    </w:p>
    <w:p w14:paraId="53CCBAEC"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Boesenecker, Aaron. </w:t>
      </w:r>
      <w:r w:rsidRPr="00165D01">
        <w:rPr>
          <w:rFonts w:ascii="Times New Roman" w:hAnsi="Times New Roman" w:cs="Times New Roman"/>
          <w:i/>
          <w:noProof/>
        </w:rPr>
        <w:t>18 - Making Comparisons</w:t>
      </w:r>
      <w:r w:rsidRPr="00165D01">
        <w:rPr>
          <w:rFonts w:ascii="Times New Roman" w:hAnsi="Times New Roman" w:cs="Times New Roman"/>
          <w:noProof/>
        </w:rPr>
        <w:t xml:space="preserve">, </w:t>
      </w:r>
      <w:r w:rsidRPr="00165D01">
        <w:rPr>
          <w:rFonts w:ascii="Times New Roman" w:hAnsi="Times New Roman" w:cs="Times New Roman"/>
          <w:i/>
          <w:noProof/>
        </w:rPr>
        <w:t>Lecturelets</w:t>
      </w:r>
      <w:r w:rsidRPr="00165D01">
        <w:rPr>
          <w:rFonts w:ascii="Times New Roman" w:hAnsi="Times New Roman" w:cs="Times New Roman"/>
          <w:noProof/>
        </w:rPr>
        <w:t>. American University: School of International Service, 2016.</w:t>
      </w:r>
    </w:p>
    <w:p w14:paraId="35805F38" w14:textId="77777777" w:rsidR="00165D01" w:rsidRDefault="00165D01" w:rsidP="00C80698">
      <w:pPr>
        <w:pStyle w:val="EndNoteBibliography"/>
        <w:ind w:left="720" w:hanging="720"/>
        <w:rPr>
          <w:rFonts w:ascii="Times New Roman" w:hAnsi="Times New Roman" w:cs="Times New Roman"/>
          <w:noProof/>
        </w:rPr>
      </w:pPr>
    </w:p>
    <w:p w14:paraId="5A87C215"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Britannica, The Editors of Encyclopedia. "Vaira Vike-Freiberga." In </w:t>
      </w:r>
      <w:r w:rsidRPr="00165D01">
        <w:rPr>
          <w:rFonts w:ascii="Times New Roman" w:hAnsi="Times New Roman" w:cs="Times New Roman"/>
          <w:i/>
          <w:noProof/>
        </w:rPr>
        <w:t>Encyclopedia Britannica</w:t>
      </w:r>
      <w:r w:rsidRPr="00165D01">
        <w:rPr>
          <w:rFonts w:ascii="Times New Roman" w:hAnsi="Times New Roman" w:cs="Times New Roman"/>
          <w:noProof/>
        </w:rPr>
        <w:t>, 2013.</w:t>
      </w:r>
    </w:p>
    <w:p w14:paraId="18D1A4DD" w14:textId="77777777" w:rsidR="00165D01" w:rsidRDefault="00165D01" w:rsidP="00C80698">
      <w:pPr>
        <w:pStyle w:val="EndNoteBibliography"/>
        <w:ind w:left="720" w:hanging="720"/>
        <w:rPr>
          <w:rFonts w:ascii="Times New Roman" w:hAnsi="Times New Roman" w:cs="Times New Roman"/>
          <w:noProof/>
        </w:rPr>
      </w:pPr>
    </w:p>
    <w:p w14:paraId="36DA5A2A"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Brown, Bess. "Saparmurad Niyazov." In </w:t>
      </w:r>
      <w:r w:rsidRPr="00165D01">
        <w:rPr>
          <w:rFonts w:ascii="Times New Roman" w:hAnsi="Times New Roman" w:cs="Times New Roman"/>
          <w:i/>
          <w:noProof/>
        </w:rPr>
        <w:t>Encyclopedia Britanica</w:t>
      </w:r>
      <w:r w:rsidRPr="00165D01">
        <w:rPr>
          <w:rFonts w:ascii="Times New Roman" w:hAnsi="Times New Roman" w:cs="Times New Roman"/>
          <w:noProof/>
        </w:rPr>
        <w:t>: Encyclopedia Britanica Inc., 2016.</w:t>
      </w:r>
    </w:p>
    <w:p w14:paraId="3DAE6AA2" w14:textId="77777777" w:rsidR="00165D01" w:rsidRDefault="00165D01" w:rsidP="00C80698">
      <w:pPr>
        <w:pStyle w:val="EndNoteBibliography"/>
        <w:ind w:left="720" w:hanging="720"/>
        <w:rPr>
          <w:rFonts w:ascii="Times New Roman" w:hAnsi="Times New Roman" w:cs="Times New Roman"/>
          <w:noProof/>
        </w:rPr>
      </w:pPr>
    </w:p>
    <w:p w14:paraId="305DBA2F"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Chance, Matthew, and Nunu Japaridze. "Georgia Foils Mutiny at Military Base Ahead of Training Activities."  </w:t>
      </w:r>
      <w:r w:rsidRPr="00165D01">
        <w:rPr>
          <w:rFonts w:ascii="Times New Roman" w:hAnsi="Times New Roman" w:cs="Times New Roman"/>
          <w:i/>
          <w:noProof/>
        </w:rPr>
        <w:t>CNN</w:t>
      </w:r>
      <w:r w:rsidRPr="00165D01">
        <w:rPr>
          <w:rFonts w:ascii="Times New Roman" w:hAnsi="Times New Roman" w:cs="Times New Roman"/>
          <w:noProof/>
        </w:rPr>
        <w:t xml:space="preserve"> (2009).</w:t>
      </w:r>
    </w:p>
    <w:p w14:paraId="67785D87"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lastRenderedPageBreak/>
        <w:t xml:space="preserve">Chehabi, H. E., and Juan J. Linz. "A Theory of Sultanism." Chap. 1 In </w:t>
      </w:r>
      <w:r w:rsidRPr="00165D01">
        <w:rPr>
          <w:rFonts w:ascii="Times New Roman" w:hAnsi="Times New Roman" w:cs="Times New Roman"/>
          <w:i/>
          <w:noProof/>
        </w:rPr>
        <w:t>Sultanistic Regimes</w:t>
      </w:r>
      <w:r w:rsidRPr="00165D01">
        <w:rPr>
          <w:rFonts w:ascii="Times New Roman" w:hAnsi="Times New Roman" w:cs="Times New Roman"/>
          <w:noProof/>
        </w:rPr>
        <w:t>, edited by H. E. Chehabi and Juan J. Linz. Baltimore, MA: The Johns Hopkins University Press, 1998.</w:t>
      </w:r>
    </w:p>
    <w:p w14:paraId="673D931A" w14:textId="77777777" w:rsidR="00165D01" w:rsidRDefault="00165D01" w:rsidP="00C80698">
      <w:pPr>
        <w:pStyle w:val="EndNoteBibliography"/>
        <w:ind w:left="720" w:hanging="720"/>
        <w:rPr>
          <w:rFonts w:ascii="Times New Roman" w:hAnsi="Times New Roman" w:cs="Times New Roman"/>
          <w:noProof/>
        </w:rPr>
      </w:pPr>
    </w:p>
    <w:p w14:paraId="5F09B99B"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Davenport, Christian. "State Repression and Political Order." </w:t>
      </w:r>
      <w:r w:rsidRPr="00165D01">
        <w:rPr>
          <w:rFonts w:ascii="Times New Roman" w:hAnsi="Times New Roman" w:cs="Times New Roman"/>
          <w:i/>
          <w:noProof/>
        </w:rPr>
        <w:t xml:space="preserve">Annu. Rev. Polit. Sci. </w:t>
      </w:r>
      <w:r w:rsidRPr="00165D01">
        <w:rPr>
          <w:rFonts w:ascii="Times New Roman" w:hAnsi="Times New Roman" w:cs="Times New Roman"/>
          <w:noProof/>
        </w:rPr>
        <w:t>10 (2007): 1-23.</w:t>
      </w:r>
    </w:p>
    <w:p w14:paraId="40414CDF" w14:textId="77777777" w:rsidR="00165D01" w:rsidRDefault="00165D01" w:rsidP="00C80698">
      <w:pPr>
        <w:pStyle w:val="EndNoteBibliography"/>
        <w:ind w:left="720" w:hanging="720"/>
        <w:rPr>
          <w:rFonts w:ascii="Times New Roman" w:hAnsi="Times New Roman" w:cs="Times New Roman"/>
          <w:noProof/>
        </w:rPr>
      </w:pPr>
    </w:p>
    <w:p w14:paraId="75222221"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Dresden, J. R., and M. M. Howard. "Authoritarian Backsliding and the Concentration of Political Power." [In English]. </w:t>
      </w:r>
      <w:r w:rsidRPr="00165D01">
        <w:rPr>
          <w:rFonts w:ascii="Times New Roman" w:hAnsi="Times New Roman" w:cs="Times New Roman"/>
          <w:i/>
          <w:noProof/>
        </w:rPr>
        <w:t xml:space="preserve">Democratization </w:t>
      </w:r>
      <w:r w:rsidRPr="00165D01">
        <w:rPr>
          <w:rFonts w:ascii="Times New Roman" w:hAnsi="Times New Roman" w:cs="Times New Roman"/>
          <w:noProof/>
        </w:rPr>
        <w:t>23, no. 7 (2016): 1122-43.</w:t>
      </w:r>
    </w:p>
    <w:p w14:paraId="242EED97" w14:textId="77777777" w:rsidR="00165D01" w:rsidRDefault="00165D01" w:rsidP="00C80698">
      <w:pPr>
        <w:pStyle w:val="EndNoteBibliography"/>
        <w:ind w:left="720" w:hanging="720"/>
        <w:rPr>
          <w:rFonts w:ascii="Times New Roman" w:hAnsi="Times New Roman" w:cs="Times New Roman"/>
          <w:noProof/>
        </w:rPr>
      </w:pPr>
    </w:p>
    <w:p w14:paraId="0C07C949"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Duffy, Natalie. "Internet Freedom in Vladimir Putin’s Russia: The Noose Tightens." American Enterprise Association, 2015.</w:t>
      </w:r>
    </w:p>
    <w:p w14:paraId="375D86E2" w14:textId="77777777" w:rsidR="00165D01" w:rsidRDefault="00165D01" w:rsidP="00C80698">
      <w:pPr>
        <w:pStyle w:val="EndNoteBibliography"/>
        <w:ind w:left="720" w:hanging="720"/>
        <w:rPr>
          <w:rFonts w:ascii="Times New Roman" w:hAnsi="Times New Roman" w:cs="Times New Roman"/>
          <w:noProof/>
        </w:rPr>
      </w:pPr>
    </w:p>
    <w:p w14:paraId="4DAB7461"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Eglitis, Daina S., and Laura Ardava. "Challenges of a Post-Communist Presidency: Vaira Vike-Freiberga and the Leadership of Latvia." In </w:t>
      </w:r>
      <w:r w:rsidRPr="00165D01">
        <w:rPr>
          <w:rFonts w:ascii="Times New Roman" w:hAnsi="Times New Roman" w:cs="Times New Roman"/>
          <w:i/>
          <w:noProof/>
        </w:rPr>
        <w:t>Women Presidents and Prime Ministers in Post-Transition Democracies</w:t>
      </w:r>
      <w:r w:rsidRPr="00165D01">
        <w:rPr>
          <w:rFonts w:ascii="Times New Roman" w:hAnsi="Times New Roman" w:cs="Times New Roman"/>
          <w:noProof/>
        </w:rPr>
        <w:t>, edited by Verónica Montecinos, 259-76. London: Palgrave Macmillan UK, 2017.</w:t>
      </w:r>
    </w:p>
    <w:p w14:paraId="1A0C5B74" w14:textId="77777777" w:rsidR="00165D01" w:rsidRDefault="00165D01" w:rsidP="00C80698">
      <w:pPr>
        <w:pStyle w:val="EndNoteBibliography"/>
        <w:ind w:left="720" w:hanging="720"/>
        <w:rPr>
          <w:rFonts w:ascii="Times New Roman" w:hAnsi="Times New Roman" w:cs="Times New Roman"/>
          <w:noProof/>
        </w:rPr>
      </w:pPr>
    </w:p>
    <w:p w14:paraId="2401D8E4" w14:textId="06B388F5"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Faulconbridge, Guy. "Kremlin Ruler or Putin's Puppet: Who Is Medvedev?"  </w:t>
      </w:r>
      <w:r w:rsidRPr="00165D01">
        <w:rPr>
          <w:rFonts w:ascii="Times New Roman" w:hAnsi="Times New Roman" w:cs="Times New Roman"/>
          <w:i/>
          <w:noProof/>
        </w:rPr>
        <w:t>Reuters News</w:t>
      </w:r>
      <w:r w:rsidRPr="00165D01">
        <w:rPr>
          <w:rFonts w:ascii="Times New Roman" w:hAnsi="Times New Roman" w:cs="Times New Roman"/>
          <w:noProof/>
        </w:rPr>
        <w:t xml:space="preserve"> (2008). </w:t>
      </w:r>
      <w:hyperlink r:id="rId12" w:history="1">
        <w:r w:rsidRPr="00165D01">
          <w:rPr>
            <w:rStyle w:val="Hyperlink"/>
            <w:rFonts w:ascii="Times New Roman" w:hAnsi="Times New Roman" w:cs="Times New Roman"/>
            <w:noProof/>
          </w:rPr>
          <w:t>http://www.reuters.com/article/us-russia-election-medvedev-idUSL2436079220080224</w:t>
        </w:r>
      </w:hyperlink>
      <w:r w:rsidRPr="00165D01">
        <w:rPr>
          <w:rFonts w:ascii="Times New Roman" w:hAnsi="Times New Roman" w:cs="Times New Roman"/>
          <w:noProof/>
        </w:rPr>
        <w:t>.</w:t>
      </w:r>
    </w:p>
    <w:p w14:paraId="671D3254" w14:textId="77777777" w:rsidR="00165D01" w:rsidRDefault="00165D01" w:rsidP="00C80698">
      <w:pPr>
        <w:pStyle w:val="EndNoteBibliography"/>
        <w:ind w:left="720" w:hanging="720"/>
        <w:rPr>
          <w:rFonts w:ascii="Times New Roman" w:hAnsi="Times New Roman" w:cs="Times New Roman"/>
          <w:noProof/>
        </w:rPr>
      </w:pPr>
    </w:p>
    <w:p w14:paraId="403B9F19"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Felʹshtinskiĭ, I.U., and V. Pribylovskiĭ. </w:t>
      </w:r>
      <w:r w:rsidRPr="00165D01">
        <w:rPr>
          <w:rFonts w:ascii="Times New Roman" w:hAnsi="Times New Roman" w:cs="Times New Roman"/>
          <w:i/>
          <w:noProof/>
        </w:rPr>
        <w:t>The Corporation: Russia and the Kgb in the Age of President Putin</w:t>
      </w:r>
      <w:r w:rsidRPr="00165D01">
        <w:rPr>
          <w:rFonts w:ascii="Times New Roman" w:hAnsi="Times New Roman" w:cs="Times New Roman"/>
          <w:noProof/>
        </w:rPr>
        <w:t>. Encounter Books, 2008.</w:t>
      </w:r>
    </w:p>
    <w:p w14:paraId="66209B67" w14:textId="77777777" w:rsidR="00165D01" w:rsidRDefault="00165D01" w:rsidP="00C80698">
      <w:pPr>
        <w:pStyle w:val="EndNoteBibliography"/>
        <w:ind w:left="720" w:hanging="720"/>
        <w:rPr>
          <w:rFonts w:ascii="Times New Roman" w:hAnsi="Times New Roman" w:cs="Times New Roman"/>
          <w:noProof/>
        </w:rPr>
      </w:pPr>
    </w:p>
    <w:p w14:paraId="7C7E4CF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Freedom in the World 2016: Anxious Dictators, Wavering Democracies: Global Freedom under Pressure." In </w:t>
      </w:r>
      <w:r w:rsidRPr="00165D01">
        <w:rPr>
          <w:rFonts w:ascii="Times New Roman" w:hAnsi="Times New Roman" w:cs="Times New Roman"/>
          <w:i/>
          <w:noProof/>
        </w:rPr>
        <w:t>Freedom House Reports</w:t>
      </w:r>
      <w:r w:rsidRPr="00165D01">
        <w:rPr>
          <w:rFonts w:ascii="Times New Roman" w:hAnsi="Times New Roman" w:cs="Times New Roman"/>
          <w:noProof/>
        </w:rPr>
        <w:t>, edited by Freedom House, 2016.</w:t>
      </w:r>
    </w:p>
    <w:p w14:paraId="0BF6A4EC" w14:textId="77777777" w:rsidR="00165D01" w:rsidRDefault="00165D01" w:rsidP="00C80698">
      <w:pPr>
        <w:pStyle w:val="EndNoteBibliography"/>
        <w:ind w:left="720" w:hanging="720"/>
        <w:rPr>
          <w:rFonts w:ascii="Times New Roman" w:hAnsi="Times New Roman" w:cs="Times New Roman"/>
          <w:noProof/>
        </w:rPr>
      </w:pPr>
    </w:p>
    <w:p w14:paraId="6AAFE12F" w14:textId="1B4C01C5"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Freeland, Chrystia. "Russia’s “Sultan” Putin."  </w:t>
      </w:r>
      <w:r w:rsidRPr="00165D01">
        <w:rPr>
          <w:rFonts w:ascii="Times New Roman" w:hAnsi="Times New Roman" w:cs="Times New Roman"/>
          <w:i/>
          <w:noProof/>
        </w:rPr>
        <w:t>Reuters News</w:t>
      </w:r>
      <w:r w:rsidRPr="00165D01">
        <w:rPr>
          <w:rFonts w:ascii="Times New Roman" w:hAnsi="Times New Roman" w:cs="Times New Roman"/>
          <w:noProof/>
        </w:rPr>
        <w:t xml:space="preserve"> (2011). </w:t>
      </w:r>
      <w:hyperlink r:id="rId13" w:history="1">
        <w:r w:rsidRPr="00165D01">
          <w:rPr>
            <w:rStyle w:val="Hyperlink"/>
            <w:rFonts w:ascii="Times New Roman" w:hAnsi="Times New Roman" w:cs="Times New Roman"/>
            <w:noProof/>
          </w:rPr>
          <w:t>http://blogs.reuters.com/chrystia-freeland/2011/09/30/russias-sultan-putin/</w:t>
        </w:r>
      </w:hyperlink>
      <w:r w:rsidRPr="00165D01">
        <w:rPr>
          <w:rFonts w:ascii="Times New Roman" w:hAnsi="Times New Roman" w:cs="Times New Roman"/>
          <w:noProof/>
        </w:rPr>
        <w:t>.</w:t>
      </w:r>
    </w:p>
    <w:p w14:paraId="1021B7CC" w14:textId="77777777" w:rsidR="00165D01" w:rsidRDefault="00165D01" w:rsidP="00C80698">
      <w:pPr>
        <w:pStyle w:val="EndNoteBibliography"/>
        <w:ind w:left="720" w:hanging="720"/>
        <w:rPr>
          <w:rFonts w:ascii="Times New Roman" w:hAnsi="Times New Roman" w:cs="Times New Roman"/>
          <w:noProof/>
        </w:rPr>
      </w:pPr>
    </w:p>
    <w:p w14:paraId="5FF59050"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Gandhi, J., and A. Przeworski. "Authoritarian Institutions and the Survival of Autocrats." [In English]. </w:t>
      </w:r>
      <w:r w:rsidRPr="00165D01">
        <w:rPr>
          <w:rFonts w:ascii="Times New Roman" w:hAnsi="Times New Roman" w:cs="Times New Roman"/>
          <w:i/>
          <w:noProof/>
        </w:rPr>
        <w:t xml:space="preserve">Comparative Political Studies </w:t>
      </w:r>
      <w:r w:rsidRPr="00165D01">
        <w:rPr>
          <w:rFonts w:ascii="Times New Roman" w:hAnsi="Times New Roman" w:cs="Times New Roman"/>
          <w:noProof/>
        </w:rPr>
        <w:t>40, no. 11 (2007): 1279-301.</w:t>
      </w:r>
    </w:p>
    <w:p w14:paraId="7894BA37" w14:textId="77777777" w:rsidR="00165D01" w:rsidRDefault="00165D01" w:rsidP="00C80698">
      <w:pPr>
        <w:pStyle w:val="EndNoteBibliography"/>
        <w:ind w:left="720" w:hanging="720"/>
        <w:rPr>
          <w:rFonts w:ascii="Times New Roman" w:hAnsi="Times New Roman" w:cs="Times New Roman"/>
          <w:noProof/>
        </w:rPr>
      </w:pPr>
    </w:p>
    <w:p w14:paraId="3A41AD9C"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George, Julie A. "Minority Political Inclusion in Mikheil Saakashvili's Georgia." </w:t>
      </w:r>
      <w:r w:rsidRPr="00165D01">
        <w:rPr>
          <w:rFonts w:ascii="Times New Roman" w:hAnsi="Times New Roman" w:cs="Times New Roman"/>
          <w:i/>
          <w:noProof/>
        </w:rPr>
        <w:t xml:space="preserve">Europe-Asia Studies </w:t>
      </w:r>
      <w:r w:rsidRPr="00165D01">
        <w:rPr>
          <w:rFonts w:ascii="Times New Roman" w:hAnsi="Times New Roman" w:cs="Times New Roman"/>
          <w:noProof/>
        </w:rPr>
        <w:t>60, no. 7 (2008): 1151-75.</w:t>
      </w:r>
    </w:p>
    <w:p w14:paraId="7CB8B727" w14:textId="77777777" w:rsidR="00165D01" w:rsidRDefault="00165D01" w:rsidP="00C80698">
      <w:pPr>
        <w:pStyle w:val="EndNoteBibliography"/>
        <w:ind w:left="720" w:hanging="720"/>
        <w:rPr>
          <w:rFonts w:ascii="Times New Roman" w:hAnsi="Times New Roman" w:cs="Times New Roman"/>
          <w:noProof/>
        </w:rPr>
      </w:pPr>
    </w:p>
    <w:p w14:paraId="5DA1202F"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Gerring, John. "What Is a Case Study and What Is It Good For?". </w:t>
      </w:r>
      <w:r w:rsidRPr="00165D01">
        <w:rPr>
          <w:rFonts w:ascii="Times New Roman" w:hAnsi="Times New Roman" w:cs="Times New Roman"/>
          <w:i/>
          <w:noProof/>
        </w:rPr>
        <w:t xml:space="preserve">The American Political Science Review </w:t>
      </w:r>
      <w:r w:rsidRPr="00165D01">
        <w:rPr>
          <w:rFonts w:ascii="Times New Roman" w:hAnsi="Times New Roman" w:cs="Times New Roman"/>
          <w:noProof/>
        </w:rPr>
        <w:t>98, no. 2 (2004): 341-54.</w:t>
      </w:r>
    </w:p>
    <w:p w14:paraId="55575804" w14:textId="77777777" w:rsidR="00165D01" w:rsidRDefault="00165D01" w:rsidP="00C80698">
      <w:pPr>
        <w:pStyle w:val="EndNoteBibliography"/>
        <w:ind w:left="720" w:hanging="720"/>
        <w:rPr>
          <w:rFonts w:ascii="Times New Roman" w:hAnsi="Times New Roman" w:cs="Times New Roman"/>
          <w:noProof/>
        </w:rPr>
      </w:pPr>
    </w:p>
    <w:p w14:paraId="127241D4"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Gleason, Gregory. "Turkmenistan under Niyazov and Berdymukhammedov." Chap. 5 In </w:t>
      </w:r>
      <w:r w:rsidRPr="00165D01">
        <w:rPr>
          <w:rFonts w:ascii="Times New Roman" w:hAnsi="Times New Roman" w:cs="Times New Roman"/>
          <w:i/>
          <w:noProof/>
        </w:rPr>
        <w:t>Worst of the Worst</w:t>
      </w:r>
      <w:r w:rsidRPr="00165D01">
        <w:rPr>
          <w:rFonts w:ascii="Times New Roman" w:hAnsi="Times New Roman" w:cs="Times New Roman"/>
          <w:noProof/>
        </w:rPr>
        <w:t>, edited by Robert I. Rotberg, 115-34. Cambriage, MA; Washington, DC: World Peace Foundation, Brookings Institution Press, 2007.</w:t>
      </w:r>
    </w:p>
    <w:p w14:paraId="12D86D3E" w14:textId="77777777" w:rsidR="00165D01" w:rsidRDefault="00165D01" w:rsidP="00C80698">
      <w:pPr>
        <w:pStyle w:val="EndNoteBibliography"/>
        <w:ind w:left="720" w:hanging="720"/>
        <w:rPr>
          <w:rFonts w:ascii="Times New Roman" w:hAnsi="Times New Roman" w:cs="Times New Roman"/>
          <w:noProof/>
        </w:rPr>
      </w:pPr>
    </w:p>
    <w:p w14:paraId="6BF6CFD8"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Gudkov, L. "The Nature of "Putinism"." </w:t>
      </w:r>
      <w:r w:rsidRPr="00165D01">
        <w:rPr>
          <w:rFonts w:ascii="Times New Roman" w:hAnsi="Times New Roman" w:cs="Times New Roman"/>
          <w:i/>
          <w:noProof/>
        </w:rPr>
        <w:t xml:space="preserve">Russian Politics and Law </w:t>
      </w:r>
      <w:r w:rsidRPr="00165D01">
        <w:rPr>
          <w:rFonts w:ascii="Times New Roman" w:hAnsi="Times New Roman" w:cs="Times New Roman"/>
          <w:noProof/>
        </w:rPr>
        <w:t>49, no. 2 (2011): 7-33.</w:t>
      </w:r>
    </w:p>
    <w:p w14:paraId="13E3AA8F" w14:textId="77777777" w:rsidR="00165D01" w:rsidRDefault="00165D01" w:rsidP="00C80698">
      <w:pPr>
        <w:pStyle w:val="EndNoteBibliography"/>
        <w:ind w:left="720" w:hanging="720"/>
        <w:rPr>
          <w:rFonts w:ascii="Times New Roman" w:hAnsi="Times New Roman" w:cs="Times New Roman"/>
          <w:noProof/>
        </w:rPr>
      </w:pPr>
    </w:p>
    <w:p w14:paraId="20D2C07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lastRenderedPageBreak/>
        <w:t xml:space="preserve">Halberstam, Michael. </w:t>
      </w:r>
      <w:r w:rsidRPr="00165D01">
        <w:rPr>
          <w:rFonts w:ascii="Times New Roman" w:hAnsi="Times New Roman" w:cs="Times New Roman"/>
          <w:i/>
          <w:noProof/>
        </w:rPr>
        <w:t>Totalitarianism and the Modern Conception of Politics</w:t>
      </w:r>
      <w:r w:rsidRPr="00165D01">
        <w:rPr>
          <w:rFonts w:ascii="Times New Roman" w:hAnsi="Times New Roman" w:cs="Times New Roman"/>
          <w:noProof/>
        </w:rPr>
        <w:t>.  New Haven, CT: Yale University Press, 1999.</w:t>
      </w:r>
    </w:p>
    <w:p w14:paraId="2012EAEC" w14:textId="77777777" w:rsidR="00165D01" w:rsidRDefault="00165D01" w:rsidP="00C80698">
      <w:pPr>
        <w:pStyle w:val="EndNoteBibliography"/>
        <w:ind w:left="720" w:hanging="720"/>
        <w:rPr>
          <w:rFonts w:ascii="Times New Roman" w:hAnsi="Times New Roman" w:cs="Times New Roman"/>
          <w:noProof/>
        </w:rPr>
      </w:pPr>
    </w:p>
    <w:p w14:paraId="3A2C5727"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einrich, Hans-Georg, and Kirill. Tanaev. "Georgia &amp; Russia: Contradictory Media Coverage of the August War." </w:t>
      </w:r>
      <w:r w:rsidRPr="00165D01">
        <w:rPr>
          <w:rFonts w:ascii="Times New Roman" w:hAnsi="Times New Roman" w:cs="Times New Roman"/>
          <w:i/>
          <w:noProof/>
        </w:rPr>
        <w:t xml:space="preserve">Caucasian Review of International Affairs </w:t>
      </w:r>
      <w:r w:rsidRPr="00165D01">
        <w:rPr>
          <w:rFonts w:ascii="Times New Roman" w:hAnsi="Times New Roman" w:cs="Times New Roman"/>
          <w:noProof/>
        </w:rPr>
        <w:t>3, no. 3 (2009): 244-60.</w:t>
      </w:r>
    </w:p>
    <w:p w14:paraId="10CB1157" w14:textId="77777777" w:rsidR="00165D01" w:rsidRDefault="00165D01" w:rsidP="00C80698">
      <w:pPr>
        <w:pStyle w:val="EndNoteBibliography"/>
        <w:ind w:left="720" w:hanging="720"/>
        <w:rPr>
          <w:rFonts w:ascii="Times New Roman" w:hAnsi="Times New Roman" w:cs="Times New Roman"/>
          <w:noProof/>
        </w:rPr>
      </w:pPr>
    </w:p>
    <w:p w14:paraId="00AD68F3"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ofstede, G., G.J. Hofstede, and M. Minkov. </w:t>
      </w:r>
      <w:r w:rsidRPr="00165D01">
        <w:rPr>
          <w:rFonts w:ascii="Times New Roman" w:hAnsi="Times New Roman" w:cs="Times New Roman"/>
          <w:i/>
          <w:noProof/>
        </w:rPr>
        <w:t>Cultures and Organizations: Software of the Mind, Third Edition</w:t>
      </w:r>
      <w:r w:rsidRPr="00165D01">
        <w:rPr>
          <w:rFonts w:ascii="Times New Roman" w:hAnsi="Times New Roman" w:cs="Times New Roman"/>
          <w:noProof/>
        </w:rPr>
        <w:t>. McGraw-Hill Education, 2010.</w:t>
      </w:r>
    </w:p>
    <w:p w14:paraId="5964F385" w14:textId="77777777" w:rsidR="00165D01" w:rsidRDefault="00165D01" w:rsidP="00C80698">
      <w:pPr>
        <w:pStyle w:val="EndNoteBibliography"/>
        <w:ind w:left="720" w:hanging="720"/>
        <w:rPr>
          <w:rFonts w:ascii="Times New Roman" w:hAnsi="Times New Roman" w:cs="Times New Roman"/>
          <w:noProof/>
        </w:rPr>
      </w:pPr>
    </w:p>
    <w:p w14:paraId="6A01E885"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orak, Slavomir. "The Ideology of the Turkmenbashy Regime." </w:t>
      </w:r>
      <w:r w:rsidRPr="00165D01">
        <w:rPr>
          <w:rFonts w:ascii="Times New Roman" w:hAnsi="Times New Roman" w:cs="Times New Roman"/>
          <w:i/>
          <w:noProof/>
        </w:rPr>
        <w:t xml:space="preserve">Perspectives on European Politics and Society </w:t>
      </w:r>
      <w:r w:rsidRPr="00165D01">
        <w:rPr>
          <w:rFonts w:ascii="Times New Roman" w:hAnsi="Times New Roman" w:cs="Times New Roman"/>
          <w:noProof/>
        </w:rPr>
        <w:t>6, no. 2 (2005): 305-19.</w:t>
      </w:r>
    </w:p>
    <w:p w14:paraId="10DF2902" w14:textId="77777777" w:rsidR="00165D01" w:rsidRDefault="00165D01" w:rsidP="00C80698">
      <w:pPr>
        <w:pStyle w:val="EndNoteBibliography"/>
        <w:ind w:left="720" w:hanging="720"/>
        <w:rPr>
          <w:rFonts w:ascii="Times New Roman" w:hAnsi="Times New Roman" w:cs="Times New Roman"/>
          <w:noProof/>
        </w:rPr>
      </w:pPr>
    </w:p>
    <w:p w14:paraId="681F2C1D" w14:textId="407AD43E"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ouse, Freedom. "Georgia." Freedom House, </w:t>
      </w:r>
      <w:hyperlink r:id="rId14" w:history="1">
        <w:r w:rsidRPr="00165D01">
          <w:rPr>
            <w:rStyle w:val="Hyperlink"/>
            <w:rFonts w:ascii="Times New Roman" w:hAnsi="Times New Roman" w:cs="Times New Roman"/>
            <w:noProof/>
          </w:rPr>
          <w:t>https://freedomhouse.org/report/freedom-world/2011/georgia</w:t>
        </w:r>
      </w:hyperlink>
      <w:r w:rsidRPr="00165D01">
        <w:rPr>
          <w:rFonts w:ascii="Times New Roman" w:hAnsi="Times New Roman" w:cs="Times New Roman"/>
          <w:noProof/>
        </w:rPr>
        <w:t>.</w:t>
      </w:r>
    </w:p>
    <w:p w14:paraId="5C34F696" w14:textId="77777777" w:rsidR="00165D01" w:rsidRDefault="00165D01" w:rsidP="00C80698">
      <w:pPr>
        <w:pStyle w:val="EndNoteBibliography"/>
        <w:ind w:left="720" w:hanging="720"/>
        <w:rPr>
          <w:rFonts w:ascii="Times New Roman" w:hAnsi="Times New Roman" w:cs="Times New Roman"/>
          <w:noProof/>
        </w:rPr>
      </w:pPr>
    </w:p>
    <w:p w14:paraId="190BE466"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oward, L. M. "Ch. 1 &amp; Appendices 1, 2, &amp; 3." In </w:t>
      </w:r>
      <w:r w:rsidRPr="00165D01">
        <w:rPr>
          <w:rFonts w:ascii="Times New Roman" w:hAnsi="Times New Roman" w:cs="Times New Roman"/>
          <w:i/>
          <w:noProof/>
        </w:rPr>
        <w:t>Un Peacekeeping in Civil Wars</w:t>
      </w:r>
      <w:r w:rsidRPr="00165D01">
        <w:rPr>
          <w:rFonts w:ascii="Times New Roman" w:hAnsi="Times New Roman" w:cs="Times New Roman"/>
          <w:noProof/>
        </w:rPr>
        <w:t>: Cambridge University Press, 2008.</w:t>
      </w:r>
    </w:p>
    <w:p w14:paraId="76E4AF8E" w14:textId="77777777" w:rsidR="00165D01" w:rsidRDefault="00165D01" w:rsidP="00C80698">
      <w:pPr>
        <w:pStyle w:val="EndNoteBibliography"/>
        <w:ind w:left="720" w:hanging="720"/>
        <w:rPr>
          <w:rFonts w:ascii="Times New Roman" w:hAnsi="Times New Roman" w:cs="Times New Roman"/>
          <w:noProof/>
        </w:rPr>
      </w:pPr>
    </w:p>
    <w:p w14:paraId="2B158F4B"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utcheson, D. S., and B. Petersson. "Shortcut to Legitimacy: Popularity in Putin’s Russia." </w:t>
      </w:r>
      <w:r w:rsidRPr="00165D01">
        <w:rPr>
          <w:rFonts w:ascii="Times New Roman" w:hAnsi="Times New Roman" w:cs="Times New Roman"/>
          <w:i/>
          <w:noProof/>
        </w:rPr>
        <w:t xml:space="preserve">Europe - Asia Studies </w:t>
      </w:r>
      <w:r w:rsidRPr="00165D01">
        <w:rPr>
          <w:rFonts w:ascii="Times New Roman" w:hAnsi="Times New Roman" w:cs="Times New Roman"/>
          <w:noProof/>
        </w:rPr>
        <w:t xml:space="preserve"> (2016): 1-20.</w:t>
      </w:r>
    </w:p>
    <w:p w14:paraId="3E2FDD56" w14:textId="77777777" w:rsidR="00165D01" w:rsidRDefault="00165D01" w:rsidP="00C80698">
      <w:pPr>
        <w:pStyle w:val="EndNoteBibliography"/>
        <w:ind w:left="720" w:hanging="720"/>
        <w:rPr>
          <w:rFonts w:ascii="Times New Roman" w:hAnsi="Times New Roman" w:cs="Times New Roman"/>
          <w:noProof/>
        </w:rPr>
      </w:pPr>
    </w:p>
    <w:p w14:paraId="61A16739"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Hyde, Matthew. "Putin's Federal Reforms and Their Implications for Presidential Power in Russia." </w:t>
      </w:r>
      <w:r w:rsidRPr="00165D01">
        <w:rPr>
          <w:rFonts w:ascii="Times New Roman" w:hAnsi="Times New Roman" w:cs="Times New Roman"/>
          <w:i/>
          <w:noProof/>
        </w:rPr>
        <w:t xml:space="preserve">Europe-Asia studies </w:t>
      </w:r>
      <w:r w:rsidRPr="00165D01">
        <w:rPr>
          <w:rFonts w:ascii="Times New Roman" w:hAnsi="Times New Roman" w:cs="Times New Roman"/>
          <w:noProof/>
        </w:rPr>
        <w:t>53, no. 5 (2001): 719-43.</w:t>
      </w:r>
    </w:p>
    <w:p w14:paraId="4D4B04BB" w14:textId="77777777" w:rsidR="00165D01" w:rsidRDefault="00165D01" w:rsidP="00C80698">
      <w:pPr>
        <w:pStyle w:val="EndNoteBibliography"/>
        <w:ind w:left="720" w:hanging="720"/>
        <w:rPr>
          <w:rFonts w:ascii="Times New Roman" w:hAnsi="Times New Roman" w:cs="Times New Roman"/>
          <w:noProof/>
        </w:rPr>
      </w:pPr>
    </w:p>
    <w:p w14:paraId="4D52482E"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Interfax. "Putin Recognized Symbol of Stability, Prospective Leader of Progress - Analysts." 2012.</w:t>
      </w:r>
    </w:p>
    <w:p w14:paraId="520167A1" w14:textId="77777777" w:rsidR="00165D01" w:rsidRDefault="00165D01" w:rsidP="00C80698">
      <w:pPr>
        <w:pStyle w:val="EndNoteBibliography"/>
        <w:ind w:left="720" w:hanging="720"/>
        <w:rPr>
          <w:rFonts w:ascii="Times New Roman" w:hAnsi="Times New Roman" w:cs="Times New Roman"/>
          <w:noProof/>
        </w:rPr>
      </w:pPr>
    </w:p>
    <w:p w14:paraId="50B825ED"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ITAR-TASS. "Russian Patriarch Praises Putin Address." 2000.</w:t>
      </w:r>
    </w:p>
    <w:p w14:paraId="1AF16255" w14:textId="77777777" w:rsidR="00165D01" w:rsidRDefault="00165D01" w:rsidP="00C80698">
      <w:pPr>
        <w:pStyle w:val="EndNoteBibliography"/>
        <w:ind w:left="720" w:hanging="720"/>
        <w:rPr>
          <w:rFonts w:ascii="Times New Roman" w:hAnsi="Times New Roman" w:cs="Times New Roman"/>
          <w:noProof/>
        </w:rPr>
      </w:pPr>
    </w:p>
    <w:p w14:paraId="170F4F07"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Jones, E. "The Military as an Agent for Political Socialization. Red Army and Society: A Sociology of the Soviet Military."  (1985).</w:t>
      </w:r>
    </w:p>
    <w:p w14:paraId="39561E5C" w14:textId="77777777" w:rsidR="00165D01" w:rsidRDefault="00165D01" w:rsidP="00C80698">
      <w:pPr>
        <w:pStyle w:val="EndNoteBibliography"/>
        <w:ind w:left="720" w:hanging="720"/>
        <w:rPr>
          <w:rFonts w:ascii="Times New Roman" w:hAnsi="Times New Roman" w:cs="Times New Roman"/>
          <w:noProof/>
        </w:rPr>
      </w:pPr>
    </w:p>
    <w:p w14:paraId="5DB9A78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Jones, Stephen F. "The Rose Revolution: A Revolution without Revolutionaries?". </w:t>
      </w:r>
      <w:r w:rsidRPr="00165D01">
        <w:rPr>
          <w:rFonts w:ascii="Times New Roman" w:hAnsi="Times New Roman" w:cs="Times New Roman"/>
          <w:i/>
          <w:noProof/>
        </w:rPr>
        <w:t xml:space="preserve">Cambridge Review of International Affairs </w:t>
      </w:r>
      <w:r w:rsidRPr="00165D01">
        <w:rPr>
          <w:rFonts w:ascii="Times New Roman" w:hAnsi="Times New Roman" w:cs="Times New Roman"/>
          <w:noProof/>
        </w:rPr>
        <w:t>19, no. 1 (2006): 33-48.</w:t>
      </w:r>
    </w:p>
    <w:p w14:paraId="37D79434" w14:textId="77777777" w:rsidR="00165D01" w:rsidRDefault="00165D01" w:rsidP="00C80698">
      <w:pPr>
        <w:pStyle w:val="EndNoteBibliography"/>
        <w:ind w:left="720" w:hanging="720"/>
        <w:rPr>
          <w:rFonts w:ascii="Times New Roman" w:hAnsi="Times New Roman" w:cs="Times New Roman"/>
          <w:noProof/>
        </w:rPr>
      </w:pPr>
    </w:p>
    <w:p w14:paraId="06F36A61"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Kandelaki, Giorgi. "Georgia’s Rose Revolution." Washington DC: United States Institute of Peace, 2006.</w:t>
      </w:r>
    </w:p>
    <w:p w14:paraId="645D4E21" w14:textId="77777777" w:rsidR="00165D01" w:rsidRDefault="00165D01" w:rsidP="00C80698">
      <w:pPr>
        <w:pStyle w:val="EndNoteBibliography"/>
        <w:ind w:left="720" w:hanging="720"/>
        <w:rPr>
          <w:rFonts w:ascii="Times New Roman" w:hAnsi="Times New Roman" w:cs="Times New Roman"/>
          <w:noProof/>
        </w:rPr>
      </w:pPr>
    </w:p>
    <w:p w14:paraId="7626086F"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Kaser, Michael. "Economic Transition in Six Central Asian Economies</w:t>
      </w:r>
      <w:r w:rsidRPr="00165D01">
        <w:rPr>
          <w:rFonts w:ascii="Monaco" w:hAnsi="Monaco" w:cs="Monaco"/>
          <w:noProof/>
        </w:rPr>
        <w:t>∗</w:t>
      </w:r>
      <w:r w:rsidRPr="00165D01">
        <w:rPr>
          <w:rFonts w:ascii="Times New Roman" w:hAnsi="Times New Roman" w:cs="Times New Roman"/>
          <w:noProof/>
        </w:rPr>
        <w:t xml:space="preserve">." </w:t>
      </w:r>
      <w:r w:rsidRPr="00165D01">
        <w:rPr>
          <w:rFonts w:ascii="Times New Roman" w:hAnsi="Times New Roman" w:cs="Times New Roman"/>
          <w:i/>
          <w:noProof/>
        </w:rPr>
        <w:t xml:space="preserve">Central Asian Survey </w:t>
      </w:r>
      <w:r w:rsidRPr="00165D01">
        <w:rPr>
          <w:rFonts w:ascii="Times New Roman" w:hAnsi="Times New Roman" w:cs="Times New Roman"/>
          <w:noProof/>
        </w:rPr>
        <w:t>16, no. 1 (1997): 5-26.</w:t>
      </w:r>
    </w:p>
    <w:p w14:paraId="6A8B2D84" w14:textId="77777777" w:rsidR="00165D01" w:rsidRDefault="00165D01" w:rsidP="00C80698">
      <w:pPr>
        <w:pStyle w:val="EndNoteBibliography"/>
        <w:ind w:left="720" w:hanging="720"/>
        <w:rPr>
          <w:rFonts w:ascii="Times New Roman" w:hAnsi="Times New Roman" w:cs="Times New Roman"/>
          <w:noProof/>
        </w:rPr>
      </w:pPr>
    </w:p>
    <w:p w14:paraId="29F4976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Kryshtanovskaya, O., and S. White. "Putin's Militocracy." </w:t>
      </w:r>
      <w:r w:rsidRPr="00165D01">
        <w:rPr>
          <w:rFonts w:ascii="Times New Roman" w:hAnsi="Times New Roman" w:cs="Times New Roman"/>
          <w:i/>
          <w:noProof/>
        </w:rPr>
        <w:t xml:space="preserve">Post-Soviet Affairs </w:t>
      </w:r>
      <w:r w:rsidRPr="00165D01">
        <w:rPr>
          <w:rFonts w:ascii="Times New Roman" w:hAnsi="Times New Roman" w:cs="Times New Roman"/>
          <w:noProof/>
        </w:rPr>
        <w:t>19, no. 4 (2003): 289-306.</w:t>
      </w:r>
    </w:p>
    <w:p w14:paraId="785DFF82" w14:textId="77777777" w:rsidR="00165D01" w:rsidRDefault="00165D01" w:rsidP="00C80698">
      <w:pPr>
        <w:pStyle w:val="EndNoteBibliography"/>
        <w:ind w:left="720" w:hanging="720"/>
        <w:rPr>
          <w:rFonts w:ascii="Times New Roman" w:hAnsi="Times New Roman" w:cs="Times New Roman"/>
          <w:noProof/>
        </w:rPr>
      </w:pPr>
    </w:p>
    <w:p w14:paraId="6F475A30"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Kunysz, Nicholas. "From Sultanism to Neopatrimonialism? Regionalism within Turkmenistan." </w:t>
      </w:r>
      <w:r w:rsidRPr="00165D01">
        <w:rPr>
          <w:rFonts w:ascii="Times New Roman" w:hAnsi="Times New Roman" w:cs="Times New Roman"/>
          <w:i/>
          <w:noProof/>
        </w:rPr>
        <w:t xml:space="preserve">Central Asian Survey </w:t>
      </w:r>
      <w:r w:rsidRPr="00165D01">
        <w:rPr>
          <w:rFonts w:ascii="Times New Roman" w:hAnsi="Times New Roman" w:cs="Times New Roman"/>
          <w:noProof/>
        </w:rPr>
        <w:t>31, no. 1 (2012): 1-16.</w:t>
      </w:r>
    </w:p>
    <w:p w14:paraId="2110F528" w14:textId="2757FCCF"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lastRenderedPageBreak/>
        <w:t xml:space="preserve">Latvia, State Chancellery of the Republic of. "Ex Prime Ministers of the Republic of Latvia." State Chancellery of the Republic of Latvia, </w:t>
      </w:r>
      <w:hyperlink r:id="rId15" w:history="1">
        <w:r w:rsidRPr="00165D01">
          <w:rPr>
            <w:rStyle w:val="Hyperlink"/>
            <w:rFonts w:ascii="Times New Roman" w:hAnsi="Times New Roman" w:cs="Times New Roman"/>
            <w:noProof/>
          </w:rPr>
          <w:t>http://www.mk.gov.lv/en/content/ex-prime-ministers-republic-latvia</w:t>
        </w:r>
      </w:hyperlink>
      <w:r w:rsidRPr="00165D01">
        <w:rPr>
          <w:rFonts w:ascii="Times New Roman" w:hAnsi="Times New Roman" w:cs="Times New Roman"/>
          <w:noProof/>
        </w:rPr>
        <w:t>.</w:t>
      </w:r>
    </w:p>
    <w:p w14:paraId="49202745" w14:textId="77777777" w:rsidR="00165D01" w:rsidRDefault="00165D01" w:rsidP="00C80698">
      <w:pPr>
        <w:pStyle w:val="EndNoteBibliography"/>
        <w:ind w:left="720" w:hanging="720"/>
        <w:rPr>
          <w:rFonts w:ascii="Times New Roman" w:hAnsi="Times New Roman" w:cs="Times New Roman"/>
          <w:noProof/>
        </w:rPr>
      </w:pPr>
    </w:p>
    <w:p w14:paraId="641AECF1"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Lazarus, Joel. "Democracy or Good Governance? Globalization, Transnational Capital, and Georgia's Neo-Liberal Revolution." </w:t>
      </w:r>
      <w:r w:rsidRPr="00165D01">
        <w:rPr>
          <w:rFonts w:ascii="Times New Roman" w:hAnsi="Times New Roman" w:cs="Times New Roman"/>
          <w:i/>
          <w:noProof/>
        </w:rPr>
        <w:t xml:space="preserve">Journal of Intervention and Statebuilding </w:t>
      </w:r>
      <w:r w:rsidRPr="00165D01">
        <w:rPr>
          <w:rFonts w:ascii="Times New Roman" w:hAnsi="Times New Roman" w:cs="Times New Roman"/>
          <w:noProof/>
        </w:rPr>
        <w:t>7, no. 3 (2013): 259-86.</w:t>
      </w:r>
    </w:p>
    <w:p w14:paraId="718F6472" w14:textId="77777777" w:rsidR="00165D01" w:rsidRDefault="00165D01" w:rsidP="00C80698">
      <w:pPr>
        <w:pStyle w:val="EndNoteBibliography"/>
        <w:ind w:left="720" w:hanging="720"/>
        <w:rPr>
          <w:rFonts w:ascii="Times New Roman" w:hAnsi="Times New Roman" w:cs="Times New Roman"/>
          <w:noProof/>
        </w:rPr>
      </w:pPr>
    </w:p>
    <w:p w14:paraId="51CBBF84"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Leahy, Anne. "Putin's Russia." </w:t>
      </w:r>
      <w:r w:rsidRPr="00165D01">
        <w:rPr>
          <w:rFonts w:ascii="Times New Roman" w:hAnsi="Times New Roman" w:cs="Times New Roman"/>
          <w:i/>
          <w:noProof/>
        </w:rPr>
        <w:t xml:space="preserve">International journal (Toronto) </w:t>
      </w:r>
      <w:r w:rsidRPr="00165D01">
        <w:rPr>
          <w:rFonts w:ascii="Times New Roman" w:hAnsi="Times New Roman" w:cs="Times New Roman"/>
          <w:noProof/>
        </w:rPr>
        <w:t>55, no. 4 (01/2000 2000): 633.</w:t>
      </w:r>
    </w:p>
    <w:p w14:paraId="250D5636" w14:textId="77777777" w:rsidR="00165D01" w:rsidRDefault="00165D01" w:rsidP="00C80698">
      <w:pPr>
        <w:pStyle w:val="EndNoteBibliography"/>
        <w:ind w:left="720" w:hanging="720"/>
        <w:rPr>
          <w:rFonts w:ascii="Times New Roman" w:hAnsi="Times New Roman" w:cs="Times New Roman"/>
          <w:noProof/>
        </w:rPr>
      </w:pPr>
    </w:p>
    <w:p w14:paraId="2A7FFE6A"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Liñán, M. V. "History as a Propaganda Tool in Putin's Russia." </w:t>
      </w:r>
      <w:r w:rsidRPr="00165D01">
        <w:rPr>
          <w:rFonts w:ascii="Times New Roman" w:hAnsi="Times New Roman" w:cs="Times New Roman"/>
          <w:i/>
          <w:noProof/>
        </w:rPr>
        <w:t xml:space="preserve">Communist and Post-Communist Studies </w:t>
      </w:r>
      <w:r w:rsidRPr="00165D01">
        <w:rPr>
          <w:rFonts w:ascii="Times New Roman" w:hAnsi="Times New Roman" w:cs="Times New Roman"/>
          <w:noProof/>
        </w:rPr>
        <w:t>43, no. 2 (2010): 167-78.</w:t>
      </w:r>
    </w:p>
    <w:p w14:paraId="0BB12592" w14:textId="77777777" w:rsidR="00165D01" w:rsidRDefault="00165D01" w:rsidP="00C80698">
      <w:pPr>
        <w:pStyle w:val="EndNoteBibliography"/>
        <w:ind w:left="720" w:hanging="720"/>
        <w:rPr>
          <w:rFonts w:ascii="Times New Roman" w:hAnsi="Times New Roman" w:cs="Times New Roman"/>
          <w:noProof/>
        </w:rPr>
      </w:pPr>
    </w:p>
    <w:p w14:paraId="15C1F5AA"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Linz, J.J. </w:t>
      </w:r>
      <w:r w:rsidRPr="00165D01">
        <w:rPr>
          <w:rFonts w:ascii="Times New Roman" w:hAnsi="Times New Roman" w:cs="Times New Roman"/>
          <w:i/>
          <w:noProof/>
        </w:rPr>
        <w:t>Totalitarian and Authoritarian Regimes</w:t>
      </w:r>
      <w:r w:rsidRPr="00165D01">
        <w:rPr>
          <w:rFonts w:ascii="Times New Roman" w:hAnsi="Times New Roman" w:cs="Times New Roman"/>
          <w:noProof/>
        </w:rPr>
        <w:t>.  London: Lynne Rienner Publishers, 2000.</w:t>
      </w:r>
    </w:p>
    <w:p w14:paraId="25FAFE40" w14:textId="77777777" w:rsidR="00165D01" w:rsidRDefault="00165D01" w:rsidP="00C80698">
      <w:pPr>
        <w:pStyle w:val="EndNoteBibliography"/>
        <w:ind w:left="720" w:hanging="720"/>
        <w:rPr>
          <w:rFonts w:ascii="Times New Roman" w:hAnsi="Times New Roman" w:cs="Times New Roman"/>
          <w:noProof/>
        </w:rPr>
      </w:pPr>
    </w:p>
    <w:p w14:paraId="6DB82845"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Linz, J.J., and A. Stepan. </w:t>
      </w:r>
      <w:r w:rsidRPr="00165D01">
        <w:rPr>
          <w:rFonts w:ascii="Times New Roman" w:hAnsi="Times New Roman" w:cs="Times New Roman"/>
          <w:i/>
          <w:noProof/>
        </w:rPr>
        <w:t>Problems of Democratic Transition and Consolidation: Southern Europe, South America, and Post-Communist Europe</w:t>
      </w:r>
      <w:r w:rsidRPr="00165D01">
        <w:rPr>
          <w:rFonts w:ascii="Times New Roman" w:hAnsi="Times New Roman" w:cs="Times New Roman"/>
          <w:noProof/>
        </w:rPr>
        <w:t>. Johns Hopkins University Press, 1996.</w:t>
      </w:r>
    </w:p>
    <w:p w14:paraId="28F8972C" w14:textId="77777777" w:rsidR="00165D01" w:rsidRDefault="00165D01" w:rsidP="00C80698">
      <w:pPr>
        <w:pStyle w:val="EndNoteBibliography"/>
        <w:ind w:left="720" w:hanging="720"/>
        <w:rPr>
          <w:rFonts w:ascii="Times New Roman" w:hAnsi="Times New Roman" w:cs="Times New Roman"/>
          <w:noProof/>
        </w:rPr>
      </w:pPr>
    </w:p>
    <w:p w14:paraId="5470E923" w14:textId="325ECDEE"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McGuinness, Damien. "Georgia President Mikheil Saakashvili Admits Election Loss."  </w:t>
      </w:r>
      <w:r w:rsidRPr="00165D01">
        <w:rPr>
          <w:rFonts w:ascii="Times New Roman" w:hAnsi="Times New Roman" w:cs="Times New Roman"/>
          <w:i/>
          <w:noProof/>
        </w:rPr>
        <w:t>BBC News</w:t>
      </w:r>
      <w:r w:rsidRPr="00165D01">
        <w:rPr>
          <w:rFonts w:ascii="Times New Roman" w:hAnsi="Times New Roman" w:cs="Times New Roman"/>
          <w:noProof/>
        </w:rPr>
        <w:t xml:space="preserve"> (2012). </w:t>
      </w:r>
      <w:hyperlink r:id="rId16" w:history="1">
        <w:r w:rsidRPr="00165D01">
          <w:rPr>
            <w:rStyle w:val="Hyperlink"/>
            <w:rFonts w:ascii="Times New Roman" w:hAnsi="Times New Roman" w:cs="Times New Roman"/>
            <w:noProof/>
          </w:rPr>
          <w:t>http://www.bbc.com/news/world-europe-19798323</w:t>
        </w:r>
      </w:hyperlink>
      <w:r w:rsidRPr="00165D01">
        <w:rPr>
          <w:rFonts w:ascii="Times New Roman" w:hAnsi="Times New Roman" w:cs="Times New Roman"/>
          <w:noProof/>
        </w:rPr>
        <w:t>.</w:t>
      </w:r>
    </w:p>
    <w:p w14:paraId="63CC361E" w14:textId="77777777" w:rsidR="00165D01" w:rsidRDefault="00165D01" w:rsidP="00C80698">
      <w:pPr>
        <w:pStyle w:val="EndNoteBibliography"/>
        <w:ind w:left="720" w:hanging="720"/>
        <w:rPr>
          <w:rFonts w:ascii="Times New Roman" w:hAnsi="Times New Roman" w:cs="Times New Roman"/>
          <w:noProof/>
        </w:rPr>
      </w:pPr>
    </w:p>
    <w:p w14:paraId="1F3E8A47"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Mikheil Saakashvili." In </w:t>
      </w:r>
      <w:r w:rsidRPr="00165D01">
        <w:rPr>
          <w:rFonts w:ascii="Times New Roman" w:hAnsi="Times New Roman" w:cs="Times New Roman"/>
          <w:i/>
          <w:noProof/>
        </w:rPr>
        <w:t>Wikipedia</w:t>
      </w:r>
      <w:r w:rsidRPr="00165D01">
        <w:rPr>
          <w:rFonts w:ascii="Times New Roman" w:hAnsi="Times New Roman" w:cs="Times New Roman"/>
          <w:noProof/>
        </w:rPr>
        <w:t>: Wikimedia Project, 2017.</w:t>
      </w:r>
    </w:p>
    <w:p w14:paraId="2C451383" w14:textId="77777777" w:rsidR="00165D01" w:rsidRDefault="00165D01" w:rsidP="00C80698">
      <w:pPr>
        <w:pStyle w:val="EndNoteBibliography"/>
        <w:ind w:left="720" w:hanging="720"/>
        <w:rPr>
          <w:rFonts w:ascii="Times New Roman" w:hAnsi="Times New Roman" w:cs="Times New Roman"/>
          <w:noProof/>
        </w:rPr>
      </w:pPr>
    </w:p>
    <w:p w14:paraId="173272CE"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Miriam Lanskoy, Giorgi Areshidze. "Georgia's Year of Turmoil." </w:t>
      </w:r>
      <w:r w:rsidRPr="00165D01">
        <w:rPr>
          <w:rFonts w:ascii="Times New Roman" w:hAnsi="Times New Roman" w:cs="Times New Roman"/>
          <w:i/>
          <w:noProof/>
        </w:rPr>
        <w:t xml:space="preserve">Journal of Democracy </w:t>
      </w:r>
      <w:r w:rsidRPr="00165D01">
        <w:rPr>
          <w:rFonts w:ascii="Times New Roman" w:hAnsi="Times New Roman" w:cs="Times New Roman"/>
          <w:noProof/>
        </w:rPr>
        <w:t>19, no. 4 (2008): 154-68.</w:t>
      </w:r>
    </w:p>
    <w:p w14:paraId="710A50AB" w14:textId="77777777" w:rsidR="00165D01" w:rsidRDefault="00165D01" w:rsidP="00C80698">
      <w:pPr>
        <w:pStyle w:val="EndNoteBibliography"/>
        <w:ind w:left="720" w:hanging="720"/>
        <w:rPr>
          <w:rFonts w:ascii="Times New Roman" w:hAnsi="Times New Roman" w:cs="Times New Roman"/>
          <w:noProof/>
        </w:rPr>
      </w:pPr>
    </w:p>
    <w:p w14:paraId="64746189" w14:textId="18B34EA6"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Mitchell, Lincoln. "Saakashvili Doesn’t Need a Little Help from His Friends."  </w:t>
      </w:r>
      <w:r w:rsidRPr="00165D01">
        <w:rPr>
          <w:rFonts w:ascii="Times New Roman" w:hAnsi="Times New Roman" w:cs="Times New Roman"/>
          <w:i/>
          <w:noProof/>
        </w:rPr>
        <w:t>Foreing Policy</w:t>
      </w:r>
      <w:r w:rsidRPr="00165D01">
        <w:rPr>
          <w:rFonts w:ascii="Times New Roman" w:hAnsi="Times New Roman" w:cs="Times New Roman"/>
          <w:noProof/>
        </w:rPr>
        <w:t xml:space="preserve"> (2014). </w:t>
      </w:r>
      <w:hyperlink r:id="rId17" w:history="1">
        <w:r w:rsidRPr="00165D01">
          <w:rPr>
            <w:rStyle w:val="Hyperlink"/>
            <w:rFonts w:ascii="Times New Roman" w:hAnsi="Times New Roman" w:cs="Times New Roman"/>
            <w:noProof/>
          </w:rPr>
          <w:t>http://foreignpolicy.com/2014/08/04/the-one-place-where-washington-can-make-a-difference/</w:t>
        </w:r>
      </w:hyperlink>
      <w:r w:rsidRPr="00165D01">
        <w:rPr>
          <w:rFonts w:ascii="Times New Roman" w:hAnsi="Times New Roman" w:cs="Times New Roman"/>
          <w:noProof/>
        </w:rPr>
        <w:t>.</w:t>
      </w:r>
    </w:p>
    <w:p w14:paraId="33C5A649" w14:textId="77777777" w:rsidR="00165D01" w:rsidRDefault="00165D01" w:rsidP="00C80698">
      <w:pPr>
        <w:pStyle w:val="EndNoteBibliography"/>
        <w:ind w:left="720" w:hanging="720"/>
        <w:rPr>
          <w:rFonts w:ascii="Times New Roman" w:hAnsi="Times New Roman" w:cs="Times New Roman"/>
          <w:noProof/>
        </w:rPr>
      </w:pPr>
    </w:p>
    <w:p w14:paraId="21A8176E"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Morris, Helen M. "President, Party and Nationality Policy in Latvia, 1991–1999." </w:t>
      </w:r>
      <w:r w:rsidRPr="00165D01">
        <w:rPr>
          <w:rFonts w:ascii="Times New Roman" w:hAnsi="Times New Roman" w:cs="Times New Roman"/>
          <w:i/>
          <w:noProof/>
        </w:rPr>
        <w:t xml:space="preserve">Europe-Asia Studies </w:t>
      </w:r>
      <w:r w:rsidRPr="00165D01">
        <w:rPr>
          <w:rFonts w:ascii="Times New Roman" w:hAnsi="Times New Roman" w:cs="Times New Roman"/>
          <w:noProof/>
        </w:rPr>
        <w:t>56, no. 4 (2004): 543-69.</w:t>
      </w:r>
    </w:p>
    <w:p w14:paraId="4089033B" w14:textId="77777777" w:rsidR="00165D01" w:rsidRDefault="00165D01" w:rsidP="00C80698">
      <w:pPr>
        <w:pStyle w:val="EndNoteBibliography"/>
        <w:ind w:left="720" w:hanging="720"/>
        <w:rPr>
          <w:rFonts w:ascii="Times New Roman" w:hAnsi="Times New Roman" w:cs="Times New Roman"/>
          <w:noProof/>
        </w:rPr>
      </w:pPr>
    </w:p>
    <w:p w14:paraId="17AA3816" w14:textId="6D8D30F1"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Neef, Christian, and Matthias Schepp. "The Puppet President: Medvedev's Betrayal of Russian Democracy."  </w:t>
      </w:r>
      <w:r w:rsidRPr="00165D01">
        <w:rPr>
          <w:rFonts w:ascii="Times New Roman" w:hAnsi="Times New Roman" w:cs="Times New Roman"/>
          <w:i/>
          <w:noProof/>
        </w:rPr>
        <w:t>Spiegel Online</w:t>
      </w:r>
      <w:r w:rsidRPr="00165D01">
        <w:rPr>
          <w:rFonts w:ascii="Times New Roman" w:hAnsi="Times New Roman" w:cs="Times New Roman"/>
          <w:noProof/>
        </w:rPr>
        <w:t xml:space="preserve"> (2011). </w:t>
      </w:r>
      <w:hyperlink r:id="rId18" w:history="1">
        <w:r w:rsidRPr="00165D01">
          <w:rPr>
            <w:rStyle w:val="Hyperlink"/>
            <w:rFonts w:ascii="Times New Roman" w:hAnsi="Times New Roman" w:cs="Times New Roman"/>
            <w:noProof/>
          </w:rPr>
          <w:t>http://www.spiegel.de/international/world/the-puppet-president-medvedev-s-betrayal-of-russian-democracy-a-789767.html</w:t>
        </w:r>
      </w:hyperlink>
      <w:r w:rsidRPr="00165D01">
        <w:rPr>
          <w:rFonts w:ascii="Times New Roman" w:hAnsi="Times New Roman" w:cs="Times New Roman"/>
          <w:noProof/>
        </w:rPr>
        <w:t>.</w:t>
      </w:r>
    </w:p>
    <w:p w14:paraId="634DB790" w14:textId="77777777" w:rsidR="00165D01" w:rsidRDefault="00165D01" w:rsidP="00C80698">
      <w:pPr>
        <w:pStyle w:val="EndNoteBibliography"/>
        <w:ind w:left="720" w:hanging="720"/>
        <w:rPr>
          <w:rFonts w:ascii="Times New Roman" w:hAnsi="Times New Roman" w:cs="Times New Roman"/>
          <w:noProof/>
        </w:rPr>
      </w:pPr>
    </w:p>
    <w:p w14:paraId="58E5DB55"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Nissel, Megan. "To Intervene or Not to Intervene: The Role of Humanitarianism, U.N.Approval, and Economic Incentives in Determining Nato Military Intervention in Conflict." </w:t>
      </w:r>
      <w:r w:rsidRPr="00165D01">
        <w:rPr>
          <w:rFonts w:ascii="Times New Roman" w:hAnsi="Times New Roman" w:cs="Times New Roman"/>
          <w:i/>
          <w:noProof/>
        </w:rPr>
        <w:t xml:space="preserve">Clocks &amp; Clouds </w:t>
      </w:r>
      <w:r w:rsidRPr="00165D01">
        <w:rPr>
          <w:rFonts w:ascii="Times New Roman" w:hAnsi="Times New Roman" w:cs="Times New Roman"/>
          <w:noProof/>
        </w:rPr>
        <w:t>4, no. 2 (2014): 1-19.</w:t>
      </w:r>
    </w:p>
    <w:p w14:paraId="3787F3F1" w14:textId="77777777" w:rsidR="00165D01" w:rsidRDefault="00165D01" w:rsidP="00C80698">
      <w:pPr>
        <w:pStyle w:val="EndNoteBibliography"/>
        <w:ind w:left="720" w:hanging="720"/>
        <w:rPr>
          <w:rFonts w:ascii="Times New Roman" w:hAnsi="Times New Roman" w:cs="Times New Roman"/>
          <w:noProof/>
        </w:rPr>
      </w:pPr>
    </w:p>
    <w:p w14:paraId="0043F45A" w14:textId="569F81E6"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Noble, Ben. "Putin Just Won a Supermajority in the Duma. That Matters."  </w:t>
      </w:r>
      <w:r w:rsidRPr="00165D01">
        <w:rPr>
          <w:rFonts w:ascii="Times New Roman" w:hAnsi="Times New Roman" w:cs="Times New Roman"/>
          <w:i/>
          <w:noProof/>
        </w:rPr>
        <w:t>The Washngton Post</w:t>
      </w:r>
      <w:r w:rsidRPr="00165D01">
        <w:rPr>
          <w:rFonts w:ascii="Times New Roman" w:hAnsi="Times New Roman" w:cs="Times New Roman"/>
          <w:noProof/>
        </w:rPr>
        <w:t xml:space="preserve"> (2016). Published electronically 10/1/16. </w:t>
      </w:r>
      <w:hyperlink r:id="rId19" w:history="1">
        <w:r w:rsidRPr="00165D01">
          <w:rPr>
            <w:rStyle w:val="Hyperlink"/>
            <w:rFonts w:ascii="Times New Roman" w:hAnsi="Times New Roman" w:cs="Times New Roman"/>
            <w:noProof/>
          </w:rPr>
          <w:t>https://www.washingtonpost.com/news/monkey-cage/wp/2016/10/01/putin-just-won-a-super-majority-in-the-duma-that-matters/</w:t>
        </w:r>
      </w:hyperlink>
      <w:r w:rsidRPr="00165D01">
        <w:rPr>
          <w:rFonts w:ascii="Times New Roman" w:hAnsi="Times New Roman" w:cs="Times New Roman"/>
          <w:noProof/>
        </w:rPr>
        <w:t>.</w:t>
      </w:r>
    </w:p>
    <w:p w14:paraId="524F82C2" w14:textId="7F4339C4"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lastRenderedPageBreak/>
        <w:t xml:space="preserve">NPR. "Vladimir Putin: A Biographical Timeline " National Public Radio, </w:t>
      </w:r>
      <w:hyperlink r:id="rId20" w:history="1">
        <w:r w:rsidRPr="00165D01">
          <w:rPr>
            <w:rStyle w:val="Hyperlink"/>
            <w:rFonts w:ascii="Times New Roman" w:hAnsi="Times New Roman" w:cs="Times New Roman"/>
            <w:noProof/>
          </w:rPr>
          <w:t>http://www.npr.org/news/specials/putin/biotimeline.html</w:t>
        </w:r>
      </w:hyperlink>
      <w:r w:rsidRPr="00165D01">
        <w:rPr>
          <w:rFonts w:ascii="Times New Roman" w:hAnsi="Times New Roman" w:cs="Times New Roman"/>
          <w:noProof/>
        </w:rPr>
        <w:t>.</w:t>
      </w:r>
    </w:p>
    <w:p w14:paraId="75A63C37" w14:textId="77777777" w:rsidR="00165D01" w:rsidRDefault="00165D01" w:rsidP="00C80698">
      <w:pPr>
        <w:pStyle w:val="EndNoteBibliography"/>
        <w:ind w:left="720" w:hanging="720"/>
        <w:rPr>
          <w:rFonts w:ascii="Times New Roman" w:hAnsi="Times New Roman" w:cs="Times New Roman"/>
          <w:noProof/>
        </w:rPr>
      </w:pPr>
    </w:p>
    <w:p w14:paraId="7138CA32"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O'Connor, Jennifer, Michael D. Mumford, Timothy C. Clifton, Theodore L. Gessner, and Mary Shane Connelly. "Charismatic Leaders and Destructiveness: An Historiometric Study." </w:t>
      </w:r>
      <w:r w:rsidRPr="00165D01">
        <w:rPr>
          <w:rFonts w:ascii="Times New Roman" w:hAnsi="Times New Roman" w:cs="Times New Roman"/>
          <w:i/>
          <w:noProof/>
        </w:rPr>
        <w:t xml:space="preserve">The Leadership Quarterly </w:t>
      </w:r>
      <w:r w:rsidRPr="00165D01">
        <w:rPr>
          <w:rFonts w:ascii="Times New Roman" w:hAnsi="Times New Roman" w:cs="Times New Roman"/>
          <w:noProof/>
        </w:rPr>
        <w:t>6, no. 4 (1995/12/01 1995): 529-55.</w:t>
      </w:r>
    </w:p>
    <w:p w14:paraId="0560F7C1" w14:textId="77777777" w:rsidR="00165D01" w:rsidRDefault="00165D01" w:rsidP="00C80698">
      <w:pPr>
        <w:pStyle w:val="EndNoteBibliography"/>
        <w:ind w:left="720" w:hanging="720"/>
        <w:rPr>
          <w:rFonts w:ascii="Times New Roman" w:hAnsi="Times New Roman" w:cs="Times New Roman"/>
          <w:noProof/>
        </w:rPr>
      </w:pPr>
    </w:p>
    <w:p w14:paraId="009B1A48"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Oren, Ido. "The Subjectivity of the "Democratic" Peace: Changing U.S. Perceptions of Imperial Germany." </w:t>
      </w:r>
      <w:r w:rsidRPr="00165D01">
        <w:rPr>
          <w:rFonts w:ascii="Times New Roman" w:hAnsi="Times New Roman" w:cs="Times New Roman"/>
          <w:i/>
          <w:noProof/>
        </w:rPr>
        <w:t xml:space="preserve">International Security </w:t>
      </w:r>
      <w:r w:rsidRPr="00165D01">
        <w:rPr>
          <w:rFonts w:ascii="Times New Roman" w:hAnsi="Times New Roman" w:cs="Times New Roman"/>
          <w:noProof/>
        </w:rPr>
        <w:t>20, no. 2 (1995): 147-84.</w:t>
      </w:r>
    </w:p>
    <w:p w14:paraId="740D5EA2" w14:textId="77777777" w:rsidR="00165D01" w:rsidRDefault="00165D01" w:rsidP="00C80698">
      <w:pPr>
        <w:pStyle w:val="EndNoteBibliography"/>
        <w:ind w:left="720" w:hanging="720"/>
        <w:rPr>
          <w:rFonts w:ascii="Times New Roman" w:hAnsi="Times New Roman" w:cs="Times New Roman"/>
          <w:noProof/>
        </w:rPr>
      </w:pPr>
    </w:p>
    <w:p w14:paraId="0BC3B6C6"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Oversloot, H. "Reordering the State (without Changing the Constitution): Russia under Putin's Rule, 2000-2008." </w:t>
      </w:r>
      <w:r w:rsidRPr="00165D01">
        <w:rPr>
          <w:rFonts w:ascii="Times New Roman" w:hAnsi="Times New Roman" w:cs="Times New Roman"/>
          <w:i/>
          <w:noProof/>
        </w:rPr>
        <w:t xml:space="preserve">Review of Central and East European Law </w:t>
      </w:r>
      <w:r w:rsidRPr="00165D01">
        <w:rPr>
          <w:rFonts w:ascii="Times New Roman" w:hAnsi="Times New Roman" w:cs="Times New Roman"/>
          <w:noProof/>
        </w:rPr>
        <w:t>32, no. 1 (2007): 41-64.</w:t>
      </w:r>
    </w:p>
    <w:p w14:paraId="3FF45D8B" w14:textId="77777777" w:rsidR="00165D01" w:rsidRDefault="00165D01" w:rsidP="00C80698">
      <w:pPr>
        <w:pStyle w:val="EndNoteBibliography"/>
        <w:ind w:left="720" w:hanging="720"/>
        <w:rPr>
          <w:rFonts w:ascii="Times New Roman" w:hAnsi="Times New Roman" w:cs="Times New Roman"/>
          <w:noProof/>
        </w:rPr>
      </w:pPr>
    </w:p>
    <w:p w14:paraId="48AE246D"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Owen, John M. "How Liberalism Produces Democratic Peace." </w:t>
      </w:r>
      <w:r w:rsidRPr="00165D01">
        <w:rPr>
          <w:rFonts w:ascii="Times New Roman" w:hAnsi="Times New Roman" w:cs="Times New Roman"/>
          <w:i/>
          <w:noProof/>
        </w:rPr>
        <w:t xml:space="preserve">International Security </w:t>
      </w:r>
      <w:r w:rsidRPr="00165D01">
        <w:rPr>
          <w:rFonts w:ascii="Times New Roman" w:hAnsi="Times New Roman" w:cs="Times New Roman"/>
          <w:noProof/>
        </w:rPr>
        <w:t>19, no. 2 (1994): 87-125.</w:t>
      </w:r>
    </w:p>
    <w:p w14:paraId="1CB57E88" w14:textId="77777777" w:rsidR="00165D01" w:rsidRDefault="00165D01" w:rsidP="00C80698">
      <w:pPr>
        <w:pStyle w:val="EndNoteBibliography"/>
        <w:ind w:left="720" w:hanging="720"/>
        <w:rPr>
          <w:rFonts w:ascii="Times New Roman" w:hAnsi="Times New Roman" w:cs="Times New Roman"/>
          <w:noProof/>
        </w:rPr>
      </w:pPr>
    </w:p>
    <w:p w14:paraId="63DB2FCF"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Reddaway, P. "Is Putin's Power More Formal Than Real?". </w:t>
      </w:r>
      <w:r w:rsidRPr="00165D01">
        <w:rPr>
          <w:rFonts w:ascii="Times New Roman" w:hAnsi="Times New Roman" w:cs="Times New Roman"/>
          <w:i/>
          <w:noProof/>
        </w:rPr>
        <w:t xml:space="preserve">Post-Soviet Affairs </w:t>
      </w:r>
      <w:r w:rsidRPr="00165D01">
        <w:rPr>
          <w:rFonts w:ascii="Times New Roman" w:hAnsi="Times New Roman" w:cs="Times New Roman"/>
          <w:noProof/>
        </w:rPr>
        <w:t>18, no. 1 (2002): 31-40.</w:t>
      </w:r>
    </w:p>
    <w:p w14:paraId="79C3E37F" w14:textId="77777777" w:rsidR="00165D01" w:rsidRDefault="00165D01" w:rsidP="00C80698">
      <w:pPr>
        <w:pStyle w:val="EndNoteBibliography"/>
        <w:ind w:left="720" w:hanging="720"/>
        <w:rPr>
          <w:rFonts w:ascii="Times New Roman" w:hAnsi="Times New Roman" w:cs="Times New Roman"/>
          <w:noProof/>
        </w:rPr>
      </w:pPr>
    </w:p>
    <w:p w14:paraId="4AE56D23"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Sankowsky, Daniel. "The Charismatic Leader as Narcissist: Understanding the Abuse of Power." </w:t>
      </w:r>
      <w:r w:rsidRPr="00165D01">
        <w:rPr>
          <w:rFonts w:ascii="Times New Roman" w:hAnsi="Times New Roman" w:cs="Times New Roman"/>
          <w:i/>
          <w:noProof/>
        </w:rPr>
        <w:t xml:space="preserve">Organizational Dynamics </w:t>
      </w:r>
      <w:r w:rsidRPr="00165D01">
        <w:rPr>
          <w:rFonts w:ascii="Times New Roman" w:hAnsi="Times New Roman" w:cs="Times New Roman"/>
          <w:noProof/>
        </w:rPr>
        <w:t>23, no. 4 (1995/03/01 1995): 57-71.</w:t>
      </w:r>
    </w:p>
    <w:p w14:paraId="6AFB72E6" w14:textId="77777777" w:rsidR="00165D01" w:rsidRDefault="00165D01" w:rsidP="00C80698">
      <w:pPr>
        <w:pStyle w:val="EndNoteBibliography"/>
        <w:ind w:left="720" w:hanging="720"/>
        <w:rPr>
          <w:rFonts w:ascii="Times New Roman" w:hAnsi="Times New Roman" w:cs="Times New Roman"/>
          <w:noProof/>
        </w:rPr>
      </w:pPr>
    </w:p>
    <w:p w14:paraId="5323AF7C"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Saunders, Elizabeth N. "Transformative Choices: Leaders and the Origins of Intervention Strategy." </w:t>
      </w:r>
      <w:r w:rsidRPr="00165D01">
        <w:rPr>
          <w:rFonts w:ascii="Times New Roman" w:hAnsi="Times New Roman" w:cs="Times New Roman"/>
          <w:i/>
          <w:noProof/>
        </w:rPr>
        <w:t xml:space="preserve">International Security </w:t>
      </w:r>
      <w:r w:rsidRPr="00165D01">
        <w:rPr>
          <w:rFonts w:ascii="Times New Roman" w:hAnsi="Times New Roman" w:cs="Times New Roman"/>
          <w:noProof/>
        </w:rPr>
        <w:t>34, no. 2 (2009): 119-61.</w:t>
      </w:r>
    </w:p>
    <w:p w14:paraId="4B73D3D2" w14:textId="77777777" w:rsidR="00165D01" w:rsidRDefault="00165D01" w:rsidP="00C80698">
      <w:pPr>
        <w:pStyle w:val="EndNoteBibliography"/>
        <w:ind w:left="720" w:hanging="720"/>
        <w:rPr>
          <w:rFonts w:ascii="Times New Roman" w:hAnsi="Times New Roman" w:cs="Times New Roman"/>
          <w:noProof/>
        </w:rPr>
      </w:pPr>
    </w:p>
    <w:p w14:paraId="462086AE"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Schwab, Klaus, Michael E. Porter, and Augusto Lopez-Claros. "The Global Competitiveness Report 2006–2007." Geneva, Switzerland: World Economic Forum, 2006.</w:t>
      </w:r>
    </w:p>
    <w:p w14:paraId="3591F947" w14:textId="77777777" w:rsidR="00165D01" w:rsidRDefault="00165D01" w:rsidP="00C80698">
      <w:pPr>
        <w:pStyle w:val="EndNoteBibliography"/>
        <w:ind w:left="720" w:hanging="720"/>
        <w:rPr>
          <w:rFonts w:ascii="Times New Roman" w:hAnsi="Times New Roman" w:cs="Times New Roman"/>
          <w:noProof/>
        </w:rPr>
      </w:pPr>
    </w:p>
    <w:p w14:paraId="4CFD4634"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Schwartz-Shea, Peregrine, and Dvora Yanow. "Designing for Trustworthiness." In </w:t>
      </w:r>
      <w:r w:rsidRPr="00165D01">
        <w:rPr>
          <w:rFonts w:ascii="Times New Roman" w:hAnsi="Times New Roman" w:cs="Times New Roman"/>
          <w:i/>
          <w:noProof/>
        </w:rPr>
        <w:t>Interpretive Research Design</w:t>
      </w:r>
      <w:r w:rsidRPr="00165D01">
        <w:rPr>
          <w:rFonts w:ascii="Times New Roman" w:hAnsi="Times New Roman" w:cs="Times New Roman"/>
          <w:noProof/>
        </w:rPr>
        <w:t>. New York and London: Routledge, 2012.</w:t>
      </w:r>
    </w:p>
    <w:p w14:paraId="3C14F867" w14:textId="77777777" w:rsidR="00165D01" w:rsidRDefault="00165D01" w:rsidP="00C80698">
      <w:pPr>
        <w:pStyle w:val="EndNoteBibliography"/>
        <w:ind w:left="720" w:hanging="720"/>
        <w:rPr>
          <w:rFonts w:ascii="Times New Roman" w:hAnsi="Times New Roman" w:cs="Times New Roman"/>
          <w:noProof/>
        </w:rPr>
      </w:pPr>
    </w:p>
    <w:p w14:paraId="5B35EEF3"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Shahid Afsar, Chris Samples, and Thomas Wood. "The Taliban: An Organizational Analysis." </w:t>
      </w:r>
      <w:r w:rsidRPr="00165D01">
        <w:rPr>
          <w:rFonts w:ascii="Times New Roman" w:hAnsi="Times New Roman" w:cs="Times New Roman"/>
          <w:i/>
          <w:noProof/>
        </w:rPr>
        <w:t xml:space="preserve">Military Review </w:t>
      </w:r>
      <w:r w:rsidRPr="00165D01">
        <w:rPr>
          <w:rFonts w:ascii="Times New Roman" w:hAnsi="Times New Roman" w:cs="Times New Roman"/>
          <w:noProof/>
        </w:rPr>
        <w:t xml:space="preserve"> (2008): 16.</w:t>
      </w:r>
    </w:p>
    <w:p w14:paraId="0B8A5892" w14:textId="77777777" w:rsidR="00165D01" w:rsidRDefault="00165D01" w:rsidP="00C80698">
      <w:pPr>
        <w:pStyle w:val="EndNoteBibliography"/>
        <w:ind w:left="720" w:hanging="720"/>
        <w:rPr>
          <w:rFonts w:ascii="Times New Roman" w:hAnsi="Times New Roman" w:cs="Times New Roman"/>
          <w:noProof/>
        </w:rPr>
      </w:pPr>
    </w:p>
    <w:p w14:paraId="4B454C45" w14:textId="2A287CE5"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Shevtsova, Lilia. "Gorbachev and Yeltsin: Reformer and Terminator."  </w:t>
      </w:r>
      <w:r w:rsidRPr="00165D01">
        <w:rPr>
          <w:rFonts w:ascii="Times New Roman" w:hAnsi="Times New Roman" w:cs="Times New Roman"/>
          <w:i/>
          <w:noProof/>
        </w:rPr>
        <w:t>Carnegie Moscow Center</w:t>
      </w:r>
      <w:r w:rsidRPr="00165D01">
        <w:rPr>
          <w:rFonts w:ascii="Times New Roman" w:hAnsi="Times New Roman" w:cs="Times New Roman"/>
          <w:noProof/>
        </w:rPr>
        <w:t xml:space="preserve"> (2011). </w:t>
      </w:r>
      <w:hyperlink r:id="rId21" w:history="1">
        <w:r w:rsidRPr="00165D01">
          <w:rPr>
            <w:rStyle w:val="Hyperlink"/>
            <w:rFonts w:ascii="Times New Roman" w:hAnsi="Times New Roman" w:cs="Times New Roman"/>
            <w:noProof/>
          </w:rPr>
          <w:t>http://carnegie.ru/2011/02/01/gorbachev-and-yeltsin-reformer-and-terminator-pub-42455</w:t>
        </w:r>
      </w:hyperlink>
      <w:r w:rsidRPr="00165D01">
        <w:rPr>
          <w:rFonts w:ascii="Times New Roman" w:hAnsi="Times New Roman" w:cs="Times New Roman"/>
          <w:noProof/>
        </w:rPr>
        <w:t>.</w:t>
      </w:r>
    </w:p>
    <w:p w14:paraId="557481A6" w14:textId="77777777" w:rsidR="00165D01" w:rsidRDefault="00165D01" w:rsidP="00C80698">
      <w:pPr>
        <w:pStyle w:val="EndNoteBibliography"/>
        <w:ind w:left="720" w:hanging="720"/>
        <w:rPr>
          <w:rFonts w:ascii="Times New Roman" w:hAnsi="Times New Roman" w:cs="Times New Roman"/>
          <w:noProof/>
        </w:rPr>
      </w:pPr>
    </w:p>
    <w:p w14:paraId="674B3A83"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Stigler, George J. "General Economic Conditions and National Elections." </w:t>
      </w:r>
      <w:r w:rsidRPr="00165D01">
        <w:rPr>
          <w:rFonts w:ascii="Times New Roman" w:hAnsi="Times New Roman" w:cs="Times New Roman"/>
          <w:i/>
          <w:noProof/>
        </w:rPr>
        <w:t xml:space="preserve">The American Economic Review </w:t>
      </w:r>
      <w:r w:rsidRPr="00165D01">
        <w:rPr>
          <w:rFonts w:ascii="Times New Roman" w:hAnsi="Times New Roman" w:cs="Times New Roman"/>
          <w:noProof/>
        </w:rPr>
        <w:t>63, no. 2 (1973): 160-67.</w:t>
      </w:r>
    </w:p>
    <w:p w14:paraId="719EA860" w14:textId="77777777" w:rsidR="00165D01" w:rsidRDefault="00165D01" w:rsidP="00C80698">
      <w:pPr>
        <w:pStyle w:val="EndNoteBibliography"/>
        <w:ind w:left="720" w:hanging="720"/>
        <w:rPr>
          <w:rFonts w:ascii="Times New Roman" w:hAnsi="Times New Roman" w:cs="Times New Roman"/>
          <w:noProof/>
        </w:rPr>
      </w:pPr>
    </w:p>
    <w:p w14:paraId="44230AA2" w14:textId="04B96E0A"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 xml:space="preserve">Tomkiw, Lydia. "Who Is the World's Most Powerful Person? Russia's Vladimir Putin Tops New Forbes List."  </w:t>
      </w:r>
      <w:r w:rsidRPr="00165D01">
        <w:rPr>
          <w:rFonts w:ascii="Times New Roman" w:hAnsi="Times New Roman" w:cs="Times New Roman"/>
          <w:i/>
          <w:noProof/>
        </w:rPr>
        <w:t>International Bussiness Times</w:t>
      </w:r>
      <w:r w:rsidRPr="00165D01">
        <w:rPr>
          <w:rFonts w:ascii="Times New Roman" w:hAnsi="Times New Roman" w:cs="Times New Roman"/>
          <w:noProof/>
        </w:rPr>
        <w:t xml:space="preserve"> (2015). </w:t>
      </w:r>
      <w:hyperlink r:id="rId22" w:history="1">
        <w:r w:rsidRPr="00165D01">
          <w:rPr>
            <w:rStyle w:val="Hyperlink"/>
            <w:rFonts w:ascii="Times New Roman" w:hAnsi="Times New Roman" w:cs="Times New Roman"/>
            <w:noProof/>
          </w:rPr>
          <w:t>http://www.ibtimes.com/who-worlds-most-powerful-person-russias-vladimir-putin-tops-new-forbes-list-2169615</w:t>
        </w:r>
      </w:hyperlink>
      <w:r w:rsidRPr="00165D01">
        <w:rPr>
          <w:rFonts w:ascii="Times New Roman" w:hAnsi="Times New Roman" w:cs="Times New Roman"/>
          <w:noProof/>
        </w:rPr>
        <w:t>.</w:t>
      </w:r>
    </w:p>
    <w:p w14:paraId="6EAE5A5E" w14:textId="77777777" w:rsidR="00165D01" w:rsidRDefault="00165D01" w:rsidP="00C80698">
      <w:pPr>
        <w:pStyle w:val="EndNoteBibliography"/>
        <w:ind w:left="720" w:hanging="720"/>
        <w:rPr>
          <w:rFonts w:ascii="Times New Roman" w:hAnsi="Times New Roman" w:cs="Times New Roman"/>
          <w:noProof/>
        </w:rPr>
      </w:pPr>
    </w:p>
    <w:p w14:paraId="500C1DAB"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Totalitarianism." Boston, MA, 1953.</w:t>
      </w:r>
    </w:p>
    <w:p w14:paraId="6CD78D35"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lastRenderedPageBreak/>
        <w:t xml:space="preserve">Tsebelis, George, and Tatiana P. Rizova. "Presidential Conditional Agenda Setting in the Former Communist Countries." </w:t>
      </w:r>
      <w:r w:rsidRPr="00165D01">
        <w:rPr>
          <w:rFonts w:ascii="Times New Roman" w:hAnsi="Times New Roman" w:cs="Times New Roman"/>
          <w:i/>
          <w:noProof/>
        </w:rPr>
        <w:t xml:space="preserve">Comparative Political Studies </w:t>
      </w:r>
      <w:r w:rsidRPr="00165D01">
        <w:rPr>
          <w:rFonts w:ascii="Times New Roman" w:hAnsi="Times New Roman" w:cs="Times New Roman"/>
          <w:noProof/>
        </w:rPr>
        <w:t>40, no. 10 (2007): 1155-82.</w:t>
      </w:r>
    </w:p>
    <w:p w14:paraId="31CDACC7" w14:textId="77777777" w:rsidR="00165D01" w:rsidRDefault="00165D01" w:rsidP="00C80698">
      <w:pPr>
        <w:pStyle w:val="EndNoteBibliography"/>
        <w:ind w:left="720" w:hanging="720"/>
        <w:rPr>
          <w:rFonts w:ascii="Times New Roman" w:hAnsi="Times New Roman" w:cs="Times New Roman"/>
          <w:noProof/>
        </w:rPr>
      </w:pPr>
    </w:p>
    <w:p w14:paraId="55EE1DAC"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Vike-Freiberga, Vaira. "Talking Policy: Vaira Vike-Freiberga on Latvia." By David A. Andelman (2016).</w:t>
      </w:r>
    </w:p>
    <w:p w14:paraId="3A6A2609" w14:textId="77777777" w:rsidR="00165D01" w:rsidRDefault="00165D01" w:rsidP="00C80698">
      <w:pPr>
        <w:pStyle w:val="EndNoteBibliography"/>
        <w:ind w:left="720" w:hanging="720"/>
        <w:rPr>
          <w:rFonts w:ascii="Times New Roman" w:hAnsi="Times New Roman" w:cs="Times New Roman"/>
          <w:noProof/>
        </w:rPr>
      </w:pPr>
    </w:p>
    <w:p w14:paraId="3B1326A6" w14:textId="77777777" w:rsidR="00C80698" w:rsidRPr="00165D01" w:rsidRDefault="00C80698" w:rsidP="00C80698">
      <w:pPr>
        <w:pStyle w:val="EndNoteBibliography"/>
        <w:ind w:left="720" w:hanging="720"/>
        <w:rPr>
          <w:rFonts w:ascii="Times New Roman" w:hAnsi="Times New Roman" w:cs="Times New Roman"/>
          <w:noProof/>
        </w:rPr>
      </w:pPr>
      <w:r w:rsidRPr="00165D01">
        <w:rPr>
          <w:rFonts w:ascii="Times New Roman" w:hAnsi="Times New Roman" w:cs="Times New Roman"/>
          <w:noProof/>
        </w:rPr>
        <w:t>Vike</w:t>
      </w:r>
      <w:r w:rsidRPr="00165D01">
        <w:rPr>
          <w:rFonts w:ascii="Monaco" w:hAnsi="Monaco" w:cs="Monaco"/>
          <w:noProof/>
        </w:rPr>
        <w:t>‐</w:t>
      </w:r>
      <w:r w:rsidRPr="00165D01">
        <w:rPr>
          <w:rFonts w:ascii="Times New Roman" w:hAnsi="Times New Roman" w:cs="Times New Roman"/>
          <w:noProof/>
        </w:rPr>
        <w:t>Freiberga, Vaira. "Latvia's Integration into the Euro</w:t>
      </w:r>
      <w:r w:rsidRPr="00165D01">
        <w:rPr>
          <w:rFonts w:ascii="Monaco" w:hAnsi="Monaco" w:cs="Monaco"/>
          <w:noProof/>
        </w:rPr>
        <w:t>‐</w:t>
      </w:r>
      <w:r w:rsidRPr="00165D01">
        <w:rPr>
          <w:rFonts w:ascii="Times New Roman" w:hAnsi="Times New Roman" w:cs="Times New Roman"/>
          <w:noProof/>
        </w:rPr>
        <w:t xml:space="preserve">Atlantic Structures: Why, When and How?". </w:t>
      </w:r>
      <w:r w:rsidRPr="00165D01">
        <w:rPr>
          <w:rFonts w:ascii="Times New Roman" w:hAnsi="Times New Roman" w:cs="Times New Roman"/>
          <w:i/>
          <w:noProof/>
        </w:rPr>
        <w:t xml:space="preserve">The RUSI Journal </w:t>
      </w:r>
      <w:r w:rsidRPr="00165D01">
        <w:rPr>
          <w:rFonts w:ascii="Times New Roman" w:hAnsi="Times New Roman" w:cs="Times New Roman"/>
          <w:noProof/>
        </w:rPr>
        <w:t>146, no. 1 (2001): 25-30.</w:t>
      </w:r>
    </w:p>
    <w:p w14:paraId="2CE0E0E2" w14:textId="1928535F" w:rsidR="007455B6" w:rsidRPr="00165D01" w:rsidRDefault="007455B6" w:rsidP="007455B6">
      <w:pPr>
        <w:rPr>
          <w:rFonts w:ascii="Times New Roman" w:hAnsi="Times New Roman" w:cs="Times New Roman"/>
        </w:rPr>
      </w:pPr>
      <w:r w:rsidRPr="00165D01">
        <w:rPr>
          <w:rFonts w:ascii="Times New Roman" w:hAnsi="Times New Roman" w:cs="Times New Roman"/>
        </w:rPr>
        <w:fldChar w:fldCharType="end"/>
      </w:r>
    </w:p>
    <w:p w14:paraId="4A200043" w14:textId="77777777" w:rsidR="007455B6" w:rsidRPr="00165D01" w:rsidRDefault="007455B6">
      <w:pPr>
        <w:rPr>
          <w:rFonts w:ascii="Times New Roman" w:hAnsi="Times New Roman" w:cs="Times New Roman"/>
        </w:rPr>
      </w:pPr>
      <w:r w:rsidRPr="00165D01">
        <w:rPr>
          <w:rFonts w:ascii="Times New Roman" w:hAnsi="Times New Roman" w:cs="Times New Roman"/>
        </w:rPr>
        <w:br w:type="page"/>
      </w:r>
    </w:p>
    <w:p w14:paraId="2D9890A6" w14:textId="5B7FA2FC" w:rsidR="007455B6" w:rsidRPr="00165D01" w:rsidRDefault="007455B6" w:rsidP="00B259DA">
      <w:pPr>
        <w:pBdr>
          <w:bottom w:val="single" w:sz="12" w:space="1" w:color="auto"/>
        </w:pBdr>
        <w:spacing w:line="276" w:lineRule="auto"/>
        <w:jc w:val="center"/>
        <w:rPr>
          <w:rFonts w:ascii="Times New Roman" w:hAnsi="Times New Roman" w:cs="Times New Roman"/>
          <w:sz w:val="44"/>
        </w:rPr>
      </w:pPr>
      <w:r w:rsidRPr="00165D01">
        <w:rPr>
          <w:rFonts w:ascii="Times New Roman" w:hAnsi="Times New Roman" w:cs="Times New Roman"/>
          <w:sz w:val="44"/>
        </w:rPr>
        <w:lastRenderedPageBreak/>
        <w:t>Appendix I</w:t>
      </w:r>
      <w:r w:rsidRPr="00165D01">
        <w:rPr>
          <w:rStyle w:val="FootnoteReference"/>
          <w:rFonts w:ascii="Times New Roman" w:hAnsi="Times New Roman" w:cs="Times New Roman"/>
          <w:sz w:val="44"/>
        </w:rPr>
        <w:footnoteReference w:id="75"/>
      </w:r>
    </w:p>
    <w:p w14:paraId="50F1FB3B" w14:textId="77777777" w:rsidR="007455B6" w:rsidRPr="00165D01" w:rsidRDefault="007455B6" w:rsidP="007455B6">
      <w:pPr>
        <w:spacing w:line="480" w:lineRule="auto"/>
        <w:jc w:val="center"/>
        <w:rPr>
          <w:rFonts w:ascii="Times New Roman" w:hAnsi="Times New Roman" w:cs="Times New Roman"/>
          <w:sz w:val="28"/>
          <w:szCs w:val="31"/>
        </w:rPr>
      </w:pPr>
      <w:r w:rsidRPr="00165D01">
        <w:rPr>
          <w:rFonts w:ascii="Times New Roman" w:hAnsi="Times New Roman" w:cs="Times New Roman"/>
          <w:sz w:val="28"/>
          <w:szCs w:val="31"/>
        </w:rPr>
        <w:t xml:space="preserve">Questions for structured-focused caparisons (Variable Evaluation Matrix) </w:t>
      </w:r>
    </w:p>
    <w:p w14:paraId="4957F5A4" w14:textId="77777777" w:rsidR="00255F18" w:rsidRPr="00165D01" w:rsidRDefault="00255F18" w:rsidP="007455B6">
      <w:pPr>
        <w:spacing w:line="480" w:lineRule="auto"/>
        <w:jc w:val="center"/>
        <w:rPr>
          <w:rFonts w:ascii="Times New Roman" w:hAnsi="Times New Roman" w:cs="Times New Roman"/>
          <w:sz w:val="28"/>
          <w:szCs w:val="31"/>
        </w:rPr>
      </w:pPr>
    </w:p>
    <w:p w14:paraId="6E3FF8D9" w14:textId="77777777" w:rsidR="007455B6" w:rsidRPr="00165D01" w:rsidRDefault="007455B6" w:rsidP="007455B6">
      <w:pPr>
        <w:pStyle w:val="ListParagraph"/>
        <w:numPr>
          <w:ilvl w:val="0"/>
          <w:numId w:val="2"/>
        </w:numPr>
        <w:rPr>
          <w:rFonts w:ascii="Times New Roman" w:hAnsi="Times New Roman" w:cs="Times New Roman"/>
        </w:rPr>
      </w:pPr>
      <w:r w:rsidRPr="00165D01">
        <w:rPr>
          <w:rFonts w:ascii="Times New Roman" w:hAnsi="Times New Roman" w:cs="Times New Roman"/>
        </w:rPr>
        <w:lastRenderedPageBreak/>
        <w:t>Questions for evaluating the presence of sultanism:</w:t>
      </w:r>
    </w:p>
    <w:p w14:paraId="273A84AF"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President or the government they direct act repressively?</w:t>
      </w:r>
      <w:r w:rsidRPr="00165D01">
        <w:rPr>
          <w:rFonts w:ascii="Times New Roman" w:hAnsi="Times New Roman" w:cs="Times New Roman"/>
          <w:vertAlign w:val="superscript"/>
        </w:rPr>
        <w:footnoteReference w:id="76"/>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627EB07B" w14:textId="77777777" w:rsidTr="007455B6">
        <w:tc>
          <w:tcPr>
            <w:tcW w:w="2222" w:type="dxa"/>
          </w:tcPr>
          <w:p w14:paraId="0B00FE20"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4021CF37"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6C1756A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56645787"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469CD87C" w14:textId="77777777" w:rsidTr="007455B6">
        <w:tc>
          <w:tcPr>
            <w:tcW w:w="2222" w:type="dxa"/>
          </w:tcPr>
          <w:p w14:paraId="314541BD"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96" w:type="dxa"/>
          </w:tcPr>
          <w:p w14:paraId="48F7CE72"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65B7BCA2"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54CC8F28"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r>
    </w:tbl>
    <w:p w14:paraId="0A29D68E" w14:textId="77777777" w:rsidR="007455B6" w:rsidRPr="00165D01" w:rsidRDefault="007455B6" w:rsidP="007455B6">
      <w:pPr>
        <w:rPr>
          <w:rFonts w:ascii="Times New Roman" w:hAnsi="Times New Roman" w:cs="Times New Roman"/>
        </w:rPr>
      </w:pPr>
    </w:p>
    <w:p w14:paraId="0218C055"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In practice, is the judiciary independent?</w:t>
      </w:r>
      <w:r w:rsidRPr="00165D01">
        <w:rPr>
          <w:rFonts w:ascii="Times New Roman" w:hAnsi="Times New Roman" w:cs="Times New Roman"/>
          <w:vertAlign w:val="superscript"/>
        </w:rPr>
        <w:footnoteReference w:id="77"/>
      </w:r>
    </w:p>
    <w:tbl>
      <w:tblPr>
        <w:tblStyle w:val="TableGrid"/>
        <w:tblW w:w="8850" w:type="dxa"/>
        <w:tblInd w:w="1080" w:type="dxa"/>
        <w:tblLook w:val="04A0" w:firstRow="1" w:lastRow="0" w:firstColumn="1" w:lastColumn="0" w:noHBand="0" w:noVBand="1"/>
      </w:tblPr>
      <w:tblGrid>
        <w:gridCol w:w="2269"/>
        <w:gridCol w:w="2269"/>
        <w:gridCol w:w="2269"/>
        <w:gridCol w:w="2043"/>
      </w:tblGrid>
      <w:tr w:rsidR="007455B6" w:rsidRPr="00165D01" w14:paraId="6E6D7DFC" w14:textId="77777777" w:rsidTr="007455B6">
        <w:tc>
          <w:tcPr>
            <w:tcW w:w="2269" w:type="dxa"/>
          </w:tcPr>
          <w:p w14:paraId="0A973FF1"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69" w:type="dxa"/>
          </w:tcPr>
          <w:p w14:paraId="677CC9D5"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2269" w:type="dxa"/>
          </w:tcPr>
          <w:p w14:paraId="3957D39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043" w:type="dxa"/>
          </w:tcPr>
          <w:p w14:paraId="795C8BD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777D268B" w14:textId="77777777" w:rsidTr="007455B6">
        <w:tc>
          <w:tcPr>
            <w:tcW w:w="2269" w:type="dxa"/>
          </w:tcPr>
          <w:p w14:paraId="79872674"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Low-Moderate Independence</w:t>
            </w:r>
          </w:p>
        </w:tc>
        <w:tc>
          <w:tcPr>
            <w:tcW w:w="2269" w:type="dxa"/>
          </w:tcPr>
          <w:p w14:paraId="50DB1E5C"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Moderate Independence</w:t>
            </w:r>
          </w:p>
        </w:tc>
        <w:tc>
          <w:tcPr>
            <w:tcW w:w="2269" w:type="dxa"/>
          </w:tcPr>
          <w:p w14:paraId="012890C2"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Low Independence</w:t>
            </w:r>
          </w:p>
        </w:tc>
        <w:tc>
          <w:tcPr>
            <w:tcW w:w="2043" w:type="dxa"/>
          </w:tcPr>
          <w:p w14:paraId="0C461415"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t Ranked</w:t>
            </w:r>
          </w:p>
        </w:tc>
      </w:tr>
    </w:tbl>
    <w:p w14:paraId="173CA1B1" w14:textId="77777777" w:rsidR="007455B6" w:rsidRPr="00165D01" w:rsidRDefault="007455B6" w:rsidP="007455B6">
      <w:pPr>
        <w:ind w:left="720"/>
        <w:rPr>
          <w:rFonts w:ascii="Times New Roman" w:hAnsi="Times New Roman" w:cs="Times New Roman"/>
        </w:rPr>
      </w:pPr>
    </w:p>
    <w:p w14:paraId="0C13B07C"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In noted cases of legal violations, has the President faced impeachment, arrest, or removal (if this is a legal possibility)?</w:t>
      </w:r>
      <w:r w:rsidRPr="00165D01">
        <w:rPr>
          <w:rFonts w:ascii="Times New Roman" w:hAnsi="Times New Roman" w:cs="Times New Roman"/>
          <w:vertAlign w:val="superscript"/>
        </w:rPr>
        <w:footnoteReference w:id="78"/>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068A5B19" w14:textId="77777777" w:rsidTr="007455B6">
        <w:tc>
          <w:tcPr>
            <w:tcW w:w="2222" w:type="dxa"/>
          </w:tcPr>
          <w:p w14:paraId="6A664CD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719E3B4D"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5E55F474"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228FED2B"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7186F2F0" w14:textId="77777777" w:rsidTr="007455B6">
        <w:tc>
          <w:tcPr>
            <w:tcW w:w="2222" w:type="dxa"/>
          </w:tcPr>
          <w:p w14:paraId="04D584B5"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 (arrest)</w:t>
            </w:r>
          </w:p>
        </w:tc>
        <w:tc>
          <w:tcPr>
            <w:tcW w:w="2296" w:type="dxa"/>
          </w:tcPr>
          <w:p w14:paraId="0E50D731"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4E5C388F"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2204" w:type="dxa"/>
          </w:tcPr>
          <w:p w14:paraId="42F2A3E9"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r>
    </w:tbl>
    <w:p w14:paraId="6122E476" w14:textId="77777777" w:rsidR="007455B6" w:rsidRPr="00165D01" w:rsidRDefault="007455B6" w:rsidP="007455B6">
      <w:pPr>
        <w:pStyle w:val="ListParagraph"/>
        <w:rPr>
          <w:rFonts w:ascii="Times New Roman" w:hAnsi="Times New Roman" w:cs="Times New Roman"/>
        </w:rPr>
      </w:pPr>
    </w:p>
    <w:p w14:paraId="12A365B3"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Is the President featured in positive state-sponsored propaganda?</w:t>
      </w:r>
      <w:r w:rsidRPr="00165D01">
        <w:rPr>
          <w:rStyle w:val="FootnoteReference"/>
          <w:rFonts w:ascii="Times New Roman" w:hAnsi="Times New Roman" w:cs="Times New Roman"/>
        </w:rPr>
        <w:footnoteReference w:id="79"/>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7EA31157" w14:textId="77777777" w:rsidTr="007455B6">
        <w:tc>
          <w:tcPr>
            <w:tcW w:w="2222" w:type="dxa"/>
          </w:tcPr>
          <w:p w14:paraId="21814DE9"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78969ADD"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44C00B7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1684C5C0"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647A2903" w14:textId="77777777" w:rsidTr="007455B6">
        <w:tc>
          <w:tcPr>
            <w:tcW w:w="2222" w:type="dxa"/>
          </w:tcPr>
          <w:p w14:paraId="50DD3875"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96" w:type="dxa"/>
          </w:tcPr>
          <w:p w14:paraId="51CBB21A"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r w:rsidRPr="00165D01">
              <w:rPr>
                <w:rStyle w:val="FootnoteReference"/>
                <w:rFonts w:ascii="Times New Roman" w:hAnsi="Times New Roman" w:cs="Times New Roman"/>
              </w:rPr>
              <w:footnoteReference w:id="80"/>
            </w:r>
          </w:p>
        </w:tc>
        <w:tc>
          <w:tcPr>
            <w:tcW w:w="1936" w:type="dxa"/>
          </w:tcPr>
          <w:p w14:paraId="0E7C61DF"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54C353FE"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r>
    </w:tbl>
    <w:p w14:paraId="3D844DF4" w14:textId="77777777" w:rsidR="007455B6" w:rsidRPr="00165D01" w:rsidRDefault="007455B6" w:rsidP="007455B6">
      <w:pPr>
        <w:pStyle w:val="ListParagraph"/>
        <w:rPr>
          <w:rFonts w:ascii="Times New Roman" w:hAnsi="Times New Roman" w:cs="Times New Roman"/>
        </w:rPr>
      </w:pPr>
    </w:p>
    <w:p w14:paraId="17AF58C5"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leader abide by term limits?</w:t>
      </w:r>
      <w:r w:rsidRPr="00165D01">
        <w:rPr>
          <w:rStyle w:val="FootnoteReference"/>
          <w:rFonts w:ascii="Times New Roman" w:hAnsi="Times New Roman" w:cs="Times New Roman"/>
        </w:rPr>
        <w:footnoteReference w:id="81"/>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7F46E21F" w14:textId="77777777" w:rsidTr="007455B6">
        <w:tc>
          <w:tcPr>
            <w:tcW w:w="2222" w:type="dxa"/>
          </w:tcPr>
          <w:p w14:paraId="3CED29D9"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716B5115"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3D127802"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0892B56E"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25C0F182" w14:textId="77777777" w:rsidTr="007455B6">
        <w:tc>
          <w:tcPr>
            <w:tcW w:w="2222" w:type="dxa"/>
          </w:tcPr>
          <w:p w14:paraId="5D5DC30F"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96" w:type="dxa"/>
          </w:tcPr>
          <w:p w14:paraId="711103C4"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1936" w:type="dxa"/>
          </w:tcPr>
          <w:p w14:paraId="34CA76EE"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 xml:space="preserve">Only in </w:t>
            </w:r>
            <w:r w:rsidRPr="00165D01">
              <w:rPr>
                <w:rFonts w:ascii="Times New Roman" w:hAnsi="Times New Roman" w:cs="Times New Roman"/>
              </w:rPr>
              <w:lastRenderedPageBreak/>
              <w:t>Practice</w:t>
            </w:r>
          </w:p>
        </w:tc>
        <w:tc>
          <w:tcPr>
            <w:tcW w:w="2204" w:type="dxa"/>
          </w:tcPr>
          <w:p w14:paraId="564164B2"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lastRenderedPageBreak/>
              <w:t>No</w:t>
            </w:r>
          </w:p>
        </w:tc>
      </w:tr>
    </w:tbl>
    <w:p w14:paraId="75FDD0D4" w14:textId="77777777" w:rsidR="007455B6" w:rsidRPr="00165D01" w:rsidRDefault="007455B6" w:rsidP="007455B6">
      <w:pPr>
        <w:pStyle w:val="ListParagraph"/>
        <w:rPr>
          <w:rFonts w:ascii="Times New Roman" w:hAnsi="Times New Roman" w:cs="Times New Roman"/>
        </w:rPr>
      </w:pPr>
    </w:p>
    <w:p w14:paraId="25415598"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Is the regime/political system characterized by a strong central ideology?</w:t>
      </w:r>
      <w:r w:rsidRPr="00165D01">
        <w:rPr>
          <w:rStyle w:val="FootnoteReference"/>
          <w:rFonts w:ascii="Times New Roman" w:hAnsi="Times New Roman" w:cs="Times New Roman"/>
        </w:rPr>
        <w:footnoteReference w:id="82"/>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637C4861" w14:textId="77777777" w:rsidTr="007455B6">
        <w:tc>
          <w:tcPr>
            <w:tcW w:w="2222" w:type="dxa"/>
          </w:tcPr>
          <w:p w14:paraId="567D765E"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2632DF4C"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08AD36B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78189E42"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1434FB35" w14:textId="77777777" w:rsidTr="007455B6">
        <w:tc>
          <w:tcPr>
            <w:tcW w:w="2222" w:type="dxa"/>
          </w:tcPr>
          <w:p w14:paraId="31F19B90"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2296" w:type="dxa"/>
          </w:tcPr>
          <w:p w14:paraId="1CE9B37D"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4C978386"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2204" w:type="dxa"/>
          </w:tcPr>
          <w:p w14:paraId="6B9D7F99"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r>
    </w:tbl>
    <w:p w14:paraId="4F95E603" w14:textId="77777777" w:rsidR="007455B6" w:rsidRPr="00165D01" w:rsidRDefault="007455B6" w:rsidP="007455B6">
      <w:pPr>
        <w:pStyle w:val="ListParagraph"/>
        <w:rPr>
          <w:rFonts w:ascii="Times New Roman" w:hAnsi="Times New Roman" w:cs="Times New Roman"/>
        </w:rPr>
      </w:pPr>
    </w:p>
    <w:p w14:paraId="44A5DF0D" w14:textId="77777777" w:rsidR="007455B6" w:rsidRPr="00165D01" w:rsidRDefault="007455B6" w:rsidP="007455B6">
      <w:pPr>
        <w:ind w:left="720"/>
        <w:rPr>
          <w:rFonts w:ascii="Times New Roman" w:hAnsi="Times New Roman" w:cs="Times New Roman"/>
        </w:rPr>
      </w:pPr>
    </w:p>
    <w:p w14:paraId="2A6AC706" w14:textId="77777777" w:rsidR="007455B6" w:rsidRPr="00165D01" w:rsidRDefault="007455B6" w:rsidP="007455B6">
      <w:pPr>
        <w:pStyle w:val="ListParagraph"/>
        <w:numPr>
          <w:ilvl w:val="0"/>
          <w:numId w:val="2"/>
        </w:numPr>
        <w:rPr>
          <w:rFonts w:ascii="Times New Roman" w:hAnsi="Times New Roman" w:cs="Times New Roman"/>
        </w:rPr>
      </w:pPr>
      <w:r w:rsidRPr="00165D01">
        <w:rPr>
          <w:rFonts w:ascii="Times New Roman" w:hAnsi="Times New Roman" w:cs="Times New Roman"/>
        </w:rPr>
        <w:t>Questions for evaluating the past military or intelligence experience of the leader of the sultanistic regime.</w:t>
      </w:r>
      <w:r w:rsidRPr="00165D01">
        <w:rPr>
          <w:rStyle w:val="FootnoteReference"/>
          <w:rFonts w:ascii="Times New Roman" w:hAnsi="Times New Roman" w:cs="Times New Roman"/>
        </w:rPr>
        <w:footnoteReference w:id="83"/>
      </w:r>
      <w:r w:rsidRPr="00165D01">
        <w:rPr>
          <w:rFonts w:ascii="Times New Roman" w:hAnsi="Times New Roman" w:cs="Times New Roman"/>
        </w:rPr>
        <w:t xml:space="preserve"> </w:t>
      </w:r>
    </w:p>
    <w:p w14:paraId="5D61E7BA"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id the executive serve in intelligence or military positions prior to becoming executive?</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5F7B9B92" w14:textId="77777777" w:rsidTr="007455B6">
        <w:tc>
          <w:tcPr>
            <w:tcW w:w="2222" w:type="dxa"/>
          </w:tcPr>
          <w:p w14:paraId="1003AD67"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7820124B"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016ACB3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7902120E"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30A7FBD9" w14:textId="77777777" w:rsidTr="007455B6">
        <w:tc>
          <w:tcPr>
            <w:tcW w:w="2222" w:type="dxa"/>
          </w:tcPr>
          <w:p w14:paraId="240C186B"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r w:rsidRPr="00165D01">
              <w:rPr>
                <w:rStyle w:val="FootnoteReference"/>
                <w:rFonts w:ascii="Times New Roman" w:hAnsi="Times New Roman" w:cs="Times New Roman"/>
              </w:rPr>
              <w:footnoteReference w:id="84"/>
            </w:r>
          </w:p>
        </w:tc>
        <w:tc>
          <w:tcPr>
            <w:tcW w:w="2296" w:type="dxa"/>
          </w:tcPr>
          <w:p w14:paraId="7F117551"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5BCEAA52"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2268FC69"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r>
    </w:tbl>
    <w:p w14:paraId="3775740C" w14:textId="77777777" w:rsidR="007455B6" w:rsidRPr="00165D01" w:rsidRDefault="007455B6" w:rsidP="007455B6">
      <w:pPr>
        <w:pStyle w:val="ListParagraph"/>
        <w:rPr>
          <w:rFonts w:ascii="Times New Roman" w:hAnsi="Times New Roman" w:cs="Times New Roman"/>
        </w:rPr>
      </w:pPr>
    </w:p>
    <w:p w14:paraId="2FF1BD63"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id the executive hold an officer rank in any military or intelligence agency?</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560CE938" w14:textId="77777777" w:rsidTr="007455B6">
        <w:tc>
          <w:tcPr>
            <w:tcW w:w="2222" w:type="dxa"/>
          </w:tcPr>
          <w:p w14:paraId="67FB4E50"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2EF83A9D"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03ED73ED"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47850B3C"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5DB92EB4" w14:textId="77777777" w:rsidTr="007455B6">
        <w:tc>
          <w:tcPr>
            <w:tcW w:w="2222" w:type="dxa"/>
          </w:tcPr>
          <w:p w14:paraId="485BDCD0"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 (See bullet One)</w:t>
            </w:r>
          </w:p>
        </w:tc>
        <w:tc>
          <w:tcPr>
            <w:tcW w:w="2296" w:type="dxa"/>
          </w:tcPr>
          <w:p w14:paraId="0732FEBE"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4A637712"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64DBC248"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r>
    </w:tbl>
    <w:p w14:paraId="24419479" w14:textId="77777777" w:rsidR="007455B6" w:rsidRPr="00165D01" w:rsidRDefault="007455B6" w:rsidP="007455B6">
      <w:pPr>
        <w:pStyle w:val="ListParagraph"/>
        <w:rPr>
          <w:rFonts w:ascii="Times New Roman" w:hAnsi="Times New Roman" w:cs="Times New Roman"/>
        </w:rPr>
      </w:pPr>
    </w:p>
    <w:p w14:paraId="02E99AB6"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id the executive serve in a revolutionary, guerilla, rebel, or militant/militia style armed group as a combatant?</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21F9F29D" w14:textId="77777777" w:rsidTr="007455B6">
        <w:tc>
          <w:tcPr>
            <w:tcW w:w="2222" w:type="dxa"/>
          </w:tcPr>
          <w:p w14:paraId="56E0E6CC"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0D03002C"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472A5D3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3F4700E4"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5C34DEDC" w14:textId="77777777" w:rsidTr="007455B6">
        <w:tc>
          <w:tcPr>
            <w:tcW w:w="2222" w:type="dxa"/>
          </w:tcPr>
          <w:p w14:paraId="0CDD24F7"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 (See bullet One)</w:t>
            </w:r>
          </w:p>
        </w:tc>
        <w:tc>
          <w:tcPr>
            <w:tcW w:w="2296" w:type="dxa"/>
          </w:tcPr>
          <w:p w14:paraId="1ADFC67D"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15CE6A14"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2204" w:type="dxa"/>
          </w:tcPr>
          <w:p w14:paraId="2AC82B60"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r>
    </w:tbl>
    <w:p w14:paraId="735687B8" w14:textId="77777777" w:rsidR="007455B6" w:rsidRPr="00165D01" w:rsidRDefault="007455B6" w:rsidP="007455B6">
      <w:pPr>
        <w:pStyle w:val="ListParagraph"/>
        <w:rPr>
          <w:rFonts w:ascii="Times New Roman" w:hAnsi="Times New Roman" w:cs="Times New Roman"/>
        </w:rPr>
      </w:pPr>
    </w:p>
    <w:p w14:paraId="59A189F7"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executive have a military record?</w:t>
      </w:r>
      <w:r w:rsidRPr="00165D01">
        <w:rPr>
          <w:rStyle w:val="FootnoteReference"/>
          <w:rFonts w:ascii="Times New Roman" w:hAnsi="Times New Roman" w:cs="Times New Roman"/>
        </w:rPr>
        <w:footnoteReference w:id="85"/>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3BC6E28F" w14:textId="77777777" w:rsidTr="007455B6">
        <w:tc>
          <w:tcPr>
            <w:tcW w:w="2222" w:type="dxa"/>
          </w:tcPr>
          <w:p w14:paraId="2536A6C4"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lastRenderedPageBreak/>
              <w:t>Mikheil Saakashvili</w:t>
            </w:r>
          </w:p>
        </w:tc>
        <w:tc>
          <w:tcPr>
            <w:tcW w:w="2296" w:type="dxa"/>
          </w:tcPr>
          <w:p w14:paraId="3CA8857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2815256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4E4803CE"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0E2D2097" w14:textId="77777777" w:rsidTr="007455B6">
        <w:tc>
          <w:tcPr>
            <w:tcW w:w="2222" w:type="dxa"/>
          </w:tcPr>
          <w:p w14:paraId="57EE50EE"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 xml:space="preserve"> No (See bullet One)</w:t>
            </w:r>
          </w:p>
        </w:tc>
        <w:tc>
          <w:tcPr>
            <w:tcW w:w="2296" w:type="dxa"/>
          </w:tcPr>
          <w:p w14:paraId="6CA39127"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5A04651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75A676EC"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r>
    </w:tbl>
    <w:p w14:paraId="74480736" w14:textId="77777777" w:rsidR="007455B6" w:rsidRPr="00165D01" w:rsidRDefault="007455B6" w:rsidP="007455B6">
      <w:pPr>
        <w:pStyle w:val="ListParagraph"/>
        <w:rPr>
          <w:rFonts w:ascii="Times New Roman" w:hAnsi="Times New Roman" w:cs="Times New Roman"/>
        </w:rPr>
      </w:pPr>
    </w:p>
    <w:p w14:paraId="0A4991F7"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 xml:space="preserve">Was the executive alive and of age for a time in which conscription or mandatory enlistment was a policy? </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5F39AA14" w14:textId="77777777" w:rsidTr="007455B6">
        <w:tc>
          <w:tcPr>
            <w:tcW w:w="2222" w:type="dxa"/>
          </w:tcPr>
          <w:p w14:paraId="4371613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6FAB1C19"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1261CFDD"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4D701099"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13C26791" w14:textId="77777777" w:rsidTr="007455B6">
        <w:tc>
          <w:tcPr>
            <w:tcW w:w="2222" w:type="dxa"/>
          </w:tcPr>
          <w:p w14:paraId="423E9BB4"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96" w:type="dxa"/>
          </w:tcPr>
          <w:p w14:paraId="76E82B71"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43D7933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4036DCD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r w:rsidRPr="00165D01">
              <w:rPr>
                <w:rStyle w:val="FootnoteReference"/>
                <w:rFonts w:ascii="Times New Roman" w:hAnsi="Times New Roman" w:cs="Times New Roman"/>
              </w:rPr>
              <w:footnoteReference w:id="86"/>
            </w:r>
          </w:p>
        </w:tc>
      </w:tr>
    </w:tbl>
    <w:p w14:paraId="240BE225" w14:textId="77777777" w:rsidR="007455B6" w:rsidRPr="00165D01" w:rsidRDefault="007455B6" w:rsidP="007455B6">
      <w:pPr>
        <w:pStyle w:val="ListParagraph"/>
        <w:rPr>
          <w:rFonts w:ascii="Times New Roman" w:hAnsi="Times New Roman" w:cs="Times New Roman"/>
        </w:rPr>
      </w:pPr>
    </w:p>
    <w:p w14:paraId="76EF6F51" w14:textId="77777777" w:rsidR="007455B6" w:rsidRPr="00165D01" w:rsidRDefault="007455B6" w:rsidP="007455B6">
      <w:pPr>
        <w:pStyle w:val="ListParagraph"/>
        <w:numPr>
          <w:ilvl w:val="0"/>
          <w:numId w:val="2"/>
        </w:numPr>
        <w:rPr>
          <w:rFonts w:ascii="Times New Roman" w:hAnsi="Times New Roman" w:cs="Times New Roman"/>
        </w:rPr>
      </w:pPr>
      <w:r w:rsidRPr="00165D01">
        <w:rPr>
          <w:rFonts w:ascii="Times New Roman" w:hAnsi="Times New Roman" w:cs="Times New Roman"/>
        </w:rPr>
        <w:t>Questions for evaluating the support of elites for the regime:</w:t>
      </w:r>
    </w:p>
    <w:p w14:paraId="5A8E7A60"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executive have public or private political support from economic elites?</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7F65ECBE" w14:textId="77777777" w:rsidTr="007455B6">
        <w:tc>
          <w:tcPr>
            <w:tcW w:w="2222" w:type="dxa"/>
          </w:tcPr>
          <w:p w14:paraId="26F989C5"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4E271CB0"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4D8468C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6BB44FCA"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18151C3B" w14:textId="77777777" w:rsidTr="007455B6">
        <w:tc>
          <w:tcPr>
            <w:tcW w:w="2222" w:type="dxa"/>
          </w:tcPr>
          <w:p w14:paraId="043838AD"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Some</w:t>
            </w:r>
          </w:p>
        </w:tc>
        <w:tc>
          <w:tcPr>
            <w:tcW w:w="2296" w:type="dxa"/>
          </w:tcPr>
          <w:p w14:paraId="7BE2FDDD"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4E321041"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71A668F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r>
    </w:tbl>
    <w:p w14:paraId="7CE8B0E9" w14:textId="77777777" w:rsidR="007455B6" w:rsidRPr="00165D01" w:rsidRDefault="007455B6" w:rsidP="007455B6">
      <w:pPr>
        <w:ind w:left="720"/>
        <w:rPr>
          <w:rFonts w:ascii="Times New Roman" w:hAnsi="Times New Roman" w:cs="Times New Roman"/>
        </w:rPr>
      </w:pPr>
    </w:p>
    <w:p w14:paraId="4A9C77D6" w14:textId="77777777" w:rsidR="00B259DA" w:rsidRPr="00165D01" w:rsidRDefault="00B259DA" w:rsidP="007455B6">
      <w:pPr>
        <w:ind w:left="720"/>
        <w:rPr>
          <w:rFonts w:ascii="Times New Roman" w:hAnsi="Times New Roman" w:cs="Times New Roman"/>
        </w:rPr>
      </w:pPr>
    </w:p>
    <w:p w14:paraId="6FAE21DC" w14:textId="77777777" w:rsidR="00B259DA" w:rsidRPr="00165D01" w:rsidRDefault="00B259DA" w:rsidP="007455B6">
      <w:pPr>
        <w:ind w:left="720"/>
        <w:rPr>
          <w:rFonts w:ascii="Times New Roman" w:hAnsi="Times New Roman" w:cs="Times New Roman"/>
        </w:rPr>
      </w:pPr>
    </w:p>
    <w:p w14:paraId="05D7E4AB"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 xml:space="preserve">Does the executive have the political support of Military Elites (None, Some, Strong)? </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3CFCD762" w14:textId="77777777" w:rsidTr="007455B6">
        <w:tc>
          <w:tcPr>
            <w:tcW w:w="2222" w:type="dxa"/>
          </w:tcPr>
          <w:p w14:paraId="466C17B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3BD685AC"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2FD2E82F"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49221E9A"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0DBE2D99" w14:textId="77777777" w:rsidTr="007455B6">
        <w:tc>
          <w:tcPr>
            <w:tcW w:w="2222" w:type="dxa"/>
          </w:tcPr>
          <w:p w14:paraId="4ADF917C"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Some</w:t>
            </w:r>
          </w:p>
        </w:tc>
        <w:tc>
          <w:tcPr>
            <w:tcW w:w="2296" w:type="dxa"/>
          </w:tcPr>
          <w:p w14:paraId="7DDD1570"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Moderately Strong</w:t>
            </w:r>
          </w:p>
        </w:tc>
        <w:tc>
          <w:tcPr>
            <w:tcW w:w="1936" w:type="dxa"/>
          </w:tcPr>
          <w:p w14:paraId="258C704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Strong</w:t>
            </w:r>
          </w:p>
        </w:tc>
        <w:tc>
          <w:tcPr>
            <w:tcW w:w="2204" w:type="dxa"/>
          </w:tcPr>
          <w:p w14:paraId="17BB768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Strong</w:t>
            </w:r>
          </w:p>
        </w:tc>
      </w:tr>
    </w:tbl>
    <w:p w14:paraId="53E80E4A" w14:textId="77777777" w:rsidR="007455B6" w:rsidRPr="00165D01" w:rsidRDefault="007455B6" w:rsidP="007455B6">
      <w:pPr>
        <w:ind w:left="720"/>
        <w:rPr>
          <w:rFonts w:ascii="Times New Roman" w:hAnsi="Times New Roman" w:cs="Times New Roman"/>
        </w:rPr>
      </w:pPr>
    </w:p>
    <w:p w14:paraId="08790035"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executive place military members in prominent executive positions?</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06572D4A" w14:textId="77777777" w:rsidTr="007455B6">
        <w:tc>
          <w:tcPr>
            <w:tcW w:w="2222" w:type="dxa"/>
          </w:tcPr>
          <w:p w14:paraId="2509A422"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7DEA6CA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2556A39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07CE09B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1D222857" w14:textId="77777777" w:rsidTr="007455B6">
        <w:tc>
          <w:tcPr>
            <w:tcW w:w="2222" w:type="dxa"/>
          </w:tcPr>
          <w:p w14:paraId="59711CC3"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2296" w:type="dxa"/>
          </w:tcPr>
          <w:p w14:paraId="63695D79"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No</w:t>
            </w:r>
          </w:p>
        </w:tc>
        <w:tc>
          <w:tcPr>
            <w:tcW w:w="1936" w:type="dxa"/>
          </w:tcPr>
          <w:p w14:paraId="5C33D5BA"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c>
          <w:tcPr>
            <w:tcW w:w="2204" w:type="dxa"/>
          </w:tcPr>
          <w:p w14:paraId="4B9B3A8E" w14:textId="77777777" w:rsidR="007455B6" w:rsidRPr="00165D01" w:rsidRDefault="007455B6" w:rsidP="007455B6">
            <w:pPr>
              <w:ind w:left="720"/>
              <w:jc w:val="center"/>
              <w:rPr>
                <w:rFonts w:ascii="Times New Roman" w:hAnsi="Times New Roman" w:cs="Times New Roman"/>
              </w:rPr>
            </w:pPr>
            <w:r w:rsidRPr="00165D01">
              <w:rPr>
                <w:rFonts w:ascii="Times New Roman" w:hAnsi="Times New Roman" w:cs="Times New Roman"/>
              </w:rPr>
              <w:t>Yes</w:t>
            </w:r>
          </w:p>
        </w:tc>
      </w:tr>
    </w:tbl>
    <w:p w14:paraId="42724169" w14:textId="77777777" w:rsidR="007455B6" w:rsidRPr="00165D01" w:rsidRDefault="007455B6" w:rsidP="007455B6">
      <w:pPr>
        <w:ind w:left="720"/>
        <w:rPr>
          <w:rFonts w:ascii="Times New Roman" w:hAnsi="Times New Roman" w:cs="Times New Roman"/>
        </w:rPr>
      </w:pPr>
    </w:p>
    <w:p w14:paraId="34442EA4" w14:textId="77777777" w:rsidR="007455B6" w:rsidRPr="00165D01" w:rsidRDefault="007455B6" w:rsidP="007455B6">
      <w:pPr>
        <w:ind w:left="720"/>
        <w:rPr>
          <w:rFonts w:ascii="Times New Roman" w:hAnsi="Times New Roman" w:cs="Times New Roman"/>
        </w:rPr>
      </w:pPr>
    </w:p>
    <w:p w14:paraId="36BE06B8" w14:textId="614DB66B" w:rsidR="007455B6" w:rsidRPr="00165D01" w:rsidRDefault="007455B6" w:rsidP="007455B6">
      <w:pPr>
        <w:pStyle w:val="ListParagraph"/>
        <w:numPr>
          <w:ilvl w:val="0"/>
          <w:numId w:val="2"/>
        </w:numPr>
        <w:rPr>
          <w:rFonts w:ascii="Times New Roman" w:hAnsi="Times New Roman" w:cs="Times New Roman"/>
        </w:rPr>
      </w:pPr>
      <w:r w:rsidRPr="00165D01">
        <w:rPr>
          <w:rFonts w:ascii="Times New Roman" w:hAnsi="Times New Roman" w:cs="Times New Roman"/>
        </w:rPr>
        <w:t xml:space="preserve">Questions for determining the </w:t>
      </w:r>
      <w:r w:rsidRPr="00165D01">
        <w:rPr>
          <w:rFonts w:ascii="Times New Roman" w:hAnsi="Times New Roman" w:cs="Times New Roman"/>
          <w:i/>
        </w:rPr>
        <w:t>perception</w:t>
      </w:r>
      <w:r w:rsidRPr="00165D01">
        <w:rPr>
          <w:rFonts w:ascii="Times New Roman" w:hAnsi="Times New Roman" w:cs="Times New Roman"/>
        </w:rPr>
        <w:t xml:space="preserve"> of the populous with regards to their economic conditions </w:t>
      </w:r>
      <w:r w:rsidR="0048379C" w:rsidRPr="00165D01">
        <w:rPr>
          <w:rFonts w:ascii="Times New Roman" w:hAnsi="Times New Roman" w:cs="Times New Roman"/>
        </w:rPr>
        <w:t>as time progresses under the executive’s leadership</w:t>
      </w:r>
      <w:r w:rsidRPr="00165D01">
        <w:rPr>
          <w:rFonts w:ascii="Times New Roman" w:hAnsi="Times New Roman" w:cs="Times New Roman"/>
        </w:rPr>
        <w:t>:</w:t>
      </w:r>
      <w:r w:rsidRPr="00165D01">
        <w:rPr>
          <w:rFonts w:ascii="Times New Roman" w:hAnsi="Times New Roman" w:cs="Times New Roman"/>
          <w:vertAlign w:val="superscript"/>
        </w:rPr>
        <w:t xml:space="preserve"> </w:t>
      </w:r>
      <w:r w:rsidRPr="00165D01">
        <w:rPr>
          <w:rFonts w:ascii="Times New Roman" w:hAnsi="Times New Roman" w:cs="Times New Roman"/>
          <w:vertAlign w:val="superscript"/>
        </w:rPr>
        <w:footnoteReference w:id="87"/>
      </w:r>
    </w:p>
    <w:p w14:paraId="3314A313"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populous feel they are economically better off as time passes under the President’s leadership? (Better, Same, Worse)</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07B6F28B" w14:textId="77777777" w:rsidTr="007455B6">
        <w:tc>
          <w:tcPr>
            <w:tcW w:w="2222" w:type="dxa"/>
          </w:tcPr>
          <w:p w14:paraId="39C0EEC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 xml:space="preserve">Mikheil </w:t>
            </w:r>
            <w:r w:rsidRPr="00165D01">
              <w:rPr>
                <w:rFonts w:ascii="Times New Roman" w:hAnsi="Times New Roman" w:cs="Times New Roman"/>
              </w:rPr>
              <w:lastRenderedPageBreak/>
              <w:t>Saakashvili</w:t>
            </w:r>
          </w:p>
        </w:tc>
        <w:tc>
          <w:tcPr>
            <w:tcW w:w="2296" w:type="dxa"/>
          </w:tcPr>
          <w:p w14:paraId="3994870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lastRenderedPageBreak/>
              <w:t>Vaira Vike-</w:t>
            </w:r>
            <w:r w:rsidRPr="00165D01">
              <w:rPr>
                <w:rFonts w:ascii="Times New Roman" w:hAnsi="Times New Roman" w:cs="Times New Roman"/>
              </w:rPr>
              <w:lastRenderedPageBreak/>
              <w:t>Freiberga</w:t>
            </w:r>
          </w:p>
        </w:tc>
        <w:tc>
          <w:tcPr>
            <w:tcW w:w="1936" w:type="dxa"/>
          </w:tcPr>
          <w:p w14:paraId="120D0FBB"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lastRenderedPageBreak/>
              <w:t xml:space="preserve">Vladimir </w:t>
            </w:r>
            <w:r w:rsidRPr="00165D01">
              <w:rPr>
                <w:rFonts w:ascii="Times New Roman" w:hAnsi="Times New Roman" w:cs="Times New Roman"/>
              </w:rPr>
              <w:lastRenderedPageBreak/>
              <w:t>Putin</w:t>
            </w:r>
          </w:p>
        </w:tc>
        <w:tc>
          <w:tcPr>
            <w:tcW w:w="2204" w:type="dxa"/>
          </w:tcPr>
          <w:p w14:paraId="1A2139E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lastRenderedPageBreak/>
              <w:t xml:space="preserve">Saparmurat </w:t>
            </w:r>
            <w:r w:rsidRPr="00165D01">
              <w:rPr>
                <w:rFonts w:ascii="Times New Roman" w:hAnsi="Times New Roman" w:cs="Times New Roman"/>
              </w:rPr>
              <w:lastRenderedPageBreak/>
              <w:t>Niyazov</w:t>
            </w:r>
          </w:p>
        </w:tc>
      </w:tr>
      <w:tr w:rsidR="007455B6" w:rsidRPr="00165D01" w14:paraId="7649CA4C" w14:textId="77777777" w:rsidTr="007455B6">
        <w:tc>
          <w:tcPr>
            <w:tcW w:w="2222" w:type="dxa"/>
          </w:tcPr>
          <w:p w14:paraId="108364A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lastRenderedPageBreak/>
              <w:t>Better</w:t>
            </w:r>
          </w:p>
        </w:tc>
        <w:tc>
          <w:tcPr>
            <w:tcW w:w="2296" w:type="dxa"/>
          </w:tcPr>
          <w:p w14:paraId="1BB88627"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N/A</w:t>
            </w:r>
          </w:p>
        </w:tc>
        <w:tc>
          <w:tcPr>
            <w:tcW w:w="1936" w:type="dxa"/>
          </w:tcPr>
          <w:p w14:paraId="10FF3DD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ery Slightly Better</w:t>
            </w:r>
          </w:p>
        </w:tc>
        <w:tc>
          <w:tcPr>
            <w:tcW w:w="2204" w:type="dxa"/>
          </w:tcPr>
          <w:p w14:paraId="2AF4395F"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mall-Moderately Better</w:t>
            </w:r>
            <w:r w:rsidRPr="00165D01">
              <w:rPr>
                <w:rStyle w:val="FootnoteReference"/>
                <w:rFonts w:ascii="Times New Roman" w:hAnsi="Times New Roman" w:cs="Times New Roman"/>
              </w:rPr>
              <w:footnoteReference w:id="88"/>
            </w:r>
          </w:p>
        </w:tc>
      </w:tr>
    </w:tbl>
    <w:p w14:paraId="07E2CF2E" w14:textId="77777777" w:rsidR="007455B6" w:rsidRPr="00165D01" w:rsidRDefault="007455B6" w:rsidP="007455B6">
      <w:pPr>
        <w:pStyle w:val="ListParagraph"/>
        <w:rPr>
          <w:rFonts w:ascii="Times New Roman" w:hAnsi="Times New Roman" w:cs="Times New Roman"/>
        </w:rPr>
      </w:pPr>
    </w:p>
    <w:p w14:paraId="2332DE12"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es the general populous rate their standard of living as better off as time passes under the President’s leadership? (Better, Same, Worse)</w:t>
      </w:r>
    </w:p>
    <w:tbl>
      <w:tblPr>
        <w:tblStyle w:val="TableGrid"/>
        <w:tblW w:w="8658" w:type="dxa"/>
        <w:tblInd w:w="1080" w:type="dxa"/>
        <w:tblLook w:val="04A0" w:firstRow="1" w:lastRow="0" w:firstColumn="1" w:lastColumn="0" w:noHBand="0" w:noVBand="1"/>
      </w:tblPr>
      <w:tblGrid>
        <w:gridCol w:w="2222"/>
        <w:gridCol w:w="2296"/>
        <w:gridCol w:w="1936"/>
        <w:gridCol w:w="2204"/>
      </w:tblGrid>
      <w:tr w:rsidR="007455B6" w:rsidRPr="00165D01" w14:paraId="3E2996C2" w14:textId="77777777" w:rsidTr="007455B6">
        <w:tc>
          <w:tcPr>
            <w:tcW w:w="2222" w:type="dxa"/>
          </w:tcPr>
          <w:p w14:paraId="717E2184"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96" w:type="dxa"/>
          </w:tcPr>
          <w:p w14:paraId="0ED8C20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1936" w:type="dxa"/>
          </w:tcPr>
          <w:p w14:paraId="2C97A6B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204" w:type="dxa"/>
          </w:tcPr>
          <w:p w14:paraId="50E361BE"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59727BFE" w14:textId="77777777" w:rsidTr="007455B6">
        <w:tc>
          <w:tcPr>
            <w:tcW w:w="2222" w:type="dxa"/>
          </w:tcPr>
          <w:p w14:paraId="5C89570F"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me</w:t>
            </w:r>
          </w:p>
        </w:tc>
        <w:tc>
          <w:tcPr>
            <w:tcW w:w="2296" w:type="dxa"/>
          </w:tcPr>
          <w:p w14:paraId="1BDDB856"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lightly Better</w:t>
            </w:r>
          </w:p>
        </w:tc>
        <w:tc>
          <w:tcPr>
            <w:tcW w:w="1936" w:type="dxa"/>
          </w:tcPr>
          <w:p w14:paraId="23F5859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Better</w:t>
            </w:r>
          </w:p>
        </w:tc>
        <w:tc>
          <w:tcPr>
            <w:tcW w:w="2204" w:type="dxa"/>
          </w:tcPr>
          <w:p w14:paraId="1D121313"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N/A</w:t>
            </w:r>
          </w:p>
        </w:tc>
      </w:tr>
    </w:tbl>
    <w:p w14:paraId="180BB30A" w14:textId="77777777" w:rsidR="007455B6" w:rsidRPr="00165D01" w:rsidRDefault="007455B6" w:rsidP="007455B6">
      <w:pPr>
        <w:pStyle w:val="ListParagraph"/>
        <w:rPr>
          <w:rFonts w:ascii="Times New Roman" w:hAnsi="Times New Roman" w:cs="Times New Roman"/>
        </w:rPr>
      </w:pPr>
    </w:p>
    <w:p w14:paraId="13E05277" w14:textId="77777777" w:rsidR="007455B6" w:rsidRPr="00165D01" w:rsidRDefault="007455B6" w:rsidP="007455B6">
      <w:pPr>
        <w:pStyle w:val="ListParagraph"/>
        <w:numPr>
          <w:ilvl w:val="1"/>
          <w:numId w:val="2"/>
        </w:numPr>
        <w:ind w:left="720"/>
        <w:rPr>
          <w:rFonts w:ascii="Times New Roman" w:hAnsi="Times New Roman" w:cs="Times New Roman"/>
        </w:rPr>
      </w:pPr>
      <w:r w:rsidRPr="00165D01">
        <w:rPr>
          <w:rFonts w:ascii="Times New Roman" w:hAnsi="Times New Roman" w:cs="Times New Roman"/>
        </w:rPr>
        <w:t>Do more people perceive the condition of having enough money for food as better off as time passes under the President’s leadership? (Better, Same, Worse)</w:t>
      </w:r>
    </w:p>
    <w:tbl>
      <w:tblPr>
        <w:tblStyle w:val="TableGrid"/>
        <w:tblW w:w="8658" w:type="dxa"/>
        <w:tblInd w:w="1080" w:type="dxa"/>
        <w:tblLook w:val="04A0" w:firstRow="1" w:lastRow="0" w:firstColumn="1" w:lastColumn="0" w:noHBand="0" w:noVBand="1"/>
      </w:tblPr>
      <w:tblGrid>
        <w:gridCol w:w="2197"/>
        <w:gridCol w:w="2236"/>
        <w:gridCol w:w="2043"/>
        <w:gridCol w:w="2182"/>
      </w:tblGrid>
      <w:tr w:rsidR="007455B6" w:rsidRPr="00165D01" w14:paraId="73794184" w14:textId="77777777" w:rsidTr="007455B6">
        <w:tc>
          <w:tcPr>
            <w:tcW w:w="2197" w:type="dxa"/>
          </w:tcPr>
          <w:p w14:paraId="1FC84BD1"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ikheil Saakashvili</w:t>
            </w:r>
          </w:p>
        </w:tc>
        <w:tc>
          <w:tcPr>
            <w:tcW w:w="2236" w:type="dxa"/>
          </w:tcPr>
          <w:p w14:paraId="62114752"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aira Vike-Freiberga</w:t>
            </w:r>
          </w:p>
        </w:tc>
        <w:tc>
          <w:tcPr>
            <w:tcW w:w="2043" w:type="dxa"/>
          </w:tcPr>
          <w:p w14:paraId="4BEA100C"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ladimir Putin</w:t>
            </w:r>
          </w:p>
        </w:tc>
        <w:tc>
          <w:tcPr>
            <w:tcW w:w="2182" w:type="dxa"/>
          </w:tcPr>
          <w:p w14:paraId="6D766E7A"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parmurat Niyazov</w:t>
            </w:r>
          </w:p>
        </w:tc>
      </w:tr>
      <w:tr w:rsidR="007455B6" w:rsidRPr="00165D01" w14:paraId="2D80F1E5" w14:textId="77777777" w:rsidTr="007455B6">
        <w:tc>
          <w:tcPr>
            <w:tcW w:w="2197" w:type="dxa"/>
          </w:tcPr>
          <w:p w14:paraId="0DD36742"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Same</w:t>
            </w:r>
          </w:p>
        </w:tc>
        <w:tc>
          <w:tcPr>
            <w:tcW w:w="2236" w:type="dxa"/>
          </w:tcPr>
          <w:p w14:paraId="022CFDA9"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Very Slightly Worse</w:t>
            </w:r>
          </w:p>
        </w:tc>
        <w:tc>
          <w:tcPr>
            <w:tcW w:w="2043" w:type="dxa"/>
          </w:tcPr>
          <w:p w14:paraId="130BF618"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Moderately Better</w:t>
            </w:r>
          </w:p>
        </w:tc>
        <w:tc>
          <w:tcPr>
            <w:tcW w:w="2182" w:type="dxa"/>
          </w:tcPr>
          <w:p w14:paraId="4CECA4F4" w14:textId="77777777" w:rsidR="007455B6" w:rsidRPr="00165D01" w:rsidRDefault="007455B6" w:rsidP="007455B6">
            <w:pPr>
              <w:ind w:left="720"/>
              <w:rPr>
                <w:rFonts w:ascii="Times New Roman" w:hAnsi="Times New Roman" w:cs="Times New Roman"/>
              </w:rPr>
            </w:pPr>
            <w:r w:rsidRPr="00165D01">
              <w:rPr>
                <w:rFonts w:ascii="Times New Roman" w:hAnsi="Times New Roman" w:cs="Times New Roman"/>
              </w:rPr>
              <w:t>N/A</w:t>
            </w:r>
          </w:p>
        </w:tc>
      </w:tr>
    </w:tbl>
    <w:p w14:paraId="46CC9C15" w14:textId="77777777" w:rsidR="007455B6" w:rsidRPr="00165D01" w:rsidRDefault="007455B6" w:rsidP="007455B6">
      <w:pPr>
        <w:rPr>
          <w:rFonts w:ascii="Times New Roman" w:hAnsi="Times New Roman" w:cs="Times New Roman"/>
        </w:rPr>
      </w:pPr>
    </w:p>
    <w:p w14:paraId="328CACD1" w14:textId="77777777" w:rsidR="007455B6" w:rsidRPr="00165D01" w:rsidRDefault="007455B6">
      <w:pPr>
        <w:rPr>
          <w:rFonts w:ascii="Times New Roman" w:hAnsi="Times New Roman" w:cs="Times New Roman"/>
          <w:sz w:val="44"/>
          <w:szCs w:val="44"/>
        </w:rPr>
      </w:pPr>
      <w:r w:rsidRPr="00165D01">
        <w:rPr>
          <w:rFonts w:ascii="Times New Roman" w:hAnsi="Times New Roman" w:cs="Times New Roman"/>
          <w:sz w:val="44"/>
          <w:szCs w:val="44"/>
        </w:rPr>
        <w:br w:type="page"/>
      </w:r>
    </w:p>
    <w:p w14:paraId="59CEA9F0" w14:textId="77777777" w:rsidR="007455B6" w:rsidRPr="00165D01" w:rsidRDefault="007455B6" w:rsidP="007455B6">
      <w:pPr>
        <w:pBdr>
          <w:bottom w:val="single" w:sz="12" w:space="1" w:color="auto"/>
        </w:pBdr>
        <w:jc w:val="center"/>
        <w:rPr>
          <w:rFonts w:ascii="Times New Roman" w:hAnsi="Times New Roman" w:cs="Times New Roman"/>
          <w:sz w:val="44"/>
          <w:szCs w:val="44"/>
        </w:rPr>
      </w:pPr>
      <w:r w:rsidRPr="00165D01">
        <w:rPr>
          <w:rFonts w:ascii="Times New Roman" w:hAnsi="Times New Roman" w:cs="Times New Roman"/>
          <w:sz w:val="44"/>
          <w:szCs w:val="44"/>
        </w:rPr>
        <w:lastRenderedPageBreak/>
        <w:t>Appendix II</w:t>
      </w:r>
      <w:r w:rsidRPr="00165D01">
        <w:rPr>
          <w:rStyle w:val="FootnoteReference"/>
          <w:rFonts w:ascii="Times New Roman" w:hAnsi="Times New Roman" w:cs="Times New Roman"/>
          <w:sz w:val="44"/>
          <w:szCs w:val="44"/>
        </w:rPr>
        <w:footnoteReference w:id="89"/>
      </w:r>
    </w:p>
    <w:p w14:paraId="685A381F" w14:textId="77777777" w:rsidR="007455B6" w:rsidRPr="00165D01" w:rsidRDefault="007455B6" w:rsidP="007455B6">
      <w:pPr>
        <w:jc w:val="center"/>
        <w:rPr>
          <w:rFonts w:ascii="Times New Roman" w:hAnsi="Times New Roman" w:cs="Times New Roman"/>
          <w:sz w:val="2"/>
          <w:szCs w:val="32"/>
        </w:rPr>
      </w:pPr>
    </w:p>
    <w:p w14:paraId="6827F897" w14:textId="77777777" w:rsidR="007455B6" w:rsidRPr="00165D01" w:rsidRDefault="007455B6" w:rsidP="007455B6">
      <w:pPr>
        <w:jc w:val="center"/>
        <w:rPr>
          <w:rFonts w:ascii="Times New Roman" w:hAnsi="Times New Roman" w:cs="Times New Roman"/>
          <w:sz w:val="32"/>
          <w:szCs w:val="32"/>
        </w:rPr>
      </w:pPr>
      <w:r w:rsidRPr="00165D01">
        <w:rPr>
          <w:rFonts w:ascii="Times New Roman" w:hAnsi="Times New Roman" w:cs="Times New Roman"/>
          <w:sz w:val="32"/>
          <w:szCs w:val="32"/>
        </w:rPr>
        <w:t>Variable Diagram: Potential Causes of Sultanism</w:t>
      </w:r>
      <w:r w:rsidRPr="00165D01">
        <w:rPr>
          <w:rStyle w:val="FootnoteReference"/>
          <w:rFonts w:ascii="Times New Roman" w:hAnsi="Times New Roman" w:cs="Times New Roman"/>
          <w:sz w:val="32"/>
          <w:szCs w:val="32"/>
        </w:rPr>
        <w:footnoteReference w:id="90"/>
      </w:r>
      <w:r w:rsidRPr="00165D01">
        <w:rPr>
          <w:rFonts w:ascii="Times New Roman" w:hAnsi="Times New Roman" w:cs="Times New Roman"/>
          <w:sz w:val="32"/>
          <w:szCs w:val="32"/>
        </w:rPr>
        <w:t xml:space="preserve"> </w:t>
      </w:r>
    </w:p>
    <w:tbl>
      <w:tblPr>
        <w:tblStyle w:val="TableGrid"/>
        <w:tblpPr w:leftFromText="180" w:rightFromText="180" w:vertAnchor="text" w:tblpY="1"/>
        <w:tblOverlap w:val="never"/>
        <w:tblW w:w="8658" w:type="dxa"/>
        <w:tblLayout w:type="fixed"/>
        <w:tblLook w:val="04A0" w:firstRow="1" w:lastRow="0" w:firstColumn="1" w:lastColumn="0" w:noHBand="0" w:noVBand="1"/>
      </w:tblPr>
      <w:tblGrid>
        <w:gridCol w:w="1458"/>
        <w:gridCol w:w="1530"/>
        <w:gridCol w:w="1620"/>
        <w:gridCol w:w="1620"/>
        <w:gridCol w:w="2430"/>
      </w:tblGrid>
      <w:tr w:rsidR="007455B6" w:rsidRPr="00165D01" w14:paraId="237E6EDE" w14:textId="77777777" w:rsidTr="00B7253E">
        <w:tc>
          <w:tcPr>
            <w:tcW w:w="1458" w:type="dxa"/>
            <w:tcBorders>
              <w:bottom w:val="single" w:sz="4" w:space="0" w:color="auto"/>
            </w:tcBorders>
            <w:shd w:val="clear" w:color="auto" w:fill="0C0C0C"/>
          </w:tcPr>
          <w:p w14:paraId="6078B84F" w14:textId="77777777" w:rsidR="007455B6" w:rsidRPr="00165D01" w:rsidRDefault="007455B6" w:rsidP="00B7253E">
            <w:pPr>
              <w:tabs>
                <w:tab w:val="left" w:pos="1086"/>
              </w:tabs>
              <w:rPr>
                <w:rFonts w:ascii="Times New Roman" w:hAnsi="Times New Roman" w:cs="Times New Roman"/>
              </w:rPr>
            </w:pPr>
            <w:r w:rsidRPr="00165D01">
              <w:rPr>
                <w:rFonts w:ascii="Times New Roman" w:hAnsi="Times New Roman" w:cs="Times New Roman"/>
              </w:rPr>
              <w:tab/>
            </w:r>
          </w:p>
        </w:tc>
        <w:tc>
          <w:tcPr>
            <w:tcW w:w="4770" w:type="dxa"/>
            <w:gridSpan w:val="3"/>
            <w:tcBorders>
              <w:bottom w:val="single" w:sz="4" w:space="0" w:color="auto"/>
            </w:tcBorders>
            <w:shd w:val="clear" w:color="auto" w:fill="808080"/>
          </w:tcPr>
          <w:p w14:paraId="1243876B"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Independent Variables</w:t>
            </w:r>
          </w:p>
        </w:tc>
        <w:tc>
          <w:tcPr>
            <w:tcW w:w="2430" w:type="dxa"/>
            <w:tcBorders>
              <w:bottom w:val="single" w:sz="4" w:space="0" w:color="auto"/>
            </w:tcBorders>
            <w:shd w:val="clear" w:color="auto" w:fill="808080"/>
          </w:tcPr>
          <w:p w14:paraId="43AEC9BF"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Dependent Variables</w:t>
            </w:r>
          </w:p>
        </w:tc>
      </w:tr>
      <w:tr w:rsidR="007455B6" w:rsidRPr="00165D01" w14:paraId="26465BFD" w14:textId="77777777" w:rsidTr="00B7253E">
        <w:tc>
          <w:tcPr>
            <w:tcW w:w="1458" w:type="dxa"/>
            <w:tcBorders>
              <w:bottom w:val="single" w:sz="4" w:space="0" w:color="auto"/>
            </w:tcBorders>
            <w:shd w:val="clear" w:color="auto" w:fill="8C8C8C"/>
          </w:tcPr>
          <w:p w14:paraId="44700341"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Cases</w:t>
            </w:r>
          </w:p>
        </w:tc>
        <w:tc>
          <w:tcPr>
            <w:tcW w:w="1530" w:type="dxa"/>
            <w:shd w:val="clear" w:color="auto" w:fill="8C8C8C"/>
          </w:tcPr>
          <w:p w14:paraId="1839AED4"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Mil/Intel</w:t>
            </w:r>
          </w:p>
        </w:tc>
        <w:tc>
          <w:tcPr>
            <w:tcW w:w="1620" w:type="dxa"/>
            <w:shd w:val="clear" w:color="auto" w:fill="8C8C8C"/>
          </w:tcPr>
          <w:p w14:paraId="77F4C92A"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Elites</w:t>
            </w:r>
          </w:p>
        </w:tc>
        <w:tc>
          <w:tcPr>
            <w:tcW w:w="1620" w:type="dxa"/>
            <w:shd w:val="clear" w:color="auto" w:fill="8C8C8C"/>
          </w:tcPr>
          <w:p w14:paraId="04D63B69"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Perception</w:t>
            </w:r>
          </w:p>
        </w:tc>
        <w:tc>
          <w:tcPr>
            <w:tcW w:w="2430" w:type="dxa"/>
            <w:shd w:val="clear" w:color="auto" w:fill="8C8C8C"/>
          </w:tcPr>
          <w:p w14:paraId="29B1D508"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Sultanism</w:t>
            </w:r>
          </w:p>
        </w:tc>
      </w:tr>
      <w:tr w:rsidR="007455B6" w:rsidRPr="00165D01" w14:paraId="625DBA88" w14:textId="77777777" w:rsidTr="00B7253E">
        <w:trPr>
          <w:trHeight w:val="2038"/>
        </w:trPr>
        <w:tc>
          <w:tcPr>
            <w:tcW w:w="1458" w:type="dxa"/>
            <w:shd w:val="clear" w:color="auto" w:fill="E6E6E6"/>
          </w:tcPr>
          <w:p w14:paraId="7443C8B5"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Mikheil Saakashvili</w:t>
            </w:r>
            <w:r w:rsidRPr="00165D01">
              <w:rPr>
                <w:rStyle w:val="FootnoteReference"/>
                <w:rFonts w:ascii="Times New Roman" w:hAnsi="Times New Roman" w:cs="Times New Roman"/>
              </w:rPr>
              <w:footnoteReference w:id="91"/>
            </w:r>
          </w:p>
        </w:tc>
        <w:tc>
          <w:tcPr>
            <w:tcW w:w="1530" w:type="dxa"/>
          </w:tcPr>
          <w:p w14:paraId="6777B2C0"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No Experience</w:t>
            </w:r>
            <w:r w:rsidRPr="00165D01">
              <w:rPr>
                <w:rStyle w:val="FootnoteReference"/>
                <w:rFonts w:ascii="Times New Roman" w:hAnsi="Times New Roman" w:cs="Times New Roman"/>
              </w:rPr>
              <w:footnoteReference w:id="92"/>
            </w:r>
          </w:p>
        </w:tc>
        <w:tc>
          <w:tcPr>
            <w:tcW w:w="1620" w:type="dxa"/>
          </w:tcPr>
          <w:p w14:paraId="76115846"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Overall: Low levels of Support</w:t>
            </w:r>
          </w:p>
          <w:p w14:paraId="12745E2F" w14:textId="77777777" w:rsidR="007455B6" w:rsidRPr="00165D01" w:rsidRDefault="007455B6" w:rsidP="00B7253E">
            <w:pPr>
              <w:rPr>
                <w:rFonts w:ascii="Times New Roman" w:hAnsi="Times New Roman" w:cs="Times New Roman"/>
                <w:sz w:val="10"/>
              </w:rPr>
            </w:pPr>
            <w:r w:rsidRPr="00165D01">
              <w:rPr>
                <w:rFonts w:ascii="Times New Roman" w:hAnsi="Times New Roman" w:cs="Times New Roman"/>
                <w:sz w:val="10"/>
              </w:rPr>
              <w:t>_________________________</w:t>
            </w:r>
          </w:p>
          <w:p w14:paraId="154DE228" w14:textId="77777777" w:rsidR="007455B6" w:rsidRPr="00165D01" w:rsidRDefault="007455B6" w:rsidP="00B7253E">
            <w:pPr>
              <w:rPr>
                <w:rFonts w:ascii="Times New Roman" w:hAnsi="Times New Roman" w:cs="Times New Roman"/>
                <w:i/>
              </w:rPr>
            </w:pPr>
            <w:r w:rsidRPr="00165D01">
              <w:rPr>
                <w:rFonts w:ascii="Times New Roman" w:hAnsi="Times New Roman" w:cs="Times New Roman"/>
                <w:i/>
              </w:rPr>
              <w:t xml:space="preserve">Supportive </w:t>
            </w:r>
            <w:r w:rsidRPr="00165D01">
              <w:rPr>
                <w:rFonts w:ascii="Times New Roman" w:hAnsi="Times New Roman" w:cs="Times New Roman"/>
                <w:i/>
                <w:sz w:val="22"/>
              </w:rPr>
              <w:t>(Early Years)</w:t>
            </w:r>
          </w:p>
          <w:p w14:paraId="67E9CB08" w14:textId="77777777" w:rsidR="007455B6" w:rsidRPr="00165D01" w:rsidRDefault="007455B6" w:rsidP="00B7253E">
            <w:pPr>
              <w:rPr>
                <w:rFonts w:ascii="Times New Roman" w:hAnsi="Times New Roman" w:cs="Times New Roman"/>
                <w:i/>
              </w:rPr>
            </w:pPr>
            <w:r w:rsidRPr="00165D01">
              <w:rPr>
                <w:rFonts w:ascii="Times New Roman" w:hAnsi="Times New Roman" w:cs="Times New Roman"/>
                <w:i/>
              </w:rPr>
              <w:t>Antagonistic</w:t>
            </w:r>
          </w:p>
          <w:p w14:paraId="0F1EDC15" w14:textId="77777777" w:rsidR="007455B6" w:rsidRPr="00165D01" w:rsidRDefault="007455B6" w:rsidP="00B7253E">
            <w:pPr>
              <w:rPr>
                <w:rFonts w:ascii="Times New Roman" w:hAnsi="Times New Roman" w:cs="Times New Roman"/>
              </w:rPr>
            </w:pPr>
            <w:r w:rsidRPr="00165D01">
              <w:rPr>
                <w:rFonts w:ascii="Times New Roman" w:hAnsi="Times New Roman" w:cs="Times New Roman"/>
                <w:i/>
              </w:rPr>
              <w:t>(End of Second Term)</w:t>
            </w:r>
          </w:p>
        </w:tc>
        <w:tc>
          <w:tcPr>
            <w:tcW w:w="1620" w:type="dxa"/>
          </w:tcPr>
          <w:p w14:paraId="2DEDD3DE"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Moderately Better</w:t>
            </w:r>
          </w:p>
        </w:tc>
        <w:tc>
          <w:tcPr>
            <w:tcW w:w="2430" w:type="dxa"/>
          </w:tcPr>
          <w:p w14:paraId="17E5B502" w14:textId="77777777" w:rsidR="007455B6" w:rsidRPr="00165D01" w:rsidRDefault="007455B6" w:rsidP="00B7253E">
            <w:pPr>
              <w:rPr>
                <w:rFonts w:ascii="Times New Roman" w:hAnsi="Times New Roman" w:cs="Times New Roman"/>
              </w:rPr>
            </w:pPr>
            <w:r w:rsidRPr="00165D01">
              <w:rPr>
                <w:rFonts w:ascii="Times New Roman" w:hAnsi="Times New Roman" w:cs="Times New Roman"/>
                <w:i/>
              </w:rPr>
              <w:t>Not Present</w:t>
            </w:r>
            <w:r w:rsidRPr="00165D01">
              <w:rPr>
                <w:rStyle w:val="FootnoteReference"/>
                <w:rFonts w:ascii="Times New Roman" w:hAnsi="Times New Roman" w:cs="Times New Roman"/>
              </w:rPr>
              <w:footnoteReference w:id="93"/>
            </w:r>
          </w:p>
        </w:tc>
      </w:tr>
      <w:tr w:rsidR="007455B6" w:rsidRPr="00165D01" w14:paraId="79C258A6" w14:textId="77777777" w:rsidTr="00B7253E">
        <w:tc>
          <w:tcPr>
            <w:tcW w:w="1458" w:type="dxa"/>
            <w:shd w:val="clear" w:color="auto" w:fill="E6E6E6"/>
          </w:tcPr>
          <w:p w14:paraId="40C9E513"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Vaira Vike-Freiberga</w:t>
            </w:r>
            <w:r w:rsidRPr="00165D01">
              <w:rPr>
                <w:rStyle w:val="FootnoteReference"/>
                <w:rFonts w:ascii="Times New Roman" w:hAnsi="Times New Roman" w:cs="Times New Roman"/>
              </w:rPr>
              <w:footnoteReference w:id="94"/>
            </w:r>
          </w:p>
        </w:tc>
        <w:tc>
          <w:tcPr>
            <w:tcW w:w="1530" w:type="dxa"/>
          </w:tcPr>
          <w:p w14:paraId="1C65D26F"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No Experience</w:t>
            </w:r>
          </w:p>
        </w:tc>
        <w:tc>
          <w:tcPr>
            <w:tcW w:w="1620" w:type="dxa"/>
          </w:tcPr>
          <w:p w14:paraId="0946BF93"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Low-moderate Support</w:t>
            </w:r>
          </w:p>
        </w:tc>
        <w:tc>
          <w:tcPr>
            <w:tcW w:w="1620" w:type="dxa"/>
          </w:tcPr>
          <w:p w14:paraId="7A30164F"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Very Slightly Better</w:t>
            </w:r>
          </w:p>
        </w:tc>
        <w:tc>
          <w:tcPr>
            <w:tcW w:w="2430" w:type="dxa"/>
          </w:tcPr>
          <w:p w14:paraId="21D4BF79" w14:textId="77777777" w:rsidR="007455B6" w:rsidRPr="00165D01" w:rsidRDefault="007455B6" w:rsidP="00B7253E">
            <w:pPr>
              <w:rPr>
                <w:rFonts w:ascii="Times New Roman" w:hAnsi="Times New Roman" w:cs="Times New Roman"/>
              </w:rPr>
            </w:pPr>
            <w:r w:rsidRPr="00165D01">
              <w:rPr>
                <w:rFonts w:ascii="Times New Roman" w:hAnsi="Times New Roman" w:cs="Times New Roman"/>
                <w:i/>
              </w:rPr>
              <w:t>Not Present</w:t>
            </w:r>
            <w:r w:rsidRPr="00165D01">
              <w:rPr>
                <w:rStyle w:val="FootnoteReference"/>
                <w:rFonts w:ascii="Times New Roman" w:hAnsi="Times New Roman" w:cs="Times New Roman"/>
              </w:rPr>
              <w:footnoteReference w:id="95"/>
            </w:r>
          </w:p>
        </w:tc>
      </w:tr>
      <w:tr w:rsidR="007455B6" w:rsidRPr="00165D01" w14:paraId="591D8472" w14:textId="77777777" w:rsidTr="00B7253E">
        <w:tc>
          <w:tcPr>
            <w:tcW w:w="1458" w:type="dxa"/>
            <w:shd w:val="clear" w:color="auto" w:fill="E6E6E6"/>
          </w:tcPr>
          <w:p w14:paraId="2FCFD463"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Vladimir Putin</w:t>
            </w:r>
            <w:r w:rsidRPr="00165D01">
              <w:rPr>
                <w:rStyle w:val="FootnoteReference"/>
                <w:rFonts w:ascii="Times New Roman" w:hAnsi="Times New Roman" w:cs="Times New Roman"/>
              </w:rPr>
              <w:footnoteReference w:id="96"/>
            </w:r>
          </w:p>
        </w:tc>
        <w:tc>
          <w:tcPr>
            <w:tcW w:w="1530" w:type="dxa"/>
          </w:tcPr>
          <w:p w14:paraId="5313AC03"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 xml:space="preserve">Formal </w:t>
            </w:r>
          </w:p>
          <w:p w14:paraId="34BAC4F5"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Experience</w:t>
            </w:r>
          </w:p>
        </w:tc>
        <w:tc>
          <w:tcPr>
            <w:tcW w:w="1620" w:type="dxa"/>
          </w:tcPr>
          <w:p w14:paraId="7C22CAFC"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Supportive</w:t>
            </w:r>
          </w:p>
        </w:tc>
        <w:tc>
          <w:tcPr>
            <w:tcW w:w="1620" w:type="dxa"/>
          </w:tcPr>
          <w:p w14:paraId="5DD21989"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Moderately-Much Better</w:t>
            </w:r>
          </w:p>
        </w:tc>
        <w:tc>
          <w:tcPr>
            <w:tcW w:w="2430" w:type="dxa"/>
          </w:tcPr>
          <w:p w14:paraId="602A7D80" w14:textId="77777777" w:rsidR="007455B6" w:rsidRPr="00165D01" w:rsidRDefault="007455B6" w:rsidP="00B7253E">
            <w:pPr>
              <w:rPr>
                <w:rFonts w:ascii="Times New Roman" w:hAnsi="Times New Roman" w:cs="Times New Roman"/>
              </w:rPr>
            </w:pPr>
            <w:r w:rsidRPr="00165D01">
              <w:rPr>
                <w:rFonts w:ascii="Times New Roman" w:hAnsi="Times New Roman" w:cs="Times New Roman"/>
                <w:b/>
              </w:rPr>
              <w:t>Present</w:t>
            </w:r>
            <w:r w:rsidRPr="00165D01">
              <w:rPr>
                <w:rStyle w:val="FootnoteReference"/>
                <w:rFonts w:ascii="Times New Roman" w:hAnsi="Times New Roman" w:cs="Times New Roman"/>
              </w:rPr>
              <w:footnoteReference w:id="97"/>
            </w:r>
          </w:p>
        </w:tc>
      </w:tr>
      <w:tr w:rsidR="007455B6" w:rsidRPr="00165D01" w14:paraId="1E7191F0" w14:textId="77777777" w:rsidTr="00B7253E">
        <w:tc>
          <w:tcPr>
            <w:tcW w:w="1458" w:type="dxa"/>
            <w:shd w:val="clear" w:color="auto" w:fill="E6E6E6"/>
          </w:tcPr>
          <w:p w14:paraId="5C6EE74C"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Saparmurat Niyazov</w:t>
            </w:r>
            <w:r w:rsidRPr="00165D01">
              <w:rPr>
                <w:rStyle w:val="FootnoteReference"/>
                <w:rFonts w:ascii="Times New Roman" w:hAnsi="Times New Roman" w:cs="Times New Roman"/>
              </w:rPr>
              <w:footnoteReference w:id="98"/>
            </w:r>
          </w:p>
        </w:tc>
        <w:tc>
          <w:tcPr>
            <w:tcW w:w="1530" w:type="dxa"/>
          </w:tcPr>
          <w:p w14:paraId="25AC3F4E"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No</w:t>
            </w:r>
          </w:p>
          <w:p w14:paraId="5C054E01"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Experience</w:t>
            </w:r>
          </w:p>
        </w:tc>
        <w:tc>
          <w:tcPr>
            <w:tcW w:w="1620" w:type="dxa"/>
          </w:tcPr>
          <w:p w14:paraId="528E5ED1"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Moderately Supportive</w:t>
            </w:r>
          </w:p>
        </w:tc>
        <w:tc>
          <w:tcPr>
            <w:tcW w:w="1620" w:type="dxa"/>
          </w:tcPr>
          <w:p w14:paraId="3AD86BB1" w14:textId="77777777" w:rsidR="007455B6" w:rsidRPr="00165D01" w:rsidRDefault="007455B6" w:rsidP="00B7253E">
            <w:pPr>
              <w:jc w:val="center"/>
              <w:rPr>
                <w:rFonts w:ascii="Times New Roman" w:hAnsi="Times New Roman" w:cs="Times New Roman"/>
              </w:rPr>
            </w:pPr>
            <w:r w:rsidRPr="00165D01">
              <w:rPr>
                <w:rFonts w:ascii="Times New Roman" w:hAnsi="Times New Roman" w:cs="Times New Roman"/>
              </w:rPr>
              <w:t>Small-Moderately Better</w:t>
            </w:r>
          </w:p>
        </w:tc>
        <w:tc>
          <w:tcPr>
            <w:tcW w:w="2430" w:type="dxa"/>
          </w:tcPr>
          <w:p w14:paraId="1BA83121" w14:textId="77777777" w:rsidR="007455B6" w:rsidRPr="00165D01" w:rsidRDefault="007455B6" w:rsidP="00B7253E">
            <w:pPr>
              <w:rPr>
                <w:rFonts w:ascii="Times New Roman" w:hAnsi="Times New Roman" w:cs="Times New Roman"/>
              </w:rPr>
            </w:pPr>
            <w:r w:rsidRPr="00165D01">
              <w:rPr>
                <w:rFonts w:ascii="Times New Roman" w:hAnsi="Times New Roman" w:cs="Times New Roman"/>
                <w:b/>
              </w:rPr>
              <w:t>Present</w:t>
            </w:r>
            <w:r w:rsidRPr="00165D01">
              <w:rPr>
                <w:rStyle w:val="FootnoteReference"/>
                <w:rFonts w:ascii="Times New Roman" w:hAnsi="Times New Roman" w:cs="Times New Roman"/>
              </w:rPr>
              <w:footnoteReference w:id="99"/>
            </w:r>
          </w:p>
        </w:tc>
      </w:tr>
      <w:tr w:rsidR="007455B6" w:rsidRPr="00165D01" w14:paraId="78C02C59" w14:textId="77777777" w:rsidTr="00B7253E">
        <w:trPr>
          <w:trHeight w:val="71"/>
        </w:trPr>
        <w:tc>
          <w:tcPr>
            <w:tcW w:w="8658" w:type="dxa"/>
            <w:gridSpan w:val="5"/>
          </w:tcPr>
          <w:p w14:paraId="05F85A97" w14:textId="77777777" w:rsidR="007455B6" w:rsidRPr="00165D01" w:rsidRDefault="007455B6" w:rsidP="00B7253E">
            <w:pPr>
              <w:rPr>
                <w:rFonts w:ascii="Times New Roman" w:hAnsi="Times New Roman" w:cs="Times New Roman"/>
              </w:rPr>
            </w:pPr>
            <w:r w:rsidRPr="00165D01">
              <w:rPr>
                <w:rFonts w:ascii="Times New Roman" w:hAnsi="Times New Roman" w:cs="Times New Roman"/>
              </w:rPr>
              <w:t>Key:</w:t>
            </w:r>
          </w:p>
          <w:p w14:paraId="23B80163" w14:textId="77777777" w:rsidR="007455B6" w:rsidRPr="00165D01" w:rsidRDefault="007455B6" w:rsidP="007455B6">
            <w:pPr>
              <w:pStyle w:val="ListParagraph"/>
              <w:numPr>
                <w:ilvl w:val="0"/>
                <w:numId w:val="1"/>
              </w:numPr>
              <w:rPr>
                <w:rFonts w:ascii="Times New Roman" w:hAnsi="Times New Roman" w:cs="Times New Roman"/>
              </w:rPr>
            </w:pPr>
            <w:r w:rsidRPr="00165D01">
              <w:rPr>
                <w:rFonts w:ascii="Times New Roman" w:hAnsi="Times New Roman" w:cs="Times New Roman"/>
              </w:rPr>
              <w:lastRenderedPageBreak/>
              <w:t>Mil/Intel = Past military or intelligence experience of a regime’s leader</w:t>
            </w:r>
          </w:p>
          <w:p w14:paraId="651A0516" w14:textId="77777777" w:rsidR="007455B6" w:rsidRPr="00165D01" w:rsidRDefault="007455B6" w:rsidP="007455B6">
            <w:pPr>
              <w:pStyle w:val="ListParagraph"/>
              <w:numPr>
                <w:ilvl w:val="1"/>
                <w:numId w:val="1"/>
              </w:numPr>
              <w:rPr>
                <w:rFonts w:ascii="Times New Roman" w:hAnsi="Times New Roman" w:cs="Times New Roman"/>
              </w:rPr>
            </w:pPr>
            <w:r w:rsidRPr="00165D01">
              <w:rPr>
                <w:rFonts w:ascii="Times New Roman" w:hAnsi="Times New Roman" w:cs="Times New Roman"/>
              </w:rPr>
              <w:t>Potential Values: No Experience, Informal Experience, Formal Experience</w:t>
            </w:r>
          </w:p>
          <w:p w14:paraId="3241F9D4" w14:textId="77777777" w:rsidR="007455B6" w:rsidRPr="00165D01" w:rsidRDefault="007455B6" w:rsidP="007455B6">
            <w:pPr>
              <w:pStyle w:val="ListParagraph"/>
              <w:numPr>
                <w:ilvl w:val="0"/>
                <w:numId w:val="1"/>
              </w:numPr>
              <w:rPr>
                <w:rFonts w:ascii="Times New Roman" w:hAnsi="Times New Roman" w:cs="Times New Roman"/>
              </w:rPr>
            </w:pPr>
            <w:r w:rsidRPr="00165D01">
              <w:rPr>
                <w:rFonts w:ascii="Times New Roman" w:hAnsi="Times New Roman" w:cs="Times New Roman"/>
              </w:rPr>
              <w:t>Elites = Support of the societal elites for the regime</w:t>
            </w:r>
          </w:p>
          <w:p w14:paraId="281A15E1" w14:textId="77777777" w:rsidR="007455B6" w:rsidRPr="00165D01" w:rsidRDefault="007455B6" w:rsidP="007455B6">
            <w:pPr>
              <w:pStyle w:val="ListParagraph"/>
              <w:numPr>
                <w:ilvl w:val="1"/>
                <w:numId w:val="1"/>
              </w:numPr>
              <w:rPr>
                <w:rFonts w:ascii="Times New Roman" w:hAnsi="Times New Roman" w:cs="Times New Roman"/>
              </w:rPr>
            </w:pPr>
            <w:r w:rsidRPr="00165D01">
              <w:rPr>
                <w:rFonts w:ascii="Times New Roman" w:hAnsi="Times New Roman" w:cs="Times New Roman"/>
              </w:rPr>
              <w:t xml:space="preserve">Potential Values: Supportive, Neutral, Antagonistic </w:t>
            </w:r>
          </w:p>
          <w:p w14:paraId="0BC626BE" w14:textId="77777777" w:rsidR="007455B6" w:rsidRPr="00165D01" w:rsidRDefault="007455B6" w:rsidP="007455B6">
            <w:pPr>
              <w:pStyle w:val="ListParagraph"/>
              <w:numPr>
                <w:ilvl w:val="0"/>
                <w:numId w:val="1"/>
              </w:numPr>
              <w:rPr>
                <w:rFonts w:ascii="Times New Roman" w:hAnsi="Times New Roman" w:cs="Times New Roman"/>
              </w:rPr>
            </w:pPr>
            <w:r w:rsidRPr="00165D01">
              <w:rPr>
                <w:rFonts w:ascii="Times New Roman" w:hAnsi="Times New Roman" w:cs="Times New Roman"/>
              </w:rPr>
              <w:t>Perception = Perception of economic conditions as time passes under the President’s leadership?</w:t>
            </w:r>
          </w:p>
          <w:p w14:paraId="4BC8FDDF" w14:textId="77777777" w:rsidR="007455B6" w:rsidRPr="00165D01" w:rsidRDefault="007455B6" w:rsidP="007455B6">
            <w:pPr>
              <w:pStyle w:val="ListParagraph"/>
              <w:numPr>
                <w:ilvl w:val="1"/>
                <w:numId w:val="1"/>
              </w:numPr>
              <w:rPr>
                <w:rFonts w:ascii="Times New Roman" w:hAnsi="Times New Roman" w:cs="Times New Roman"/>
              </w:rPr>
            </w:pPr>
            <w:r w:rsidRPr="00165D01">
              <w:rPr>
                <w:rFonts w:ascii="Times New Roman" w:hAnsi="Times New Roman" w:cs="Times New Roman"/>
              </w:rPr>
              <w:t>Potential Values: Better, the Same, Worse</w:t>
            </w:r>
          </w:p>
        </w:tc>
      </w:tr>
    </w:tbl>
    <w:p w14:paraId="7F725873" w14:textId="0E0B8C86" w:rsidR="007455B6" w:rsidRPr="00165D01" w:rsidRDefault="007455B6" w:rsidP="007455B6">
      <w:pPr>
        <w:rPr>
          <w:rFonts w:ascii="Times New Roman" w:hAnsi="Times New Roman" w:cs="Times New Roman"/>
        </w:rPr>
      </w:pPr>
    </w:p>
    <w:p w14:paraId="00E81F19" w14:textId="77777777" w:rsidR="009722CC" w:rsidRPr="00165D01" w:rsidRDefault="009722CC" w:rsidP="007455B6">
      <w:pPr>
        <w:rPr>
          <w:rFonts w:ascii="Times New Roman" w:hAnsi="Times New Roman" w:cs="Times New Roman"/>
        </w:rPr>
      </w:pPr>
    </w:p>
    <w:p w14:paraId="63FDB7BB" w14:textId="77777777" w:rsidR="009722CC" w:rsidRPr="00165D01" w:rsidRDefault="009722CC" w:rsidP="007455B6">
      <w:pPr>
        <w:rPr>
          <w:rFonts w:ascii="Times New Roman" w:hAnsi="Times New Roman" w:cs="Times New Roman"/>
        </w:rPr>
      </w:pPr>
    </w:p>
    <w:p w14:paraId="177E5CE0" w14:textId="77777777" w:rsidR="009722CC" w:rsidRPr="00165D01" w:rsidRDefault="009722CC" w:rsidP="007455B6">
      <w:pPr>
        <w:rPr>
          <w:rFonts w:ascii="Times New Roman" w:hAnsi="Times New Roman" w:cs="Times New Roman"/>
        </w:rPr>
      </w:pPr>
    </w:p>
    <w:p w14:paraId="65BDB771" w14:textId="77777777" w:rsidR="009722CC" w:rsidRPr="00165D01" w:rsidRDefault="009722CC" w:rsidP="007455B6">
      <w:pPr>
        <w:rPr>
          <w:rFonts w:ascii="Times New Roman" w:hAnsi="Times New Roman" w:cs="Times New Roman"/>
        </w:rPr>
      </w:pPr>
    </w:p>
    <w:p w14:paraId="3A33617D" w14:textId="77777777" w:rsidR="009722CC" w:rsidRPr="00165D01" w:rsidRDefault="009722CC" w:rsidP="007455B6">
      <w:pPr>
        <w:rPr>
          <w:rFonts w:ascii="Times New Roman" w:hAnsi="Times New Roman" w:cs="Times New Roman"/>
        </w:rPr>
      </w:pPr>
    </w:p>
    <w:p w14:paraId="602FC06A" w14:textId="77777777" w:rsidR="009722CC" w:rsidRPr="00165D01" w:rsidRDefault="009722CC" w:rsidP="007455B6">
      <w:pPr>
        <w:rPr>
          <w:rFonts w:ascii="Times New Roman" w:hAnsi="Times New Roman" w:cs="Times New Roman"/>
        </w:rPr>
      </w:pPr>
    </w:p>
    <w:p w14:paraId="22F591B4" w14:textId="77777777" w:rsidR="009722CC" w:rsidRPr="00165D01" w:rsidRDefault="009722CC" w:rsidP="007455B6">
      <w:pPr>
        <w:rPr>
          <w:rFonts w:ascii="Times New Roman" w:hAnsi="Times New Roman" w:cs="Times New Roman"/>
        </w:rPr>
      </w:pPr>
    </w:p>
    <w:p w14:paraId="41E36F25" w14:textId="77777777" w:rsidR="009722CC" w:rsidRPr="00165D01" w:rsidRDefault="009722CC" w:rsidP="007455B6">
      <w:pPr>
        <w:rPr>
          <w:rFonts w:ascii="Times New Roman" w:hAnsi="Times New Roman" w:cs="Times New Roman"/>
        </w:rPr>
      </w:pPr>
    </w:p>
    <w:p w14:paraId="4D2BC697" w14:textId="77777777" w:rsidR="009722CC" w:rsidRPr="00165D01" w:rsidRDefault="009722CC" w:rsidP="007455B6">
      <w:pPr>
        <w:rPr>
          <w:rFonts w:ascii="Times New Roman" w:hAnsi="Times New Roman" w:cs="Times New Roman"/>
        </w:rPr>
      </w:pPr>
    </w:p>
    <w:p w14:paraId="236E7B21" w14:textId="77777777" w:rsidR="009722CC" w:rsidRPr="00165D01" w:rsidRDefault="009722CC" w:rsidP="007455B6">
      <w:pPr>
        <w:rPr>
          <w:rFonts w:ascii="Times New Roman" w:hAnsi="Times New Roman" w:cs="Times New Roman"/>
        </w:rPr>
      </w:pPr>
    </w:p>
    <w:p w14:paraId="60766685" w14:textId="77777777" w:rsidR="009722CC" w:rsidRPr="00165D01" w:rsidRDefault="009722CC" w:rsidP="007455B6">
      <w:pPr>
        <w:rPr>
          <w:rFonts w:ascii="Times New Roman" w:hAnsi="Times New Roman" w:cs="Times New Roman"/>
        </w:rPr>
      </w:pPr>
    </w:p>
    <w:p w14:paraId="3947EBBC" w14:textId="172B68F6" w:rsidR="009722CC" w:rsidRPr="00165D01" w:rsidRDefault="009722CC">
      <w:pPr>
        <w:rPr>
          <w:rFonts w:ascii="Times New Roman" w:hAnsi="Times New Roman" w:cs="Times New Roman"/>
        </w:rPr>
      </w:pPr>
      <w:r w:rsidRPr="00165D01">
        <w:rPr>
          <w:rFonts w:ascii="Times New Roman" w:hAnsi="Times New Roman" w:cs="Times New Roman"/>
        </w:rPr>
        <w:br w:type="page"/>
      </w:r>
    </w:p>
    <w:p w14:paraId="77665ACA" w14:textId="4010ECA8" w:rsidR="009722CC" w:rsidRPr="00165D01" w:rsidRDefault="009722CC" w:rsidP="009722CC">
      <w:pPr>
        <w:pBdr>
          <w:bottom w:val="single" w:sz="12" w:space="1" w:color="auto"/>
        </w:pBdr>
        <w:jc w:val="center"/>
        <w:rPr>
          <w:rFonts w:ascii="Times New Roman" w:hAnsi="Times New Roman" w:cs="Times New Roman"/>
          <w:sz w:val="44"/>
          <w:szCs w:val="44"/>
        </w:rPr>
      </w:pPr>
      <w:r w:rsidRPr="00165D01">
        <w:rPr>
          <w:rFonts w:ascii="Times New Roman" w:hAnsi="Times New Roman" w:cs="Times New Roman"/>
          <w:sz w:val="44"/>
          <w:szCs w:val="44"/>
        </w:rPr>
        <w:lastRenderedPageBreak/>
        <w:t>Appendix III</w:t>
      </w:r>
      <w:r w:rsidRPr="00165D01">
        <w:rPr>
          <w:rStyle w:val="FootnoteReference"/>
          <w:rFonts w:ascii="Times New Roman" w:hAnsi="Times New Roman" w:cs="Times New Roman"/>
          <w:sz w:val="44"/>
          <w:szCs w:val="44"/>
        </w:rPr>
        <w:footnoteReference w:id="100"/>
      </w:r>
    </w:p>
    <w:p w14:paraId="75A4CD41" w14:textId="022FCFCF" w:rsidR="009722CC" w:rsidRPr="00165D01" w:rsidRDefault="009722CC" w:rsidP="009722CC">
      <w:pPr>
        <w:jc w:val="center"/>
        <w:rPr>
          <w:rFonts w:ascii="Times New Roman" w:hAnsi="Times New Roman" w:cs="Times New Roman"/>
          <w:sz w:val="44"/>
          <w:szCs w:val="44"/>
        </w:rPr>
      </w:pPr>
      <w:r w:rsidRPr="00165D01">
        <w:rPr>
          <w:rFonts w:ascii="Times New Roman" w:hAnsi="Times New Roman" w:cs="Times New Roman"/>
          <w:sz w:val="32"/>
          <w:szCs w:val="32"/>
        </w:rPr>
        <w:t>Tested Hypotheses: Tested Format</w:t>
      </w:r>
    </w:p>
    <w:p w14:paraId="1A101166" w14:textId="77777777" w:rsidR="009722CC" w:rsidRPr="00165D01" w:rsidRDefault="009722CC" w:rsidP="009722CC">
      <w:pPr>
        <w:jc w:val="center"/>
        <w:rPr>
          <w:rFonts w:ascii="Times New Roman" w:hAnsi="Times New Roman" w:cs="Times New Roman"/>
        </w:rPr>
      </w:pPr>
    </w:p>
    <w:p w14:paraId="1FDDC10F" w14:textId="77777777" w:rsidR="009722CC" w:rsidRPr="00165D01" w:rsidRDefault="009722CC" w:rsidP="009722CC">
      <w:pPr>
        <w:pStyle w:val="ListParagraph"/>
        <w:numPr>
          <w:ilvl w:val="0"/>
          <w:numId w:val="5"/>
        </w:numPr>
        <w:ind w:left="360"/>
        <w:rPr>
          <w:rFonts w:ascii="Times New Roman" w:hAnsi="Times New Roman" w:cs="Times New Roman"/>
        </w:rPr>
      </w:pPr>
      <w:r w:rsidRPr="00165D01">
        <w:rPr>
          <w:rFonts w:ascii="Times New Roman" w:hAnsi="Times New Roman" w:cs="Times New Roman"/>
          <w:b/>
        </w:rPr>
        <w:t>Hypothesis One</w:t>
      </w:r>
      <w:r w:rsidRPr="00165D01">
        <w:rPr>
          <w:rFonts w:ascii="Times New Roman" w:hAnsi="Times New Roman" w:cs="Times New Roman"/>
        </w:rPr>
        <w:t>: The popular perception that economic conditions are improved from the previous regime AND the support of societal elites is NOT sufficient to yield a sultanistic executive, IF, the executive lacks a military or intelligence background.</w:t>
      </w:r>
    </w:p>
    <w:p w14:paraId="7F43D80A" w14:textId="77777777" w:rsidR="009722CC" w:rsidRPr="00165D01" w:rsidRDefault="009722CC" w:rsidP="009722CC">
      <w:pPr>
        <w:rPr>
          <w:rFonts w:ascii="Times New Roman" w:hAnsi="Times New Roman" w:cs="Times New Roman"/>
        </w:rPr>
      </w:pPr>
    </w:p>
    <w:p w14:paraId="19443132" w14:textId="77777777" w:rsidR="009722CC" w:rsidRPr="00165D01" w:rsidRDefault="009722CC" w:rsidP="009722CC">
      <w:pPr>
        <w:pStyle w:val="ListParagraph"/>
        <w:numPr>
          <w:ilvl w:val="0"/>
          <w:numId w:val="5"/>
        </w:numPr>
        <w:ind w:left="360"/>
        <w:rPr>
          <w:rFonts w:ascii="Times New Roman" w:hAnsi="Times New Roman" w:cs="Times New Roman"/>
        </w:rPr>
      </w:pPr>
      <w:r w:rsidRPr="00165D01">
        <w:rPr>
          <w:rFonts w:ascii="Times New Roman" w:hAnsi="Times New Roman" w:cs="Times New Roman"/>
          <w:b/>
        </w:rPr>
        <w:t>Hypothesis Two:</w:t>
      </w:r>
      <w:r w:rsidRPr="00165D01">
        <w:rPr>
          <w:rFonts w:ascii="Times New Roman" w:hAnsi="Times New Roman" w:cs="Times New Roman"/>
        </w:rPr>
        <w:t xml:space="preserve"> The presence of past military or intelligence experience by the regime’s leader is NOT a sufficient factor to give rise to a sultanistic regime; HOWEVER, the presence of an executive with military experience and a regime with support of elites simultaneously, will yield a sultanistic regime.</w:t>
      </w:r>
    </w:p>
    <w:p w14:paraId="68C3FF67" w14:textId="77777777" w:rsidR="009722CC" w:rsidRPr="00165D01" w:rsidRDefault="009722CC" w:rsidP="009722CC">
      <w:pPr>
        <w:rPr>
          <w:rFonts w:ascii="Times New Roman" w:hAnsi="Times New Roman" w:cs="Times New Roman"/>
        </w:rPr>
      </w:pPr>
    </w:p>
    <w:p w14:paraId="68200F59" w14:textId="77777777" w:rsidR="009722CC" w:rsidRPr="00165D01" w:rsidRDefault="009722CC" w:rsidP="009722CC">
      <w:pPr>
        <w:pStyle w:val="ListParagraph"/>
        <w:numPr>
          <w:ilvl w:val="0"/>
          <w:numId w:val="5"/>
        </w:numPr>
        <w:ind w:left="360"/>
        <w:rPr>
          <w:rFonts w:ascii="Times New Roman" w:hAnsi="Times New Roman" w:cs="Times New Roman"/>
        </w:rPr>
      </w:pPr>
      <w:r w:rsidRPr="00165D01">
        <w:rPr>
          <w:rFonts w:ascii="Times New Roman" w:hAnsi="Times New Roman" w:cs="Times New Roman"/>
          <w:b/>
        </w:rPr>
        <w:t>Hypothesis Three:</w:t>
      </w:r>
      <w:r w:rsidRPr="00165D01">
        <w:rPr>
          <w:rFonts w:ascii="Times New Roman" w:hAnsi="Times New Roman" w:cs="Times New Roman"/>
        </w:rPr>
        <w:t xml:space="preserve"> The popular perception that economic conditions are not better than the previous regime is NOT sufficient to prevent a leader from possessing sultanistic powers, IF, they have both formal or informal military and/or intelligence experience, AND has the support of societal elites.</w:t>
      </w:r>
    </w:p>
    <w:p w14:paraId="757836DD" w14:textId="77777777" w:rsidR="009722CC" w:rsidRPr="00165D01" w:rsidRDefault="009722CC" w:rsidP="009722CC">
      <w:pPr>
        <w:jc w:val="center"/>
        <w:rPr>
          <w:rFonts w:ascii="Times New Roman" w:hAnsi="Times New Roman" w:cs="Times New Roman"/>
        </w:rPr>
      </w:pPr>
    </w:p>
    <w:p w14:paraId="1C9200BA" w14:textId="77777777" w:rsidR="009722CC" w:rsidRPr="00165D01" w:rsidRDefault="009722CC" w:rsidP="009722CC">
      <w:pPr>
        <w:jc w:val="center"/>
        <w:rPr>
          <w:rFonts w:ascii="Times New Roman" w:hAnsi="Times New Roman" w:cs="Times New Roman"/>
        </w:rPr>
      </w:pPr>
    </w:p>
    <w:p w14:paraId="0E8F1DA8" w14:textId="4CEF9C4F" w:rsidR="009722CC" w:rsidRPr="00165D01" w:rsidRDefault="009722CC" w:rsidP="009722CC">
      <w:pPr>
        <w:jc w:val="center"/>
        <w:rPr>
          <w:rFonts w:ascii="Times New Roman" w:hAnsi="Times New Roman" w:cs="Times New Roman"/>
          <w:sz w:val="32"/>
          <w:szCs w:val="32"/>
        </w:rPr>
      </w:pPr>
      <w:r w:rsidRPr="00165D01">
        <w:rPr>
          <w:rFonts w:ascii="Times New Roman" w:hAnsi="Times New Roman" w:cs="Times New Roman"/>
          <w:sz w:val="32"/>
          <w:szCs w:val="32"/>
        </w:rPr>
        <w:t xml:space="preserve">Tested Hypotheses: </w:t>
      </w:r>
      <w:r w:rsidR="0048379C" w:rsidRPr="00165D01">
        <w:rPr>
          <w:rFonts w:ascii="Times New Roman" w:hAnsi="Times New Roman" w:cs="Times New Roman"/>
          <w:sz w:val="32"/>
          <w:szCs w:val="32"/>
        </w:rPr>
        <w:t>Pictorial Depiction</w:t>
      </w:r>
    </w:p>
    <w:p w14:paraId="22A086F6" w14:textId="77777777" w:rsidR="009722CC" w:rsidRPr="00165D01" w:rsidRDefault="009722CC" w:rsidP="009722CC">
      <w:pPr>
        <w:jc w:val="center"/>
        <w:rPr>
          <w:rFonts w:ascii="Times New Roman" w:hAnsi="Times New Roman" w:cs="Times New Roman"/>
          <w:sz w:val="44"/>
          <w:szCs w:val="44"/>
        </w:rPr>
      </w:pPr>
    </w:p>
    <w:p w14:paraId="2E2CFA67" w14:textId="6453BE5F" w:rsidR="009722CC" w:rsidRPr="00165D01" w:rsidRDefault="009722CC" w:rsidP="009722CC">
      <w:pPr>
        <w:jc w:val="center"/>
        <w:rPr>
          <w:rFonts w:ascii="Times New Roman" w:hAnsi="Times New Roman" w:cs="Times New Roman"/>
        </w:rPr>
      </w:pPr>
      <w:r w:rsidRPr="00165D01">
        <w:rPr>
          <w:rFonts w:ascii="Times New Roman" w:hAnsi="Times New Roman" w:cs="Times New Roman"/>
          <w:noProof/>
          <w:sz w:val="44"/>
          <w:szCs w:val="44"/>
        </w:rPr>
        <w:drawing>
          <wp:inline distT="0" distB="0" distL="0" distR="0" wp14:anchorId="7BBB3E71" wp14:editId="4AE3DCF5">
            <wp:extent cx="5943600" cy="26327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632710"/>
                    </a:xfrm>
                    <a:prstGeom prst="rect">
                      <a:avLst/>
                    </a:prstGeom>
                  </pic:spPr>
                </pic:pic>
              </a:graphicData>
            </a:graphic>
          </wp:inline>
        </w:drawing>
      </w:r>
    </w:p>
    <w:sectPr w:rsidR="009722CC" w:rsidRPr="00165D01" w:rsidSect="00405B8E">
      <w:footerReference w:type="even" r:id="rId24"/>
      <w:footerReference w:type="default" r:id="rId2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4E50F0" w14:textId="77777777" w:rsidR="004705E8" w:rsidRDefault="004705E8" w:rsidP="007455B6">
      <w:r>
        <w:separator/>
      </w:r>
    </w:p>
  </w:endnote>
  <w:endnote w:type="continuationSeparator" w:id="0">
    <w:p w14:paraId="02BDA8C8" w14:textId="77777777" w:rsidR="004705E8" w:rsidRDefault="004705E8" w:rsidP="00745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onaco">
    <w:altName w:val="Courier New"/>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49C289" w14:textId="77777777" w:rsidR="00405B8E" w:rsidRDefault="00405B8E" w:rsidP="00500A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70D28A" w14:textId="77777777" w:rsidR="00405B8E" w:rsidRDefault="00405B8E" w:rsidP="00405B8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7B53C4" w14:textId="77777777" w:rsidR="00405B8E" w:rsidRDefault="00405B8E" w:rsidP="00500A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2F63">
      <w:rPr>
        <w:rStyle w:val="PageNumber"/>
        <w:noProof/>
      </w:rPr>
      <w:t>20</w:t>
    </w:r>
    <w:r>
      <w:rPr>
        <w:rStyle w:val="PageNumber"/>
      </w:rPr>
      <w:fldChar w:fldCharType="end"/>
    </w:r>
  </w:p>
  <w:p w14:paraId="23ED08E7" w14:textId="77777777" w:rsidR="00405B8E" w:rsidRDefault="00405B8E" w:rsidP="00405B8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9F45B" w14:textId="77777777" w:rsidR="004705E8" w:rsidRDefault="004705E8" w:rsidP="007455B6">
      <w:r>
        <w:separator/>
      </w:r>
    </w:p>
  </w:footnote>
  <w:footnote w:type="continuationSeparator" w:id="0">
    <w:p w14:paraId="0EDC9447" w14:textId="77777777" w:rsidR="004705E8" w:rsidRDefault="004705E8" w:rsidP="007455B6">
      <w:r>
        <w:continuationSeparator/>
      </w:r>
    </w:p>
  </w:footnote>
  <w:footnote w:id="1">
    <w:p w14:paraId="6781FCB3" w14:textId="40E9F36D" w:rsidR="00B76AFD" w:rsidRPr="009722CC" w:rsidRDefault="00B76AFD" w:rsidP="00B76AFD">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e term “sultanism” refers to a government characterized by an emphasis on the personal discretion and power, not of a government, but specifically the leader of that government. For further information on the phenomenon please see the first portion of the Literature Review section.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1996&lt;/Year&gt;&lt;RecNum&gt;121&lt;/RecNum&gt;&lt;DisplayText&gt;J.J. Linz and A. Stepan, &lt;style face="italic"&gt;Problems of Democratic Transition and Consolidation: Southern Europe, South America, and Post-Communist Europe&lt;/style&gt; (Johns Hopkins University Press, 1996).&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J.J. Linz and A. Stepan, </w:t>
      </w:r>
      <w:r w:rsidRPr="009722CC">
        <w:rPr>
          <w:rFonts w:ascii="Times New Roman" w:hAnsi="Times New Roman" w:cs="Times New Roman"/>
          <w:i/>
          <w:noProof/>
        </w:rPr>
        <w:t>Problems of Democratic Transition and Consolidation: Southern Europe, South America, and Post-Communist Europe</w:t>
      </w:r>
      <w:r w:rsidRPr="009722CC">
        <w:rPr>
          <w:rFonts w:ascii="Times New Roman" w:hAnsi="Times New Roman" w:cs="Times New Roman"/>
          <w:noProof/>
        </w:rPr>
        <w:t xml:space="preserve"> (Johns Hopkins University Press, 1996).</w:t>
      </w:r>
      <w:r w:rsidRPr="009722CC">
        <w:rPr>
          <w:rFonts w:ascii="Times New Roman" w:hAnsi="Times New Roman" w:cs="Times New Roman"/>
        </w:rPr>
        <w:fldChar w:fldCharType="end"/>
      </w:r>
      <w:r w:rsidRPr="009722CC">
        <w:rPr>
          <w:rFonts w:ascii="Times New Roman" w:hAnsi="Times New Roman" w:cs="Times New Roman"/>
        </w:rPr>
        <w:t xml:space="preserve"> </w:t>
      </w:r>
    </w:p>
  </w:footnote>
  <w:footnote w:id="2">
    <w:p w14:paraId="00C8569E" w14:textId="77777777" w:rsidR="00B76AFD" w:rsidRPr="009722CC" w:rsidRDefault="00B76AFD" w:rsidP="00B76AFD">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DisplayText&gt;J.J. Linz, &lt;style face="italic"&gt;Totalitarian and Authoritarian Regimes&lt;/style&gt; (London: Lynne Rienner Publishers, 2000).&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J.J. Linz, </w:t>
      </w:r>
      <w:r w:rsidRPr="009722CC">
        <w:rPr>
          <w:rFonts w:ascii="Times New Roman" w:hAnsi="Times New Roman" w:cs="Times New Roman"/>
          <w:i/>
          <w:noProof/>
        </w:rPr>
        <w:t>Totalitarian and Authoritarian Regimes</w:t>
      </w:r>
      <w:r w:rsidRPr="009722CC">
        <w:rPr>
          <w:rFonts w:ascii="Times New Roman" w:hAnsi="Times New Roman" w:cs="Times New Roman"/>
          <w:noProof/>
        </w:rPr>
        <w:t xml:space="preserve"> (London: Lynne Rienner Publishers, 2000).</w:t>
      </w:r>
      <w:r w:rsidRPr="009722CC">
        <w:rPr>
          <w:rFonts w:ascii="Times New Roman" w:hAnsi="Times New Roman" w:cs="Times New Roman"/>
        </w:rPr>
        <w:fldChar w:fldCharType="end"/>
      </w:r>
    </w:p>
  </w:footnote>
  <w:footnote w:id="3">
    <w:p w14:paraId="5026EDD7" w14:textId="0581EF70" w:rsidR="008D0D65" w:rsidRPr="009722CC" w:rsidRDefault="008D0D65">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For the rationale behind my case selection see the Methodology and Case Analysis Section.  Availability of country data was also a factor on the selection of cases</w:t>
      </w:r>
    </w:p>
  </w:footnote>
  <w:footnote w:id="4">
    <w:p w14:paraId="2AD633F0" w14:textId="142E8AE8" w:rsidR="00B76AFD" w:rsidRPr="009722CC" w:rsidRDefault="00B76AFD" w:rsidP="00B76AFD">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PcmVuPC9BdXRob3I+PFllYXI+MTk5NTwvWWVhcj48UmVj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PcmVuPC9BdXRob3I+PFllYXI+MTk5NTwvWWVhcj48UmVj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Ido Oren, "The Subjectivity of the "Democratic" Peace: Changing U.S. Perceptions of Imperial Germany," </w:t>
      </w:r>
      <w:r w:rsidRPr="009722CC">
        <w:rPr>
          <w:rFonts w:ascii="Times New Roman" w:hAnsi="Times New Roman" w:cs="Times New Roman"/>
          <w:i/>
          <w:noProof/>
        </w:rPr>
        <w:t>International Security</w:t>
      </w:r>
      <w:r w:rsidRPr="009722CC">
        <w:rPr>
          <w:rFonts w:ascii="Times New Roman" w:hAnsi="Times New Roman" w:cs="Times New Roman"/>
          <w:noProof/>
        </w:rPr>
        <w:t xml:space="preserve"> 20, no. 2 (1995); John M. Owen, "How Liberalism Produces Democratic Peace," ibid.19 (1994).</w:t>
      </w:r>
      <w:r w:rsidRPr="009722CC">
        <w:rPr>
          <w:rFonts w:ascii="Times New Roman" w:hAnsi="Times New Roman" w:cs="Times New Roman"/>
        </w:rPr>
        <w:fldChar w:fldCharType="end"/>
      </w:r>
    </w:p>
  </w:footnote>
  <w:footnote w:id="5">
    <w:p w14:paraId="0988D769" w14:textId="56F4819A"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009F5968" w:rsidRPr="009722CC">
        <w:rPr>
          <w:rFonts w:ascii="Times New Roman" w:hAnsi="Times New Roman" w:cs="Times New Roman"/>
        </w:rPr>
        <w:t xml:space="preserve">Note that </w:t>
      </w:r>
      <w:r w:rsidRPr="009722CC">
        <w:rPr>
          <w:rFonts w:ascii="Times New Roman" w:hAnsi="Times New Roman" w:cs="Times New Roman"/>
        </w:rPr>
        <w:t xml:space="preserve">Linz uses nondemocratic not to only describe the system, but also the behavior of a government.  Thus the simple presence of elections does not mean that a country is democratic if the elections are considered illegitimate, such as if voter intimidation, corruption, or the jailing of opponents occurs.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53&lt;/Pages&gt;&lt;DisplayText&gt;Linz, 53.&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53.</w:t>
      </w:r>
      <w:r w:rsidRPr="009722CC">
        <w:rPr>
          <w:rFonts w:ascii="Times New Roman" w:hAnsi="Times New Roman" w:cs="Times New Roman"/>
        </w:rPr>
        <w:fldChar w:fldCharType="end"/>
      </w:r>
      <w:r w:rsidRPr="009722CC">
        <w:rPr>
          <w:rFonts w:ascii="Times New Roman" w:hAnsi="Times New Roman" w:cs="Times New Roman"/>
        </w:rPr>
        <w:t xml:space="preserve"> </w:t>
      </w:r>
    </w:p>
  </w:footnote>
  <w:footnote w:id="6">
    <w:p w14:paraId="61BC95A2"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1996&lt;/Year&gt;&lt;RecNum&gt;121&lt;/RecNum&gt;&lt;Pages&gt;26-30&lt;/Pages&gt;&lt;DisplayText&gt;Linz and Stepan, 26-30.&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and Stepan, 26-30.</w:t>
      </w:r>
      <w:r w:rsidRPr="009722CC">
        <w:rPr>
          <w:rFonts w:ascii="Times New Roman" w:hAnsi="Times New Roman" w:cs="Times New Roman"/>
        </w:rPr>
        <w:fldChar w:fldCharType="end"/>
      </w:r>
    </w:p>
  </w:footnote>
  <w:footnote w:id="7">
    <w:p w14:paraId="0D02E386" w14:textId="77777777" w:rsidR="00BC7559" w:rsidRPr="009722CC" w:rsidRDefault="00BC7559"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e idea that “all sultanistic regimes are authoritarian, but not all authoritarian regimes are sultanistic” is important to keep in mind, and therefore while some authoritarianism literature can correctly apply to my work, narrowing my terminology was essential to producing a valid result.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53-63&lt;/Pages&gt;&lt;DisplayText&gt;Linz, 53-63; Linz and Stepan, 26-30.&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Cite&gt;&lt;Author&gt;Linz&lt;/Author&gt;&lt;Year&gt;1996&lt;/Year&gt;&lt;RecNum&gt;121&lt;/RecNum&gt;&lt;Pages&gt;26-30&lt;/Pages&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53-63; Linz and Stepan, 26-30.</w:t>
      </w:r>
      <w:r w:rsidRPr="009722CC">
        <w:rPr>
          <w:rFonts w:ascii="Times New Roman" w:hAnsi="Times New Roman" w:cs="Times New Roman"/>
        </w:rPr>
        <w:fldChar w:fldCharType="end"/>
      </w:r>
    </w:p>
  </w:footnote>
  <w:footnote w:id="8">
    <w:p w14:paraId="1AC5546D" w14:textId="00084295"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00CC5246">
        <w:rPr>
          <w:rFonts w:ascii="Times New Roman" w:hAnsi="Times New Roman" w:cs="Times New Roman"/>
        </w:rPr>
        <w:t>Linz and Stepan</w:t>
      </w:r>
      <w:r w:rsidRPr="009722CC">
        <w:rPr>
          <w:rFonts w:ascii="Times New Roman" w:hAnsi="Times New Roman" w:cs="Times New Roman"/>
        </w:rPr>
        <w:fldChar w:fldCharType="begin"/>
      </w:r>
      <w:r w:rsidR="00BC7559" w:rsidRPr="009722CC">
        <w:rPr>
          <w:rFonts w:ascii="Times New Roman" w:hAnsi="Times New Roman" w:cs="Times New Roman"/>
        </w:rPr>
        <w:instrText xml:space="preserve"> ADDIN EN.CITE &lt;EndNote&gt;&lt;Cite&gt;&lt;Author&gt;Linz&lt;/Author&gt;&lt;Year&gt;1996&lt;/Year&gt;&lt;RecNum&gt;121&lt;/RecNum&gt;&lt;Pages&gt;26&lt;/Pages&gt;&lt;DisplayText&gt;, 26.&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00BC7559" w:rsidRPr="009722CC">
        <w:rPr>
          <w:rFonts w:ascii="Times New Roman" w:hAnsi="Times New Roman" w:cs="Times New Roman"/>
          <w:noProof/>
        </w:rPr>
        <w:t>, 26.</w:t>
      </w:r>
      <w:r w:rsidRPr="009722CC">
        <w:rPr>
          <w:rFonts w:ascii="Times New Roman" w:hAnsi="Times New Roman" w:cs="Times New Roman"/>
        </w:rPr>
        <w:fldChar w:fldCharType="end"/>
      </w:r>
    </w:p>
  </w:footnote>
  <w:footnote w:id="9">
    <w:p w14:paraId="1F4494A5"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Chehabi&lt;/Author&gt;&lt;Year&gt;1998&lt;/Year&gt;&lt;RecNum&gt;246&lt;/RecNum&gt;&lt;DisplayText&gt;H. E. Chehabi and Juan J. Linz, &amp;quot;A Theory of Sultanism,&amp;quot; in &lt;style face="italic"&gt;Sultanistic Regimes&lt;/style&gt;, ed. H. E. Chehabi and Juan J. Linz (Baltimore, MA: The Johns Hopkins University Press, 1998).&lt;/DisplayText&gt;&lt;record&gt;&lt;rec-number&gt;246&lt;/rec-number&gt;&lt;foreign-keys&gt;&lt;key app="EN" db-id="0vzs52zstwpep2e9099vt02y9p90f5zp02rt" timestamp="1481576550"&gt;246&lt;/key&gt;&lt;/foreign-keys&gt;&lt;ref-type name="Book Section"&gt;5&lt;/ref-type&gt;&lt;contributors&gt;&lt;authors&gt;&lt;author&gt;H. E. Chehabi&lt;/author&gt;&lt;author&gt;Juan J. Linz&lt;/author&gt;&lt;/authors&gt;&lt;secondary-authors&gt;&lt;author&gt;H. E. Chehabi&lt;/author&gt;&lt;author&gt;Juan J. Linz&lt;/author&gt;&lt;/secondary-authors&gt;&lt;/contributors&gt;&lt;titles&gt;&lt;title&gt;A Theory of Sultanism&lt;/title&gt;&lt;secondary-title&gt;Sultanistic Regimes&lt;/secondary-title&gt;&lt;/titles&gt;&lt;section&gt;1&lt;/section&gt;&lt;dates&gt;&lt;year&gt;1998&lt;/year&gt;&lt;/dates&gt;&lt;pub-location&gt;Baltimore, MA&lt;/pub-location&gt;&lt;publisher&gt;The Johns Hopkins University Press&lt;/publisher&gt;&lt;call-num&gt;JC480.S85&lt;/call-num&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H. E. Chehabi and Juan J. Linz, "A Theory of Sultanism," in </w:t>
      </w:r>
      <w:r w:rsidRPr="009722CC">
        <w:rPr>
          <w:rFonts w:ascii="Times New Roman" w:hAnsi="Times New Roman" w:cs="Times New Roman"/>
          <w:i/>
          <w:noProof/>
        </w:rPr>
        <w:t>Sultanistic Regimes</w:t>
      </w:r>
      <w:r w:rsidRPr="009722CC">
        <w:rPr>
          <w:rFonts w:ascii="Times New Roman" w:hAnsi="Times New Roman" w:cs="Times New Roman"/>
          <w:noProof/>
        </w:rPr>
        <w:t>, ed. H. E. Chehabi and Juan J. Linz (Baltimore, MA: The Johns Hopkins University Press, 1998).</w:t>
      </w:r>
      <w:r w:rsidRPr="009722CC">
        <w:rPr>
          <w:rFonts w:ascii="Times New Roman" w:hAnsi="Times New Roman" w:cs="Times New Roman"/>
        </w:rPr>
        <w:fldChar w:fldCharType="end"/>
      </w:r>
    </w:p>
  </w:footnote>
  <w:footnote w:id="10">
    <w:p w14:paraId="25073684" w14:textId="50503203"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e different scholarly opinions on this question will be discussed further in the subsequent sections, however one noteworthy observation is that Linz has co-published works in which he expresses varying beliefs on the debate.  Whether this is due to the opinions of his co-authors changes in findings over the passage of his long career, or any other reason is frankly irrelevant.  What is significant is that the range of opinions expressed by Linz alone exhibits </w:t>
      </w:r>
      <w:r w:rsidR="009F5968" w:rsidRPr="009722CC">
        <w:rPr>
          <w:rFonts w:ascii="Times New Roman" w:hAnsi="Times New Roman" w:cs="Times New Roman"/>
        </w:rPr>
        <w:t>the complexity of the question to be answered by</w:t>
      </w:r>
      <w:r w:rsidRPr="009722CC">
        <w:rPr>
          <w:rFonts w:ascii="Times New Roman" w:hAnsi="Times New Roman" w:cs="Times New Roman"/>
        </w:rPr>
        <w:t xml:space="preserve"> scholars of sultanism.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Chehabi&lt;/Author&gt;&lt;Year&gt;1998&lt;/Year&gt;&lt;RecNum&gt;246&lt;/RecNum&gt;&lt;Pages&gt;7&lt;/Pages&gt;&lt;DisplayText&gt;Ibid., 7; Linz and Stepan, 26-30.&lt;/DisplayText&gt;&lt;record&gt;&lt;rec-number&gt;246&lt;/rec-number&gt;&lt;foreign-keys&gt;&lt;key app="EN" db-id="0vzs52zstwpep2e9099vt02y9p90f5zp02rt" timestamp="1481576550"&gt;246&lt;/key&gt;&lt;/foreign-keys&gt;&lt;ref-type name="Book Section"&gt;5&lt;/ref-type&gt;&lt;contributors&gt;&lt;authors&gt;&lt;author&gt;H. E. Chehabi&lt;/author&gt;&lt;author&gt;Juan J. Linz&lt;/author&gt;&lt;/authors&gt;&lt;secondary-authors&gt;&lt;author&gt;H. E. Chehabi&lt;/author&gt;&lt;author&gt;Juan J. Linz&lt;/author&gt;&lt;/secondary-authors&gt;&lt;/contributors&gt;&lt;titles&gt;&lt;title&gt;A Theory of Sultanism&lt;/title&gt;&lt;secondary-title&gt;Sultanistic Regimes&lt;/secondary-title&gt;&lt;/titles&gt;&lt;section&gt;1&lt;/section&gt;&lt;dates&gt;&lt;year&gt;1998&lt;/year&gt;&lt;/dates&gt;&lt;pub-location&gt;Baltimore, MA&lt;/pub-location&gt;&lt;publisher&gt;The Johns Hopkins University Press&lt;/publisher&gt;&lt;call-num&gt;JC480.S85&lt;/call-num&gt;&lt;urls&gt;&lt;/urls&gt;&lt;/record&gt;&lt;/Cite&gt;&lt;Cite&gt;&lt;Author&gt;Linz&lt;/Author&gt;&lt;Year&gt;1996&lt;/Year&gt;&lt;RecNum&gt;121&lt;/RecNum&gt;&lt;Pages&gt;26-30&lt;/Pages&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Ibid., 7; Linz and Stepan, 26-30.</w:t>
      </w:r>
      <w:r w:rsidRPr="009722CC">
        <w:rPr>
          <w:rFonts w:ascii="Times New Roman" w:hAnsi="Times New Roman" w:cs="Times New Roman"/>
        </w:rPr>
        <w:fldChar w:fldCharType="end"/>
      </w:r>
    </w:p>
  </w:footnote>
  <w:footnote w:id="11">
    <w:p w14:paraId="20C31EC0"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EcmVzZGVuPC9BdXRob3I+PFllYXI+MjAxNjwvWWVhcj48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EcmVzZGVuPC9BdXRob3I+PFllYXI+MjAxNjwvWWVhcj48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J. R. Dresden and M. M. Howard, "Authoritarian Backsliding and the Concentration of Political Power," </w:t>
      </w:r>
      <w:r w:rsidRPr="009722CC">
        <w:rPr>
          <w:rFonts w:ascii="Times New Roman" w:hAnsi="Times New Roman" w:cs="Times New Roman"/>
          <w:i/>
          <w:noProof/>
        </w:rPr>
        <w:t>Democratization</w:t>
      </w:r>
      <w:r w:rsidRPr="009722CC">
        <w:rPr>
          <w:rFonts w:ascii="Times New Roman" w:hAnsi="Times New Roman" w:cs="Times New Roman"/>
          <w:noProof/>
        </w:rPr>
        <w:t xml:space="preserve"> 23, no. 7 (2016): 1122-24; H. Oversloot, "Reordering the State (without Changing the Constitution): Russia under Putin's Rule, 2000-2008," </w:t>
      </w:r>
      <w:r w:rsidRPr="009722CC">
        <w:rPr>
          <w:rFonts w:ascii="Times New Roman" w:hAnsi="Times New Roman" w:cs="Times New Roman"/>
          <w:i/>
          <w:noProof/>
        </w:rPr>
        <w:t>Review of Central and East European Law</w:t>
      </w:r>
      <w:r w:rsidRPr="009722CC">
        <w:rPr>
          <w:rFonts w:ascii="Times New Roman" w:hAnsi="Times New Roman" w:cs="Times New Roman"/>
          <w:noProof/>
        </w:rPr>
        <w:t xml:space="preserve"> 32, no. 1 (2007); Linz; Matthew Hyde, "Putin's Federal Reforms and Their Implications for Presidential Power in Russia," </w:t>
      </w:r>
      <w:r w:rsidRPr="009722CC">
        <w:rPr>
          <w:rFonts w:ascii="Times New Roman" w:hAnsi="Times New Roman" w:cs="Times New Roman"/>
          <w:i/>
          <w:noProof/>
        </w:rPr>
        <w:t>Europe-Asia studies</w:t>
      </w:r>
      <w:r w:rsidRPr="009722CC">
        <w:rPr>
          <w:rFonts w:ascii="Times New Roman" w:hAnsi="Times New Roman" w:cs="Times New Roman"/>
          <w:noProof/>
        </w:rPr>
        <w:t xml:space="preserve"> 53, no. 5 (2001); J. Gandhi and A. Przeworski, "Authoritarian Institutions and the Survival of Autocrats," </w:t>
      </w:r>
      <w:r w:rsidRPr="009722CC">
        <w:rPr>
          <w:rFonts w:ascii="Times New Roman" w:hAnsi="Times New Roman" w:cs="Times New Roman"/>
          <w:i/>
          <w:noProof/>
        </w:rPr>
        <w:t>Comparative Political Studies</w:t>
      </w:r>
      <w:r w:rsidRPr="009722CC">
        <w:rPr>
          <w:rFonts w:ascii="Times New Roman" w:hAnsi="Times New Roman" w:cs="Times New Roman"/>
          <w:noProof/>
        </w:rPr>
        <w:t xml:space="preserve"> 40, no. 11 (2007).</w:t>
      </w:r>
      <w:r w:rsidRPr="009722CC">
        <w:rPr>
          <w:rFonts w:ascii="Times New Roman" w:hAnsi="Times New Roman" w:cs="Times New Roman"/>
        </w:rPr>
        <w:fldChar w:fldCharType="end"/>
      </w:r>
    </w:p>
  </w:footnote>
  <w:footnote w:id="12">
    <w:p w14:paraId="787F7973"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IeWRlPC9BdXRob3I+PFllYXI+MjAwMTwvWWVhcj48UmVj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IeWRlPC9BdXRob3I+PFllYXI+MjAwMTwvWWVhcj48UmVj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Hyde,  720-21; Elizabeth N. Saunders, "Transformative Choices: Leaders and the Origins of Intervention Strategy," </w:t>
      </w:r>
      <w:r w:rsidRPr="009722CC">
        <w:rPr>
          <w:rFonts w:ascii="Times New Roman" w:hAnsi="Times New Roman" w:cs="Times New Roman"/>
          <w:i/>
          <w:noProof/>
        </w:rPr>
        <w:t>International Security</w:t>
      </w:r>
      <w:r w:rsidRPr="009722CC">
        <w:rPr>
          <w:rFonts w:ascii="Times New Roman" w:hAnsi="Times New Roman" w:cs="Times New Roman"/>
          <w:noProof/>
        </w:rPr>
        <w:t xml:space="preserve"> 34, no. 2 (2009): 127.</w:t>
      </w:r>
      <w:r w:rsidRPr="009722CC">
        <w:rPr>
          <w:rFonts w:ascii="Times New Roman" w:hAnsi="Times New Roman" w:cs="Times New Roman"/>
        </w:rPr>
        <w:fldChar w:fldCharType="end"/>
      </w:r>
      <w:r w:rsidRPr="009722CC">
        <w:rPr>
          <w:rFonts w:ascii="Times New Roman" w:hAnsi="Times New Roman" w:cs="Times New Roman"/>
        </w:rPr>
        <w:t xml:space="preserve">  </w:t>
      </w:r>
    </w:p>
    <w:p w14:paraId="4D63187A" w14:textId="40BA4315" w:rsidR="007455B6" w:rsidRPr="009722CC" w:rsidRDefault="007455B6" w:rsidP="00BC7559">
      <w:pPr>
        <w:pStyle w:val="FootnoteText"/>
        <w:rPr>
          <w:rFonts w:ascii="Times New Roman" w:hAnsi="Times New Roman" w:cs="Times New Roman"/>
        </w:rPr>
      </w:pPr>
      <w:r w:rsidRPr="009722CC">
        <w:rPr>
          <w:rFonts w:ascii="Times New Roman" w:hAnsi="Times New Roman" w:cs="Times New Roman"/>
        </w:rPr>
        <w:t xml:space="preserve">Further reading on the rise of authoritarian regimes rising after governmental changes can be observed in both Linz and Baker &amp; Glasser, however this paper is addressing the rise of authoritarian leaders </w:t>
      </w:r>
      <w:r w:rsidRPr="009722CC">
        <w:rPr>
          <w:rFonts w:ascii="Times New Roman" w:hAnsi="Times New Roman" w:cs="Times New Roman"/>
          <w:i/>
        </w:rPr>
        <w:t>within</w:t>
      </w:r>
      <w:r w:rsidRPr="009722CC">
        <w:rPr>
          <w:rFonts w:ascii="Times New Roman" w:hAnsi="Times New Roman" w:cs="Times New Roman"/>
        </w:rPr>
        <w:t xml:space="preserve"> a system, not the rise of an authoritarian government as a new governing body all together. </w:t>
      </w:r>
      <w:r w:rsidRPr="009722CC">
        <w:rPr>
          <w:rFonts w:ascii="Times New Roman" w:hAnsi="Times New Roman" w:cs="Times New Roman"/>
        </w:rPr>
        <w:fldChar w:fldCharType="begin"/>
      </w:r>
      <w:r w:rsidR="00B76AFD" w:rsidRPr="009722CC">
        <w:rPr>
          <w:rFonts w:ascii="Times New Roman" w:hAnsi="Times New Roman" w:cs="Times New Roman"/>
        </w:rPr>
        <w:instrText xml:space="preserve"> ADDIN EN.CITE &lt;EndNote&gt;&lt;Cite&gt;&lt;Author&gt;Linz&lt;/Author&gt;&lt;Year&gt;2000&lt;/Year&gt;&lt;RecNum&gt;99&lt;/RecNum&gt;&lt;DisplayText&gt;Linz; P. Baker and S. Glasser, &lt;style face="italic"&gt;Kremlin Rising: Vladimir Putin&amp;apos;s Russia and the End of Revolution&lt;/style&gt;, 1 ed. (New York, NY: Scribner, 2005), 12.&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Cite&gt;&lt;Author&gt;Baker&lt;/Author&gt;&lt;Year&gt;2005&lt;/Year&gt;&lt;RecNum&gt;101&lt;/RecNum&gt;&lt;Pages&gt;12&lt;/Pages&gt;&lt;record&gt;&lt;rec-number&gt;101&lt;/rec-number&gt;&lt;foreign-keys&gt;&lt;key app="EN" db-id="0vzs52zstwpep2e9099vt02y9p90f5zp02rt" timestamp="1476639862"&gt;101&lt;/key&gt;&lt;/foreign-keys&gt;&lt;ref-type name="Book"&gt;6&lt;/ref-type&gt;&lt;contributors&gt;&lt;authors&gt;&lt;author&gt;Baker, P.&lt;/author&gt;&lt;author&gt;Glasser, S.&lt;/author&gt;&lt;/authors&gt;&lt;/contributors&gt;&lt;titles&gt;&lt;title&gt;Kremlin Rising: Vladimir Putin&amp;apos;s Russia and the End of Revolution&lt;/title&gt;&lt;short-title&gt;Kremlin Risisng&lt;/short-title&gt;&lt;/titles&gt;&lt;edition&gt;1&lt;/edition&gt;&lt;dates&gt;&lt;year&gt;2005&lt;/year&gt;&lt;/dates&gt;&lt;pub-location&gt;New York, NY&lt;/pub-location&gt;&lt;publisher&gt;Scribner&lt;/publisher&gt;&lt;isbn&gt;0-7432-6431-2&lt;/isbn&gt;&lt;urls&gt;&lt;related-urls&gt;&lt;url&gt;https://books.google.com/books?id=gZjtAAAAMAAJ&lt;/url&gt;&lt;/related-urls&gt;&lt;/urls&gt;&lt;/record&gt;&lt;/Cite&gt;&lt;/EndNote&gt;</w:instrText>
      </w:r>
      <w:r w:rsidRPr="009722CC">
        <w:rPr>
          <w:rFonts w:ascii="Times New Roman" w:hAnsi="Times New Roman" w:cs="Times New Roman"/>
        </w:rPr>
        <w:fldChar w:fldCharType="separate"/>
      </w:r>
      <w:r w:rsidR="00B76AFD" w:rsidRPr="009722CC">
        <w:rPr>
          <w:rFonts w:ascii="Times New Roman" w:hAnsi="Times New Roman" w:cs="Times New Roman"/>
          <w:noProof/>
        </w:rPr>
        <w:t xml:space="preserve">Linz; P. Baker and S. Glasser, </w:t>
      </w:r>
      <w:r w:rsidR="00B76AFD" w:rsidRPr="009722CC">
        <w:rPr>
          <w:rFonts w:ascii="Times New Roman" w:hAnsi="Times New Roman" w:cs="Times New Roman"/>
          <w:i/>
          <w:noProof/>
        </w:rPr>
        <w:t>Kremlin Rising: Vladimir Putin's Russia and the End of Revolution</w:t>
      </w:r>
      <w:r w:rsidR="00B76AFD" w:rsidRPr="009722CC">
        <w:rPr>
          <w:rFonts w:ascii="Times New Roman" w:hAnsi="Times New Roman" w:cs="Times New Roman"/>
          <w:noProof/>
        </w:rPr>
        <w:t>, 1 ed. (New York, NY: Scribner, 2005), 12.</w:t>
      </w:r>
      <w:r w:rsidRPr="009722CC">
        <w:rPr>
          <w:rFonts w:ascii="Times New Roman" w:hAnsi="Times New Roman" w:cs="Times New Roman"/>
        </w:rPr>
        <w:fldChar w:fldCharType="end"/>
      </w:r>
    </w:p>
  </w:footnote>
  <w:footnote w:id="13">
    <w:p w14:paraId="6DAEE924"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53-54`, 61-63&lt;/Pages&gt;&lt;DisplayText&gt;Linz, 53-54, 61-63; Baker and Glasser, 5.&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Cite&gt;&lt;Author&gt;Baker&lt;/Author&gt;&lt;Year&gt;2005&lt;/Year&gt;&lt;RecNum&gt;101&lt;/RecNum&gt;&lt;Pages&gt;5&lt;/Pages&gt;&lt;record&gt;&lt;rec-number&gt;101&lt;/rec-number&gt;&lt;foreign-keys&gt;&lt;key app="EN" db-id="0vzs52zstwpep2e9099vt02y9p90f5zp02rt" timestamp="1476639862"&gt;101&lt;/key&gt;&lt;/foreign-keys&gt;&lt;ref-type name="Book"&gt;6&lt;/ref-type&gt;&lt;contributors&gt;&lt;authors&gt;&lt;author&gt;Baker, P.&lt;/author&gt;&lt;author&gt;Glasser, S.&lt;/author&gt;&lt;/authors&gt;&lt;/contributors&gt;&lt;titles&gt;&lt;title&gt;Kremlin Rising: Vladimir Putin&amp;apos;s Russia and the End of Revolution&lt;/title&gt;&lt;short-title&gt;Kremlin Risisng&lt;/short-title&gt;&lt;/titles&gt;&lt;edition&gt;1&lt;/edition&gt;&lt;dates&gt;&lt;year&gt;2005&lt;/year&gt;&lt;/dates&gt;&lt;pub-location&gt;New York, NY&lt;/pub-location&gt;&lt;publisher&gt;Scribner&lt;/publisher&gt;&lt;isbn&gt;0-7432-6431-2&lt;/isbn&gt;&lt;urls&gt;&lt;related-urls&gt;&lt;url&gt;https://books.google.com/books?id=gZjtAAAAMAAJ&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53-54, 61-63; Baker and Glasser, 5.</w:t>
      </w:r>
      <w:r w:rsidRPr="009722CC">
        <w:rPr>
          <w:rFonts w:ascii="Times New Roman" w:hAnsi="Times New Roman" w:cs="Times New Roman"/>
        </w:rPr>
        <w:fldChar w:fldCharType="end"/>
      </w:r>
    </w:p>
  </w:footnote>
  <w:footnote w:id="14">
    <w:p w14:paraId="6A330EB3" w14:textId="7D23F688"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For further information on the societal opinion and tolerance of strong leaders, broken down by country see the “Hofstede Cultural Dimensions”, and specifically the sections on “power distance.”  See the section on “uncertainty avoidance” for further information on the emphasis a society places on stability and security, which can be seen as being on the opposite end of the continuum of individual freedom.  Thus a country with a high score for the dimension can realistically be seen as placing a lower emphasis on personal freedom, or at least an emphasis lower than they place on stability. </w:t>
      </w:r>
      <w:r w:rsidRPr="009722CC">
        <w:rPr>
          <w:rFonts w:ascii="Times New Roman" w:hAnsi="Times New Roman" w:cs="Times New Roman"/>
        </w:rPr>
        <w:fldChar w:fldCharType="begin">
          <w:fldData xml:space="preserve">PEVuZE5vdGU+PENpdGU+PEF1dGhvcj5Ib2ZzdGVkZTwvQXV0aG9yPjxZZWFyPjIwMTA8L1llYXI+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Ib2ZzdGVkZTwvQXV0aG9yPjxZZWFyPjIwMTA8L1llYXI+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G. Hofstede, G.J. Hofstede, and M. Minkov, </w:t>
      </w:r>
      <w:r w:rsidRPr="009722CC">
        <w:rPr>
          <w:rFonts w:ascii="Times New Roman" w:hAnsi="Times New Roman" w:cs="Times New Roman"/>
          <w:i/>
          <w:noProof/>
        </w:rPr>
        <w:t>Cultures and Organizations: Software of the Mind, Third Edition</w:t>
      </w:r>
      <w:r w:rsidRPr="009722CC">
        <w:rPr>
          <w:rFonts w:ascii="Times New Roman" w:hAnsi="Times New Roman" w:cs="Times New Roman"/>
          <w:noProof/>
        </w:rPr>
        <w:t xml:space="preserve"> (McGraw-Hill Education, 2010); "Totalitarianism",  (Boston, MA, 1953), 203; Michael Halberstam, </w:t>
      </w:r>
      <w:r w:rsidRPr="009722CC">
        <w:rPr>
          <w:rFonts w:ascii="Times New Roman" w:hAnsi="Times New Roman" w:cs="Times New Roman"/>
          <w:i/>
          <w:noProof/>
        </w:rPr>
        <w:t>Totalitarianism and the Modern Conception of Politics</w:t>
      </w:r>
      <w:r w:rsidRPr="009722CC">
        <w:rPr>
          <w:rFonts w:ascii="Times New Roman" w:hAnsi="Times New Roman" w:cs="Times New Roman"/>
          <w:noProof/>
        </w:rPr>
        <w:t xml:space="preserve"> (New Haven, CT: Yale University Press, 1999), 114.</w:t>
      </w:r>
      <w:r w:rsidRPr="009722CC">
        <w:rPr>
          <w:rFonts w:ascii="Times New Roman" w:hAnsi="Times New Roman" w:cs="Times New Roman"/>
        </w:rPr>
        <w:fldChar w:fldCharType="end"/>
      </w:r>
      <w:r w:rsidR="00F637DD" w:rsidRPr="009722CC">
        <w:rPr>
          <w:rFonts w:ascii="Times New Roman" w:hAnsi="Times New Roman" w:cs="Times New Roman"/>
        </w:rPr>
        <w:t xml:space="preserve"> </w:t>
      </w:r>
    </w:p>
  </w:footnote>
  <w:footnote w:id="15">
    <w:p w14:paraId="43C7D659"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ñán&lt;/Author&gt;&lt;Year&gt;2010&lt;/Year&gt;&lt;RecNum&gt;71&lt;/RecNum&gt;&lt;Pages&gt;167-168&lt;/Pages&gt;&lt;DisplayText&gt;M. V. Liñán, &amp;quot;History as a Propaganda Tool in Putin&amp;apos;s Russia,&amp;quot; &lt;style face="italic"&gt;Communist and Post-Communist Studies&lt;/style&gt; 43, no. 2 (2010): 167-68.&lt;/DisplayText&gt;&lt;record&gt;&lt;rec-number&gt;71&lt;/rec-number&gt;&lt;foreign-keys&gt;&lt;key app="EN" db-id="0vzs52zstwpep2e9099vt02y9p90f5zp02rt" timestamp="1475427538"&gt;71&lt;/key&gt;&lt;/foreign-keys&gt;&lt;ref-type name="Journal Article"&gt;17&lt;/ref-type&gt;&lt;contributors&gt;&lt;authors&gt;&lt;author&gt;Liñán, M. V.&lt;/author&gt;&lt;/authors&gt;&lt;/contributors&gt;&lt;auth-address&gt;Departamento de Periodismo 1, Universidad de Sevilla, Spain&lt;/auth-address&gt;&lt;titles&gt;&lt;title&gt;History as a propaganda tool in Putin&amp;apos;s Russia&lt;/title&gt;&lt;secondary-title&gt;Communist and Post-Communist Studies&lt;/secondary-title&gt;&lt;/titles&gt;&lt;periodical&gt;&lt;full-title&gt;Communist and Post-Communist Studies&lt;/full-title&gt;&lt;/periodical&gt;&lt;pages&gt;167-178&lt;/pages&gt;&lt;volume&gt;43&lt;/volume&gt;&lt;number&gt;2&lt;/number&gt;&lt;keywords&gt;&lt;keyword&gt;History textbooks&lt;/keyword&gt;&lt;keyword&gt;Propaganda history&lt;/keyword&gt;&lt;keyword&gt;Putin&amp;apos;s propaganda&lt;/keyword&gt;&lt;keyword&gt;Russian history&lt;/keyword&gt;&lt;keyword&gt;Russian identity&lt;/keyword&gt;&lt;/keywords&gt;&lt;dates&gt;&lt;year&gt;2010&lt;/year&gt;&lt;/dates&gt;&lt;work-type&gt;Article&lt;/work-type&gt;&lt;urls&gt;&lt;related-urls&gt;&lt;url&gt;https://www.scopus.com/inward/record.uri?eid=2-s2.0-77953537375&amp;amp;partnerID=40&amp;amp;md5=915edb81107b1c787525a1f21e2c785c&lt;/url&gt;&lt;/related-urls&gt;&lt;/urls&gt;&lt;electronic-resource-num&gt;10.1016/j.postcomstud.2010.03.001&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M. V. Liñán, "History as a Propaganda Tool in Putin's Russia," </w:t>
      </w:r>
      <w:r w:rsidRPr="009722CC">
        <w:rPr>
          <w:rFonts w:ascii="Times New Roman" w:hAnsi="Times New Roman" w:cs="Times New Roman"/>
          <w:i/>
          <w:noProof/>
        </w:rPr>
        <w:t>Communist and Post-Communist Studies</w:t>
      </w:r>
      <w:r w:rsidRPr="009722CC">
        <w:rPr>
          <w:rFonts w:ascii="Times New Roman" w:hAnsi="Times New Roman" w:cs="Times New Roman"/>
          <w:noProof/>
        </w:rPr>
        <w:t xml:space="preserve"> 43, no. 2 (2010): 167-68.</w:t>
      </w:r>
      <w:r w:rsidRPr="009722CC">
        <w:rPr>
          <w:rFonts w:ascii="Times New Roman" w:hAnsi="Times New Roman" w:cs="Times New Roman"/>
        </w:rPr>
        <w:fldChar w:fldCharType="end"/>
      </w:r>
      <w:r w:rsidRPr="009722CC">
        <w:rPr>
          <w:rFonts w:ascii="Times New Roman" w:hAnsi="Times New Roman" w:cs="Times New Roman"/>
        </w:rPr>
        <w:t xml:space="preserve"> </w:t>
      </w:r>
    </w:p>
  </w:footnote>
  <w:footnote w:id="16">
    <w:p w14:paraId="74034F14" w14:textId="3A4CA281" w:rsidR="00F637DD" w:rsidRPr="009722CC" w:rsidRDefault="00F637DD"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fstede&lt;/Author&gt;&lt;Year&gt;2010&lt;/Year&gt;&lt;RecNum&gt;214&lt;/RecNum&gt;&lt;DisplayText&gt;Hofstede, Hofstede, and Minkov; &amp;quot;Freedom in the World 2016: Anxious Dictators, Wavering Democracies: Global Freedom under Pressure,&amp;quot;  in &lt;style face="italic"&gt;Freedom House Reports&lt;/style&gt;, ed. Freedom House, Freedom in the World (2016).&lt;/DisplayText&gt;&lt;record&gt;&lt;rec-number&gt;214&lt;/rec-number&gt;&lt;foreign-keys&gt;&lt;key app="EN" db-id="0vzs52zstwpep2e9099vt02y9p90f5zp02rt" timestamp="1480986012"&gt;214&lt;/key&gt;&lt;/foreign-keys&gt;&lt;ref-type name="Book"&gt;6&lt;/ref-type&gt;&lt;contributors&gt;&lt;authors&gt;&lt;author&gt;Hofstede, G.&lt;/author&gt;&lt;author&gt;Hofstede, G.J.&lt;/author&gt;&lt;author&gt;Minkov, M.&lt;/author&gt;&lt;/authors&gt;&lt;/contributors&gt;&lt;titles&gt;&lt;title&gt;Cultures and Organizations: Software of the Mind, Third Edition&lt;/title&gt;&lt;/titles&gt;&lt;dates&gt;&lt;year&gt;2010&lt;/year&gt;&lt;/dates&gt;&lt;publisher&gt;McGraw-Hill Education&lt;/publisher&gt;&lt;isbn&gt;9780071770156&lt;/isbn&gt;&lt;urls&gt;&lt;related-urls&gt;&lt;url&gt;https://books.google.com/books?id=o4OqTgV3V00C&lt;/url&gt;&lt;/related-urls&gt;&lt;/urls&gt;&lt;/record&gt;&lt;/Cite&gt;&lt;Cite&gt;&lt;Year&gt;2016&lt;/Year&gt;&lt;RecNum&gt;102&lt;/RecNum&gt;&lt;record&gt;&lt;rec-number&gt;102&lt;/rec-number&gt;&lt;foreign-keys&gt;&lt;key app="EN" db-id="0vzs52zstwpep2e9099vt02y9p90f5zp02rt" timestamp="1477449865"&gt;102&lt;/key&gt;&lt;/foreign-keys&gt;&lt;ref-type name="Dataset"&gt;59&lt;/ref-type&gt;&lt;contributors&gt;&lt;secondary-authors&gt;&lt;author&gt;Freedom House&lt;/author&gt;&lt;/secondary-authors&gt;&lt;/contributors&gt;&lt;titles&gt;&lt;title&gt;Freedom in the World 2016: Anxious Dictators, Wavering Democracies: Global Freedom under Pressure&lt;/title&gt;&lt;secondary-title&gt;Freedom House Reports&lt;/secondary-title&gt;&lt;tertiary-title&gt;Freedom in the World&lt;/tertiary-title&gt;&lt;short-title&gt;Freedom In The World 2016&lt;/short-title&gt;&lt;/titles&gt;&lt;dates&gt;&lt;year&gt;2016&lt;/year&gt;&lt;pub-dates&gt;&lt;date&gt;1/1/15-12/31/16&lt;/date&gt;&lt;/pub-dates&gt;&lt;/dates&gt;&lt;urls&gt;&lt;related-urls&gt;&lt;url&gt;https://freedomhouse.org/report/freedom-world-2016/table-scores&lt;/url&gt;&lt;/related-urls&gt;&lt;/urls&gt;&lt;custom1&gt;1 year&lt;/custom1&gt;&lt;custom2&gt;nations&lt;/custom2&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Hofstede, Hofstede, and Minkov; "Freedom in the World 2016: Anxious Dictators, Wavering Democracies: Global Freedom under Pressure,"  in </w:t>
      </w:r>
      <w:r w:rsidRPr="009722CC">
        <w:rPr>
          <w:rFonts w:ascii="Times New Roman" w:hAnsi="Times New Roman" w:cs="Times New Roman"/>
          <w:i/>
          <w:noProof/>
        </w:rPr>
        <w:t>Freedom House Reports</w:t>
      </w:r>
      <w:r w:rsidRPr="009722CC">
        <w:rPr>
          <w:rFonts w:ascii="Times New Roman" w:hAnsi="Times New Roman" w:cs="Times New Roman"/>
          <w:noProof/>
        </w:rPr>
        <w:t>, ed. Freedom House, Freedom in the World (2016).</w:t>
      </w:r>
      <w:r w:rsidRPr="009722CC">
        <w:rPr>
          <w:rFonts w:ascii="Times New Roman" w:hAnsi="Times New Roman" w:cs="Times New Roman"/>
        </w:rPr>
        <w:fldChar w:fldCharType="end"/>
      </w:r>
    </w:p>
  </w:footnote>
  <w:footnote w:id="17">
    <w:p w14:paraId="6476EEB2"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61`, 159`, 161`, 164&lt;/Pages&gt;&lt;DisplayText&gt;Linz, 61, 159, 61, 64; Hyde,  719-21.&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Cite&gt;&lt;Author&gt;Hyde&lt;/Author&gt;&lt;Year&gt;2001&lt;/Year&gt;&lt;RecNum&gt;66&lt;/RecNum&gt;&lt;Pages&gt;719-721&lt;/Pages&gt;&lt;record&gt;&lt;rec-number&gt;66&lt;/rec-number&gt;&lt;foreign-keys&gt;&lt;key app="EN" db-id="0vzs52zstwpep2e9099vt02y9p90f5zp02rt" timestamp="1475022827"&gt;66&lt;/key&gt;&lt;/foreign-keys&gt;&lt;ref-type name="Journal Article"&gt;17&lt;/ref-type&gt;&lt;contributors&gt;&lt;authors&gt;&lt;author&gt;Hyde, Matthew&lt;/author&gt;&lt;/authors&gt;&lt;/contributors&gt;&lt;titles&gt;&lt;title&gt;Putin&amp;apos;s Federal Reforms and their Implications for Presidential Power in Russia&lt;/title&gt;&lt;secondary-title&gt;Europe-Asia studies&lt;/secondary-title&gt;&lt;/titles&gt;&lt;periodical&gt;&lt;full-title&gt;Europe-Asia studies&lt;/full-title&gt;&lt;/periodical&gt;&lt;pages&gt;719-743&lt;/pages&gt;&lt;volume&gt;53&lt;/volume&gt;&lt;number&gt;5&lt;/number&gt;&lt;dates&gt;&lt;year&gt;2001&lt;/year&gt;&lt;/dates&gt;&lt;publisher&gt;Taylor &amp;amp; Francis&lt;/publisher&gt;&lt;isbn&gt;0966-8136&lt;/isbn&gt;&lt;urls&gt;&lt;related-urls&gt;&lt;url&gt;http://proxyau.wrlc.org/login?url=http://search.ebscohost.com/login.aspx?direct=true&amp;amp;db=aph&amp;amp;AN=4802121&amp;amp;site=ehost-live&amp;amp;scope=site&lt;/url&gt;&lt;/related-urls&gt;&lt;/urls&gt;&lt;electronic-resource-num&gt;10.1080/09668130120060242&lt;/electronic-resource-num&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61, 159, 61, 64; Hyde,  719-21.</w:t>
      </w:r>
      <w:r w:rsidRPr="009722CC">
        <w:rPr>
          <w:rFonts w:ascii="Times New Roman" w:hAnsi="Times New Roman" w:cs="Times New Roman"/>
        </w:rPr>
        <w:fldChar w:fldCharType="end"/>
      </w:r>
    </w:p>
  </w:footnote>
  <w:footnote w:id="18">
    <w:p w14:paraId="41AFFEC0"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MaW56PC9BdXRob3I+PFllYXI+MjAwMDwvWWVhcj48UmVj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MaW56PC9BdXRob3I+PFllYXI+MjAwMDwvWWVhcj48UmVj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Linz, 61,159, 64; Hyde,  719-21; Liñán,  167-68; Saunders,  121.</w:t>
      </w:r>
      <w:r w:rsidRPr="009722CC">
        <w:rPr>
          <w:rFonts w:ascii="Times New Roman" w:hAnsi="Times New Roman" w:cs="Times New Roman"/>
        </w:rPr>
        <w:fldChar w:fldCharType="end"/>
      </w:r>
    </w:p>
  </w:footnote>
  <w:footnote w:id="19">
    <w:p w14:paraId="293EBB1A" w14:textId="39EA9314" w:rsidR="00405B8E" w:rsidRPr="009722CC" w:rsidRDefault="00405B8E">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1996&lt;/Year&gt;&lt;RecNum&gt;121&lt;/RecNum&gt;&lt;Pages&gt;26-30&lt;/Pages&gt;&lt;DisplayText&gt;Linz and Stepan, 26-30.&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and Stepan, 26-30.</w:t>
      </w:r>
      <w:r w:rsidRPr="009722CC">
        <w:rPr>
          <w:rFonts w:ascii="Times New Roman" w:hAnsi="Times New Roman" w:cs="Times New Roman"/>
        </w:rPr>
        <w:fldChar w:fldCharType="end"/>
      </w:r>
      <w:r w:rsidRPr="009722CC">
        <w:rPr>
          <w:rFonts w:ascii="Times New Roman" w:hAnsi="Times New Roman" w:cs="Times New Roman"/>
        </w:rPr>
        <w:t xml:space="preserve">  This is not to say that elements of the camps cannot both contribute to the rise of sultanism, but that I contend there are some elements within the individualist camp that are necessary for the rise of sultanism.  Furthermore, there may be some individualist variables that if present together, would be sufficient to give rise to sultanism, even if no elements identified by structuralists are present.</w:t>
      </w:r>
    </w:p>
  </w:footnote>
  <w:footnote w:id="20">
    <w:p w14:paraId="17CCEEA8"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PdmVyc2xvb3Q8L0F1dGhvcj48WWVhcj4yMDA3PC9ZZWFy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PdmVyc2xvb3Q8L0F1dGhvcj48WWVhcj4yMDA3PC9ZZWFy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Oversloot; Saunders; Jennifer O'Connor et al., "Charismatic Leaders and Destructiveness: An Historiometric Study," </w:t>
      </w:r>
      <w:r w:rsidRPr="009722CC">
        <w:rPr>
          <w:rFonts w:ascii="Times New Roman" w:hAnsi="Times New Roman" w:cs="Times New Roman"/>
          <w:i/>
          <w:noProof/>
        </w:rPr>
        <w:t>The Leadership Quarterly</w:t>
      </w:r>
      <w:r w:rsidRPr="009722CC">
        <w:rPr>
          <w:rFonts w:ascii="Times New Roman" w:hAnsi="Times New Roman" w:cs="Times New Roman"/>
          <w:noProof/>
        </w:rPr>
        <w:t xml:space="preserve"> 6, no. 4 (1995); D. S. Hutcheson and B. Petersson, "Shortcut to Legitimacy: Popularity in Putin’s Russia," </w:t>
      </w:r>
      <w:r w:rsidRPr="009722CC">
        <w:rPr>
          <w:rFonts w:ascii="Times New Roman" w:hAnsi="Times New Roman" w:cs="Times New Roman"/>
          <w:i/>
          <w:noProof/>
        </w:rPr>
        <w:t>Europe - Asia Studies</w:t>
      </w:r>
      <w:r w:rsidRPr="009722CC">
        <w:rPr>
          <w:rFonts w:ascii="Times New Roman" w:hAnsi="Times New Roman" w:cs="Times New Roman"/>
          <w:noProof/>
        </w:rPr>
        <w:t xml:space="preserve">  (2016); Gandhi and Przeworski.</w:t>
      </w:r>
      <w:r w:rsidRPr="009722CC">
        <w:rPr>
          <w:rFonts w:ascii="Times New Roman" w:hAnsi="Times New Roman" w:cs="Times New Roman"/>
        </w:rPr>
        <w:fldChar w:fldCharType="end"/>
      </w:r>
    </w:p>
  </w:footnote>
  <w:footnote w:id="21">
    <w:p w14:paraId="29265834"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151&lt;/Pages&gt;&lt;DisplayText&gt;Linz, 151; O&amp;apos;Connor et al.,  530.&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Cite&gt;&lt;Author&gt;O&amp;apos;Connor&lt;/Author&gt;&lt;Year&gt;1995&lt;/Year&gt;&lt;RecNum&gt;97&lt;/RecNum&gt;&lt;Pages&gt;530&lt;/Pages&gt;&lt;record&gt;&lt;rec-number&gt;97&lt;/rec-number&gt;&lt;foreign-keys&gt;&lt;key app="EN" db-id="0vzs52zstwpep2e9099vt02y9p90f5zp02rt" timestamp="1476554866"&gt;97&lt;/key&gt;&lt;/foreign-keys&gt;&lt;ref-type name="Journal Article"&gt;17&lt;/ref-type&gt;&lt;contributors&gt;&lt;authors&gt;&lt;author&gt;O&amp;apos;Connor, Jennifer&lt;/author&gt;&lt;author&gt;Mumford, Michael D.&lt;/author&gt;&lt;author&gt;Clifton, Timothy C.&lt;/author&gt;&lt;author&gt;Gessner, Theodore L.&lt;/author&gt;&lt;author&gt;Connelly, Mary Shane&lt;/author&gt;&lt;/authors&gt;&lt;/contributors&gt;&lt;titles&gt;&lt;title&gt;Charismatic leaders and destructiveness: An historiometric study&lt;/title&gt;&lt;secondary-title&gt;The Leadership Quarterly&lt;/secondary-title&gt;&lt;/titles&gt;&lt;periodical&gt;&lt;full-title&gt;The Leadership Quarterly&lt;/full-title&gt;&lt;/periodical&gt;&lt;pages&gt;529-555&lt;/pages&gt;&lt;volume&gt;6&lt;/volume&gt;&lt;number&gt;4&lt;/number&gt;&lt;dates&gt;&lt;year&gt;1995&lt;/year&gt;&lt;pub-dates&gt;&lt;date&gt;1995/12/01&lt;/date&gt;&lt;/pub-dates&gt;&lt;/dates&gt;&lt;isbn&gt;1048-9843&lt;/isbn&gt;&lt;urls&gt;&lt;related-urls&gt;&lt;url&gt;http://www.sciencedirect.com/science/article/pii/1048984395900268&lt;/url&gt;&lt;/related-urls&gt;&lt;/urls&gt;&lt;electronic-resource-num&gt;http://dx.doi.org/10.1016/1048-9843(95)90026-8&lt;/electronic-resource-num&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151; O'Connor et al.,  530.</w:t>
      </w:r>
      <w:r w:rsidRPr="009722CC">
        <w:rPr>
          <w:rFonts w:ascii="Times New Roman" w:hAnsi="Times New Roman" w:cs="Times New Roman"/>
        </w:rPr>
        <w:fldChar w:fldCharType="end"/>
      </w:r>
    </w:p>
  </w:footnote>
  <w:footnote w:id="22">
    <w:p w14:paraId="3F129816"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MaW56PC9BdXRob3I+PFllYXI+MjAwMDwvWWVhcj48UmVj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=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MaW56PC9BdXRob3I+PFllYXI+MjAwMDwvWWVhcj48UmVj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=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Linz; Baker and Glasser; Saunders,  121-22.</w:t>
      </w:r>
      <w:r w:rsidRPr="009722CC">
        <w:rPr>
          <w:rFonts w:ascii="Times New Roman" w:hAnsi="Times New Roman" w:cs="Times New Roman"/>
        </w:rPr>
        <w:fldChar w:fldCharType="end"/>
      </w:r>
    </w:p>
  </w:footnote>
  <w:footnote w:id="23">
    <w:p w14:paraId="46CD18A4" w14:textId="04098277" w:rsidR="00405B8E" w:rsidRPr="009722CC" w:rsidRDefault="00405B8E">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Saunders, 121-22.</w:t>
      </w:r>
    </w:p>
  </w:footnote>
  <w:footnote w:id="24">
    <w:p w14:paraId="7D8157A2"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72`, 172&lt;/Pages&gt;&lt;DisplayText&gt;Linz, 72, 172.&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72, 172.</w:t>
      </w:r>
      <w:r w:rsidRPr="009722CC">
        <w:rPr>
          <w:rFonts w:ascii="Times New Roman" w:hAnsi="Times New Roman" w:cs="Times New Roman"/>
        </w:rPr>
        <w:fldChar w:fldCharType="end"/>
      </w:r>
    </w:p>
  </w:footnote>
  <w:footnote w:id="25">
    <w:p w14:paraId="660BEDAA"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utcheson&lt;/Author&gt;&lt;Year&gt;2016&lt;/Year&gt;&lt;RecNum&gt;70&lt;/RecNum&gt;&lt;Pages&gt;1108-1109&lt;/Pages&gt;&lt;DisplayText&gt;Hutcheson and Petersson,  1108-09.&lt;/DisplayText&gt;&lt;record&gt;&lt;rec-number&gt;70&lt;/rec-number&gt;&lt;foreign-keys&gt;&lt;key app="EN" db-id="0vzs52zstwpep2e9099vt02y9p90f5zp02rt" timestamp="1475427528"&gt;70&lt;/key&gt;&lt;/foreign-keys&gt;&lt;ref-type name="Journal Article"&gt;17&lt;/ref-type&gt;&lt;contributors&gt;&lt;authors&gt;&lt;author&gt;Hutcheson, D. S.&lt;/author&gt;&lt;author&gt;Petersson, B.&lt;/author&gt;&lt;/authors&gt;&lt;/contributors&gt;&lt;auth-address&gt;Associate Professor of Political Science, Faculty of Culture and Society, Department of Global Political Studies, Malmö University, SE-205 06 Malmö, Sweden&amp;#xD;Professor of Political Science &amp;amp; IMER (International Migration and Ethnic Relations), Vice Dean/Research Faculty of Culture and Society, Malmö University, SE-205 06 Malmö, Sweden&lt;/auth-address&gt;&lt;titles&gt;&lt;title&gt;Shortcut to Legitimacy: Popularity in Putin’s Russia&lt;/title&gt;&lt;secondary-title&gt;Europe - Asia Studies&lt;/secondary-title&gt;&lt;/titles&gt;&lt;periodical&gt;&lt;full-title&gt;Europe - Asia Studies&lt;/full-title&gt;&lt;/periodical&gt;&lt;pages&gt;1-20&lt;/pages&gt;&lt;dates&gt;&lt;year&gt;2016&lt;/year&gt;&lt;/dates&gt;&lt;work-type&gt;Article in Press&lt;/work-type&gt;&lt;urls&gt;&lt;related-urls&gt;&lt;url&gt;https://www.scopus.com/inward/record.uri?eid=2-s2.0-84987660394&amp;amp;partnerID=40&amp;amp;md5=97e487bdeb7c4b5a99b89a964276b555&lt;/url&gt;&lt;/related-urls&gt;&lt;/urls&gt;&lt;electronic-resource-num&gt;10.1080/09668136.2016.1216949&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utcheson and Petersson,  1108-09.</w:t>
      </w:r>
      <w:r w:rsidRPr="009722CC">
        <w:rPr>
          <w:rFonts w:ascii="Times New Roman" w:hAnsi="Times New Roman" w:cs="Times New Roman"/>
        </w:rPr>
        <w:fldChar w:fldCharType="end"/>
      </w:r>
    </w:p>
  </w:footnote>
  <w:footnote w:id="26">
    <w:p w14:paraId="6E273CA8" w14:textId="64A39CA4"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00BC33F6" w:rsidRPr="009722CC">
        <w:rPr>
          <w:rFonts w:ascii="Times New Roman" w:hAnsi="Times New Roman" w:cs="Times New Roman"/>
        </w:rPr>
        <w:t>Accuracy</w:t>
      </w:r>
      <w:r w:rsidR="00B563C4" w:rsidRPr="009722CC">
        <w:rPr>
          <w:rFonts w:ascii="Times New Roman" w:hAnsi="Times New Roman" w:cs="Times New Roman"/>
        </w:rPr>
        <w:t xml:space="preserve"> in this context is meant to be read as </w:t>
      </w:r>
      <w:r w:rsidR="00D61B78" w:rsidRPr="009722CC">
        <w:rPr>
          <w:rFonts w:ascii="Times New Roman" w:hAnsi="Times New Roman" w:cs="Times New Roman"/>
        </w:rPr>
        <w:t>‘</w:t>
      </w:r>
      <w:r w:rsidR="00BC33F6" w:rsidRPr="009722CC">
        <w:rPr>
          <w:rFonts w:ascii="Times New Roman" w:hAnsi="Times New Roman" w:cs="Times New Roman"/>
        </w:rPr>
        <w:t>regardless of the accurateness</w:t>
      </w:r>
      <w:r w:rsidR="00B563C4" w:rsidRPr="009722CC">
        <w:rPr>
          <w:rFonts w:ascii="Times New Roman" w:hAnsi="Times New Roman" w:cs="Times New Roman"/>
        </w:rPr>
        <w:t xml:space="preserve"> of this paternalistic portrayal of the leader and their actual ability or record in bringing stability and security…</w:t>
      </w:r>
      <w:r w:rsidR="00D61B78" w:rsidRPr="009722CC">
        <w:rPr>
          <w:rFonts w:ascii="Times New Roman" w:hAnsi="Times New Roman" w:cs="Times New Roman"/>
        </w:rPr>
        <w:t>’</w:t>
      </w:r>
      <w:r w:rsidR="00B563C4"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Sankowsky&lt;/Author&gt;&lt;Year&gt;1995&lt;/Year&gt;&lt;RecNum&gt;96&lt;/RecNum&gt;&lt;Pages&gt;59&lt;/Pages&gt;&lt;DisplayText&gt;Daniel Sankowsky, &amp;quot;The Charismatic Leader as Narcissist: Understanding the Abuse of Power,&amp;quot; &lt;style face="italic"&gt;Organizational Dynamics&lt;/style&gt; 23, no. 4 (1995): 59; Baker and Glasser, 5.&lt;/DisplayText&gt;&lt;record&gt;&lt;rec-number&gt;96&lt;/rec-number&gt;&lt;foreign-keys&gt;&lt;key app="EN" db-id="0vzs52zstwpep2e9099vt02y9p90f5zp02rt" timestamp="1476554656"&gt;96&lt;/key&gt;&lt;/foreign-keys&gt;&lt;ref-type name="Journal Article"&gt;17&lt;/ref-type&gt;&lt;contributors&gt;&lt;authors&gt;&lt;author&gt;Sankowsky, Daniel&lt;/author&gt;&lt;/authors&gt;&lt;/contributors&gt;&lt;titles&gt;&lt;title&gt;The charismatic leader as narcissist: Understanding the abuse of power&lt;/title&gt;&lt;secondary-title&gt;Organizational Dynamics&lt;/secondary-title&gt;&lt;/titles&gt;&lt;periodical&gt;&lt;full-title&gt;Organizational Dynamics&lt;/full-title&gt;&lt;/periodical&gt;&lt;pages&gt;57-71&lt;/pages&gt;&lt;volume&gt;23&lt;/volume&gt;&lt;number&gt;4&lt;/number&gt;&lt;dates&gt;&lt;year&gt;1995&lt;/year&gt;&lt;pub-dates&gt;&lt;date&gt;1995/03/01&lt;/date&gt;&lt;/pub-dates&gt;&lt;/dates&gt;&lt;isbn&gt;0090-2616&lt;/isbn&gt;&lt;urls&gt;&lt;related-urls&gt;&lt;url&gt;http://www.sciencedirect.com/science/article/pii/0090261695900179&lt;/url&gt;&lt;/related-urls&gt;&lt;/urls&gt;&lt;electronic-resource-num&gt;http://dx.doi.org/10.1016/0090-2616(95)90017-9&lt;/electronic-resource-num&gt;&lt;/record&gt;&lt;/Cite&gt;&lt;Cite&gt;&lt;Author&gt;Baker&lt;/Author&gt;&lt;Year&gt;2005&lt;/Year&gt;&lt;RecNum&gt;101&lt;/RecNum&gt;&lt;Pages&gt;5&lt;/Pages&gt;&lt;record&gt;&lt;rec-number&gt;101&lt;/rec-number&gt;&lt;foreign-keys&gt;&lt;key app="EN" db-id="0vzs52zstwpep2e9099vt02y9p90f5zp02rt" timestamp="1476639862"&gt;101&lt;/key&gt;&lt;/foreign-keys&gt;&lt;ref-type name="Book"&gt;6&lt;/ref-type&gt;&lt;contributors&gt;&lt;authors&gt;&lt;author&gt;Baker, P.&lt;/author&gt;&lt;author&gt;Glasser, S.&lt;/author&gt;&lt;/authors&gt;&lt;/contributors&gt;&lt;titles&gt;&lt;title&gt;Kremlin Rising: Vladimir Putin&amp;apos;s Russia and the End of Revolution&lt;/title&gt;&lt;short-title&gt;Kremlin Risisng&lt;/short-title&gt;&lt;/titles&gt;&lt;edition&gt;1&lt;/edition&gt;&lt;dates&gt;&lt;year&gt;2005&lt;/year&gt;&lt;/dates&gt;&lt;pub-location&gt;New York, NY&lt;/pub-location&gt;&lt;publisher&gt;Scribner&lt;/publisher&gt;&lt;isbn&gt;0-7432-6431-2&lt;/isbn&gt;&lt;urls&gt;&lt;related-urls&gt;&lt;url&gt;https://books.google.com/books?id=gZjtAAAAMAAJ&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Daniel Sankowsky, "The Charismatic Leader as Narcissist: Understanding the Abuse of Power," </w:t>
      </w:r>
      <w:r w:rsidRPr="009722CC">
        <w:rPr>
          <w:rFonts w:ascii="Times New Roman" w:hAnsi="Times New Roman" w:cs="Times New Roman"/>
          <w:i/>
          <w:noProof/>
        </w:rPr>
        <w:t>Organizational Dynamics</w:t>
      </w:r>
      <w:r w:rsidRPr="009722CC">
        <w:rPr>
          <w:rFonts w:ascii="Times New Roman" w:hAnsi="Times New Roman" w:cs="Times New Roman"/>
          <w:noProof/>
        </w:rPr>
        <w:t xml:space="preserve"> 23, no. 4 (1995): 59; Baker and Glasser, 5.</w:t>
      </w:r>
      <w:r w:rsidRPr="009722CC">
        <w:rPr>
          <w:rFonts w:ascii="Times New Roman" w:hAnsi="Times New Roman" w:cs="Times New Roman"/>
        </w:rPr>
        <w:fldChar w:fldCharType="end"/>
      </w:r>
      <w:r w:rsidRPr="009722CC">
        <w:rPr>
          <w:rFonts w:ascii="Times New Roman" w:hAnsi="Times New Roman" w:cs="Times New Roman"/>
        </w:rPr>
        <w:t xml:space="preserve"> </w:t>
      </w:r>
    </w:p>
  </w:footnote>
  <w:footnote w:id="27">
    <w:p w14:paraId="724EF93B"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utcheson&lt;/Author&gt;&lt;Year&gt;2016&lt;/Year&gt;&lt;RecNum&gt;70&lt;/RecNum&gt;&lt;Pages&gt;1109&lt;/Pages&gt;&lt;DisplayText&gt;Hutcheson and Petersson,  1109.&lt;/DisplayText&gt;&lt;record&gt;&lt;rec-number&gt;70&lt;/rec-number&gt;&lt;foreign-keys&gt;&lt;key app="EN" db-id="0vzs52zstwpep2e9099vt02y9p90f5zp02rt" timestamp="1475427528"&gt;70&lt;/key&gt;&lt;/foreign-keys&gt;&lt;ref-type name="Journal Article"&gt;17&lt;/ref-type&gt;&lt;contributors&gt;&lt;authors&gt;&lt;author&gt;Hutcheson, D. S.&lt;/author&gt;&lt;author&gt;Petersson, B.&lt;/author&gt;&lt;/authors&gt;&lt;/contributors&gt;&lt;auth-address&gt;Associate Professor of Political Science, Faculty of Culture and Society, Department of Global Political Studies, Malmö University, SE-205 06 Malmö, Sweden&amp;#xD;Professor of Political Science &amp;amp; IMER (International Migration and Ethnic Relations), Vice Dean/Research Faculty of Culture and Society, Malmö University, SE-205 06 Malmö, Sweden&lt;/auth-address&gt;&lt;titles&gt;&lt;title&gt;Shortcut to Legitimacy: Popularity in Putin’s Russia&lt;/title&gt;&lt;secondary-title&gt;Europe - Asia Studies&lt;/secondary-title&gt;&lt;/titles&gt;&lt;periodical&gt;&lt;full-title&gt;Europe - Asia Studies&lt;/full-title&gt;&lt;/periodical&gt;&lt;pages&gt;1-20&lt;/pages&gt;&lt;dates&gt;&lt;year&gt;2016&lt;/year&gt;&lt;/dates&gt;&lt;work-type&gt;Article in Press&lt;/work-type&gt;&lt;urls&gt;&lt;related-urls&gt;&lt;url&gt;https://www.scopus.com/inward/record.uri?eid=2-s2.0-84987660394&amp;amp;partnerID=40&amp;amp;md5=97e487bdeb7c4b5a99b89a964276b555&lt;/url&gt;&lt;/related-urls&gt;&lt;/urls&gt;&lt;electronic-resource-num&gt;10.1080/09668136.2016.1216949&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utcheson and Petersson,  1109.</w:t>
      </w:r>
      <w:r w:rsidRPr="009722CC">
        <w:rPr>
          <w:rFonts w:ascii="Times New Roman" w:hAnsi="Times New Roman" w:cs="Times New Roman"/>
        </w:rPr>
        <w:fldChar w:fldCharType="end"/>
      </w:r>
    </w:p>
  </w:footnote>
  <w:footnote w:id="28">
    <w:p w14:paraId="101FEB8A" w14:textId="5CABAFCF" w:rsidR="009722CC" w:rsidRPr="009722CC" w:rsidRDefault="009722CC">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Perception is more important than objective reality as strict control of national data and the press by many authoritarian leaders allows for these leaders to shape the portrayal of conditions that citizens perceive.  </w:t>
      </w:r>
    </w:p>
  </w:footnote>
  <w:footnote w:id="29">
    <w:p w14:paraId="4CA8B0D3" w14:textId="38D39892" w:rsidR="008D4987" w:rsidRPr="009722CC" w:rsidRDefault="008D4987"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00D062C3" w:rsidRPr="009722CC">
        <w:rPr>
          <w:rFonts w:ascii="Times New Roman" w:hAnsi="Times New Roman" w:cs="Times New Roman"/>
        </w:rPr>
        <w:fldChar w:fldCharType="begin"/>
      </w:r>
      <w:r w:rsidR="00D062C3" w:rsidRPr="009722CC">
        <w:rPr>
          <w:rFonts w:ascii="Times New Roman" w:hAnsi="Times New Roman" w:cs="Times New Roman"/>
        </w:rPr>
        <w:instrText xml:space="preserve"> ADDIN EN.CITE &lt;EndNote&gt;&lt;Cite&gt;&lt;Author&gt;Stigler&lt;/Author&gt;&lt;Year&gt;1973&lt;/Year&gt;&lt;RecNum&gt;378&lt;/RecNum&gt;&lt;DisplayText&gt;George J. Stigler, &amp;quot;General Economic Conditions and National Elections,&amp;quot; &lt;style face="italic"&gt;The American Economic Review&lt;/style&gt; 63, no. 2 (1973).&lt;/DisplayText&gt;&lt;record&gt;&lt;rec-number&gt;378&lt;/rec-number&gt;&lt;foreign-keys&gt;&lt;key app="EN" db-id="0vzs52zstwpep2e9099vt02y9p90f5zp02rt" timestamp="1492486650"&gt;378&lt;/key&gt;&lt;/foreign-keys&gt;&lt;ref-type name="Journal Article"&gt;17&lt;/ref-type&gt;&lt;contributors&gt;&lt;authors&gt;&lt;author&gt;Stigler, George J.&lt;/author&gt;&lt;/authors&gt;&lt;/contributors&gt;&lt;titles&gt;&lt;title&gt;General Economic Conditions and National Elections&lt;/title&gt;&lt;secondary-title&gt;The American Economic Review&lt;/secondary-title&gt;&lt;/titles&gt;&lt;periodical&gt;&lt;full-title&gt;The American Economic Review&lt;/full-title&gt;&lt;/periodical&gt;&lt;pages&gt;160-167&lt;/pages&gt;&lt;volume&gt;63&lt;/volume&gt;&lt;number&gt;2&lt;/number&gt;&lt;dates&gt;&lt;year&gt;1973&lt;/year&gt;&lt;/dates&gt;&lt;publisher&gt;American Economic Association&lt;/publisher&gt;&lt;isbn&gt;00028282&lt;/isbn&gt;&lt;urls&gt;&lt;related-urls&gt;&lt;url&gt;http://www.jstor.org/stable/1817068&lt;/url&gt;&lt;/related-urls&gt;&lt;/urls&gt;&lt;custom1&gt;Full publication date: May, 1973&lt;/custom1&gt;&lt;/record&gt;&lt;/Cite&gt;&lt;/EndNote&gt;</w:instrText>
      </w:r>
      <w:r w:rsidR="00D062C3" w:rsidRPr="009722CC">
        <w:rPr>
          <w:rFonts w:ascii="Times New Roman" w:hAnsi="Times New Roman" w:cs="Times New Roman"/>
        </w:rPr>
        <w:fldChar w:fldCharType="separate"/>
      </w:r>
      <w:r w:rsidR="00D062C3" w:rsidRPr="009722CC">
        <w:rPr>
          <w:rFonts w:ascii="Times New Roman" w:hAnsi="Times New Roman" w:cs="Times New Roman"/>
          <w:noProof/>
        </w:rPr>
        <w:t xml:space="preserve">George J. Stigler, "General Economic Conditions and National Elections," </w:t>
      </w:r>
      <w:r w:rsidR="00D062C3" w:rsidRPr="009722CC">
        <w:rPr>
          <w:rFonts w:ascii="Times New Roman" w:hAnsi="Times New Roman" w:cs="Times New Roman"/>
          <w:i/>
          <w:noProof/>
        </w:rPr>
        <w:t>The American Economic Review</w:t>
      </w:r>
      <w:r w:rsidR="00D062C3" w:rsidRPr="009722CC">
        <w:rPr>
          <w:rFonts w:ascii="Times New Roman" w:hAnsi="Times New Roman" w:cs="Times New Roman"/>
          <w:noProof/>
        </w:rPr>
        <w:t xml:space="preserve"> 63, no. 2 (1973).</w:t>
      </w:r>
      <w:r w:rsidR="00D062C3" w:rsidRPr="009722CC">
        <w:rPr>
          <w:rFonts w:ascii="Times New Roman" w:hAnsi="Times New Roman" w:cs="Times New Roman"/>
        </w:rPr>
        <w:fldChar w:fldCharType="end"/>
      </w:r>
    </w:p>
  </w:footnote>
  <w:footnote w:id="30">
    <w:p w14:paraId="4558B077" w14:textId="765562DC" w:rsidR="008D4987" w:rsidRPr="009722CC" w:rsidRDefault="008D4987"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HYW5kaGk8L0F1dGhvcj48WWVhcj4yMDA3PC9ZZWFyPjxS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</w:fldData>
        </w:fldChar>
      </w:r>
      <w:r w:rsidR="00D062C3" w:rsidRPr="009722CC">
        <w:rPr>
          <w:rFonts w:ascii="Times New Roman" w:hAnsi="Times New Roman" w:cs="Times New Roman"/>
        </w:rPr>
        <w:instrText xml:space="preserve"> ADDIN EN.CITE </w:instrText>
      </w:r>
      <w:r w:rsidR="00D062C3" w:rsidRPr="009722CC">
        <w:rPr>
          <w:rFonts w:ascii="Times New Roman" w:hAnsi="Times New Roman" w:cs="Times New Roman"/>
        </w:rPr>
        <w:fldChar w:fldCharType="begin">
          <w:fldData xml:space="preserve">PEVuZE5vdGU+PENpdGU+PEF1dGhvcj5HYW5kaGk8L0F1dGhvcj48WWVhcj4yMDA3PC9ZZWFyPjxS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</w:fldData>
        </w:fldChar>
      </w:r>
      <w:r w:rsidR="00D062C3" w:rsidRPr="009722CC">
        <w:rPr>
          <w:rFonts w:ascii="Times New Roman" w:hAnsi="Times New Roman" w:cs="Times New Roman"/>
        </w:rPr>
        <w:instrText xml:space="preserve"> ADDIN EN.CITE.DATA </w:instrText>
      </w:r>
      <w:r w:rsidR="00D062C3" w:rsidRPr="009722CC">
        <w:rPr>
          <w:rFonts w:ascii="Times New Roman" w:hAnsi="Times New Roman" w:cs="Times New Roman"/>
        </w:rPr>
      </w:r>
      <w:r w:rsidR="00D062C3"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00D062C3" w:rsidRPr="009722CC">
        <w:rPr>
          <w:rFonts w:ascii="Times New Roman" w:hAnsi="Times New Roman" w:cs="Times New Roman"/>
          <w:noProof/>
        </w:rPr>
        <w:t>Gandhi and Przeworski; Liñán; Stigler.</w:t>
      </w:r>
      <w:r w:rsidRPr="009722CC">
        <w:rPr>
          <w:rFonts w:ascii="Times New Roman" w:hAnsi="Times New Roman" w:cs="Times New Roman"/>
        </w:rPr>
        <w:fldChar w:fldCharType="end"/>
      </w:r>
    </w:p>
  </w:footnote>
  <w:footnote w:id="31">
    <w:p w14:paraId="5ABC448B" w14:textId="0742ED0B"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Blaydes&lt;/Author&gt;&lt;RecNum&gt;262&lt;/RecNum&gt;&lt;Pages&gt;1-5`, 9-15`, 25&lt;/Pages&gt;&lt;DisplayText&gt;Lisa Blaydes, &amp;quot;Authoritarian Elections and Elite Management: Theory and Evidence from Egypt&amp;quot; (2008), 1-5, 9-15, 25.&lt;/DisplayText&gt;&lt;record&gt;&lt;rec-number&gt;262&lt;/rec-number&gt;&lt;foreign-keys&gt;&lt;key app="EN" db-id="0vzs52zstwpep2e9099vt02y9p90f5zp02rt" timestamp="1481736276"&gt;262&lt;/key&gt;&lt;/foreign-keys&gt;&lt;ref-type name="Conference Proceedings"&gt;10&lt;/ref-type&gt;&lt;contributors&gt;&lt;authors&gt;&lt;author&gt;Blaydes, Lisa&lt;/author&gt;&lt;/authors&gt;&lt;/contributors&gt;&lt;titles&gt;&lt;title&gt;Authoritarian elections and elite management: Theory and evidence from Egypt&lt;/title&gt;&lt;alt-title&gt;Princeton University Conference on Dictatorships&lt;/alt-title&gt;&lt;/titles&gt;&lt;dates&gt;&lt;pub-dates&gt;&lt;date&gt;2008&lt;/date&gt;&lt;/pub-dates&gt;&lt;/dates&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sa Blaydes, "Authoritarian Elections and Elite Management: Theory and Evidence from Egypt" (2008), 1-5, 9-15, 25.</w:t>
      </w:r>
      <w:r w:rsidRPr="009722CC">
        <w:rPr>
          <w:rFonts w:ascii="Times New Roman" w:hAnsi="Times New Roman" w:cs="Times New Roman"/>
        </w:rPr>
        <w:fldChar w:fldCharType="end"/>
      </w:r>
      <w:r w:rsidR="009722CC" w:rsidRPr="009722CC">
        <w:rPr>
          <w:rFonts w:ascii="Times New Roman" w:hAnsi="Times New Roman" w:cs="Times New Roman"/>
        </w:rPr>
        <w:t xml:space="preserve">  In these cases leaders are willing to give up some rights typically ensured to all citizens (by working with and allowing an authoritarian regime to flourish) with the understanding that due to their stature in society they will actually gain more wealth and personal influence (the ability to whisper in the sultan’s ear) in the bargain.</w:t>
      </w:r>
    </w:p>
  </w:footnote>
  <w:footnote w:id="32">
    <w:p w14:paraId="039E68EF"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72&lt;/Pages&gt;&lt;DisplayText&gt;Linz, 72; L. Gudkov, &amp;quot;The Nature of &amp;quot;Putinism&amp;quot;,&amp;quot; &lt;style face="italic"&gt;Russian Politics and Law&lt;/style&gt; 49, no. 2 (2011): 8, 15-16.&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Cite&gt;&lt;Author&gt;Gudkov&lt;/Author&gt;&lt;Year&gt;2011&lt;/Year&gt;&lt;RecNum&gt;76&lt;/RecNum&gt;&lt;Pages&gt;8`, 15-16&lt;/Pages&gt;&lt;record&gt;&lt;rec-number&gt;76&lt;/rec-number&gt;&lt;foreign-keys&gt;&lt;key app="EN" db-id="0vzs52zstwpep2e9099vt02y9p90f5zp02rt" timestamp="1475427646"&gt;76&lt;/key&gt;&lt;/foreign-keys&gt;&lt;ref-type name="Journal Article"&gt;17&lt;/ref-type&gt;&lt;contributors&gt;&lt;authors&gt;&lt;author&gt;Gudkov, L.&lt;/author&gt;&lt;/authors&gt;&lt;/contributors&gt;&lt;titles&gt;&lt;title&gt;The nature of &amp;quot;Putinism&amp;quot;&lt;/title&gt;&lt;secondary-title&gt;Russian Politics and Law&lt;/secondary-title&gt;&lt;/titles&gt;&lt;periodical&gt;&lt;full-title&gt;Russian Politics and Law&lt;/full-title&gt;&lt;/periodical&gt;&lt;pages&gt;7-33&lt;/pages&gt;&lt;volume&gt;49&lt;/volume&gt;&lt;number&gt;2&lt;/number&gt;&lt;dates&gt;&lt;year&gt;2011&lt;/year&gt;&lt;/dates&gt;&lt;work-type&gt;Article&lt;/work-type&gt;&lt;urls&gt;&lt;related-urls&gt;&lt;url&gt;https://www.scopus.com/inward/record.uri?eid=2-s2.0-79955630798&amp;amp;partnerID=40&amp;amp;md5=3c14ec477c58fb1069a3e6dd11ae33a0&lt;/url&gt;&lt;/related-urls&gt;&lt;/urls&gt;&lt;electronic-resource-num&gt;10.2753/RUP1061-1940490201&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Linz, 72; L. Gudkov, "The Nature of "Putinism"," </w:t>
      </w:r>
      <w:r w:rsidRPr="009722CC">
        <w:rPr>
          <w:rFonts w:ascii="Times New Roman" w:hAnsi="Times New Roman" w:cs="Times New Roman"/>
          <w:i/>
          <w:noProof/>
        </w:rPr>
        <w:t>Russian Politics and Law</w:t>
      </w:r>
      <w:r w:rsidRPr="009722CC">
        <w:rPr>
          <w:rFonts w:ascii="Times New Roman" w:hAnsi="Times New Roman" w:cs="Times New Roman"/>
          <w:noProof/>
        </w:rPr>
        <w:t xml:space="preserve"> 49, no. 2 (2011): 8, 15-16.</w:t>
      </w:r>
      <w:r w:rsidRPr="009722CC">
        <w:rPr>
          <w:rFonts w:ascii="Times New Roman" w:hAnsi="Times New Roman" w:cs="Times New Roman"/>
        </w:rPr>
        <w:fldChar w:fldCharType="end"/>
      </w:r>
    </w:p>
  </w:footnote>
  <w:footnote w:id="33">
    <w:p w14:paraId="6F2C4388"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udkov&lt;/Author&gt;&lt;Year&gt;2011&lt;/Year&gt;&lt;RecNum&gt;76&lt;/RecNum&gt;&lt;Pages&gt;8`, 15-16`, 18&lt;/Pages&gt;&lt;DisplayText&gt; 8, 15-16, 18.&lt;/DisplayText&gt;&lt;record&gt;&lt;rec-number&gt;76&lt;/rec-number&gt;&lt;foreign-keys&gt;&lt;key app="EN" db-id="0vzs52zstwpep2e9099vt02y9p90f5zp02rt" timestamp="1475427646"&gt;76&lt;/key&gt;&lt;/foreign-keys&gt;&lt;ref-type name="Journal Article"&gt;17&lt;/ref-type&gt;&lt;contributors&gt;&lt;authors&gt;&lt;author&gt;Gudkov, L.&lt;/author&gt;&lt;/authors&gt;&lt;/contributors&gt;&lt;titles&gt;&lt;title&gt;The nature of &amp;quot;Putinism&amp;quot;&lt;/title&gt;&lt;secondary-title&gt;Russian Politics and Law&lt;/secondary-title&gt;&lt;/titles&gt;&lt;periodical&gt;&lt;full-title&gt;Russian Politics and Law&lt;/full-title&gt;&lt;/periodical&gt;&lt;pages&gt;7-33&lt;/pages&gt;&lt;volume&gt;49&lt;/volume&gt;&lt;number&gt;2&lt;/number&gt;&lt;dates&gt;&lt;year&gt;2011&lt;/year&gt;&lt;/dates&gt;&lt;work-type&gt;Article&lt;/work-type&gt;&lt;urls&gt;&lt;related-urls&gt;&lt;url&gt;https://www.scopus.com/inward/record.uri?eid=2-s2.0-79955630798&amp;amp;partnerID=40&amp;amp;md5=3c14ec477c58fb1069a3e6dd11ae33a0&lt;/url&gt;&lt;/related-urls&gt;&lt;/urls&gt;&lt;electronic-resource-num&gt;10.2753/RUP1061-1940490201&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 8, 15-16, 18.</w:t>
      </w:r>
      <w:r w:rsidRPr="009722CC">
        <w:rPr>
          <w:rFonts w:ascii="Times New Roman" w:hAnsi="Times New Roman" w:cs="Times New Roman"/>
        </w:rPr>
        <w:fldChar w:fldCharType="end"/>
      </w:r>
      <w:r w:rsidRPr="009722CC">
        <w:rPr>
          <w:rFonts w:ascii="Times New Roman" w:hAnsi="Times New Roman" w:cs="Times New Roman"/>
        </w:rPr>
        <w:t xml:space="preserve">  Evidence representing the sentiment “systems that are already prone to allowing the majority of the power to rest with the few” can again be seen in the work by Hofstede under the dimension of “power distanc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fstede&lt;/Author&gt;&lt;Year&gt;2010&lt;/Year&gt;&lt;RecNum&gt;214&lt;/RecNum&gt;&lt;DisplayText&gt;Hofstede, Hofstede, and Minkov.&lt;/DisplayText&gt;&lt;record&gt;&lt;rec-number&gt;214&lt;/rec-number&gt;&lt;foreign-keys&gt;&lt;key app="EN" db-id="0vzs52zstwpep2e9099vt02y9p90f5zp02rt" timestamp="1480986012"&gt;214&lt;/key&gt;&lt;/foreign-keys&gt;&lt;ref-type name="Book"&gt;6&lt;/ref-type&gt;&lt;contributors&gt;&lt;authors&gt;&lt;author&gt;Hofstede, G.&lt;/author&gt;&lt;author&gt;Hofstede, G.J.&lt;/author&gt;&lt;author&gt;Minkov, M.&lt;/author&gt;&lt;/authors&gt;&lt;/contributors&gt;&lt;titles&gt;&lt;title&gt;Cultures and Organizations: Software of the Mind, Third Edition&lt;/title&gt;&lt;/titles&gt;&lt;dates&gt;&lt;year&gt;2010&lt;/year&gt;&lt;/dates&gt;&lt;publisher&gt;McGraw-Hill Education&lt;/publisher&gt;&lt;isbn&gt;9780071770156&lt;/isbn&gt;&lt;urls&gt;&lt;related-urls&gt;&lt;url&gt;https://books.google.com/books?id=o4OqTgV3V00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ofstede, Hofstede, and Minkov.</w:t>
      </w:r>
      <w:r w:rsidRPr="009722CC">
        <w:rPr>
          <w:rFonts w:ascii="Times New Roman" w:hAnsi="Times New Roman" w:cs="Times New Roman"/>
        </w:rPr>
        <w:fldChar w:fldCharType="end"/>
      </w:r>
    </w:p>
  </w:footnote>
  <w:footnote w:id="34">
    <w:p w14:paraId="1027A6C7"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As will be addressed later the implications of these findings will be limited in their explanatory capabilities based off of the context of my chosen cases.  See the section on validity and trade-offs for further information.</w:t>
      </w:r>
    </w:p>
  </w:footnote>
  <w:footnote w:id="35">
    <w:p w14:paraId="5C35E932"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My proposed case study will include many “cases” or what John Gerring would describe units, and will thus be a “cross unit analysis” or what is commonly referred to as a “small-n case study” by other scholars.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erring&lt;/Author&gt;&lt;Year&gt;2004&lt;/Year&gt;&lt;RecNum&gt;263&lt;/RecNum&gt;&lt;Pages&gt;346-347&lt;/Pages&gt;&lt;DisplayText&gt;John Gerring, &amp;quot;What Is a Case Study and What Is It Good For?,&amp;quot; &lt;style face="italic"&gt;The American Political Science Review&lt;/style&gt; 98, no. 2 (2004): 346-47.&lt;/DisplayText&gt;&lt;record&gt;&lt;rec-number&gt;263&lt;/rec-number&gt;&lt;foreign-keys&gt;&lt;key app="EN" db-id="0vzs52zstwpep2e9099vt02y9p90f5zp02rt" timestamp="1481738580"&gt;263&lt;/key&gt;&lt;/foreign-keys&gt;&lt;ref-type name="Journal Article"&gt;17&lt;/ref-type&gt;&lt;contributors&gt;&lt;authors&gt;&lt;author&gt;Gerring, John&lt;/author&gt;&lt;/authors&gt;&lt;/contributors&gt;&lt;titles&gt;&lt;title&gt;What Is a Case Study and What Is It Good for?&lt;/title&gt;&lt;secondary-title&gt;The American Political Science Review&lt;/secondary-title&gt;&lt;/titles&gt;&lt;periodical&gt;&lt;full-title&gt;The American Political Science Review&lt;/full-title&gt;&lt;/periodical&gt;&lt;pages&gt;341-354&lt;/pages&gt;&lt;volume&gt;98&lt;/volume&gt;&lt;number&gt;2&lt;/number&gt;&lt;dates&gt;&lt;year&gt;2004&lt;/year&gt;&lt;/dates&gt;&lt;publisher&gt;[American Political Science Association, Cambridge University Press]&lt;/publisher&gt;&lt;isbn&gt;00030554, 15375943&lt;/isbn&gt;&lt;urls&gt;&lt;related-urls&gt;&lt;url&gt;http://www.jstor.org/stable/4145316&lt;/url&gt;&lt;/related-urls&gt;&lt;/urls&gt;&lt;custom1&gt;Full publication date: May, 2004&lt;/custom1&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John Gerring, "What Is a Case Study and What Is It Good For?," </w:t>
      </w:r>
      <w:r w:rsidRPr="009722CC">
        <w:rPr>
          <w:rFonts w:ascii="Times New Roman" w:hAnsi="Times New Roman" w:cs="Times New Roman"/>
          <w:i/>
          <w:noProof/>
        </w:rPr>
        <w:t>The American Political Science Review</w:t>
      </w:r>
      <w:r w:rsidRPr="009722CC">
        <w:rPr>
          <w:rFonts w:ascii="Times New Roman" w:hAnsi="Times New Roman" w:cs="Times New Roman"/>
          <w:noProof/>
        </w:rPr>
        <w:t xml:space="preserve"> 98, no. 2 (2004): 346-47.</w:t>
      </w:r>
      <w:r w:rsidRPr="009722CC">
        <w:rPr>
          <w:rFonts w:ascii="Times New Roman" w:hAnsi="Times New Roman" w:cs="Times New Roman"/>
        </w:rPr>
        <w:fldChar w:fldCharType="end"/>
      </w:r>
    </w:p>
  </w:footnote>
  <w:footnote w:id="36">
    <w:p w14:paraId="1B401941"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Abbott&lt;/Author&gt;&lt;Year&gt;2004&lt;/Year&gt;&lt;RecNum&gt;244&lt;/RecNum&gt;&lt;Pages&gt;22-23&lt;/Pages&gt;&lt;DisplayText&gt;Andrew Abbott, &lt;style face="italic"&gt;Methods of Discovery&lt;/style&gt;, ed. Jeffrey C. Alexander (New York &amp;amp; London: W. W. Norton &amp;amp; Company, 2004), 22-23.&lt;/DisplayText&gt;&lt;record&gt;&lt;rec-number&gt;244&lt;/rec-number&gt;&lt;foreign-keys&gt;&lt;key app="EN" db-id="0vzs52zstwpep2e9099vt02y9p90f5zp02rt" timestamp="1481406065"&gt;244&lt;/key&gt;&lt;/foreign-keys&gt;&lt;ref-type name="Book"&gt;6&lt;/ref-type&gt;&lt;contributors&gt;&lt;authors&gt;&lt;author&gt;Andrew Abbott&lt;/author&gt;&lt;/authors&gt;&lt;secondary-authors&gt;&lt;author&gt;Jeffrey C. Alexander&lt;/author&gt;&lt;/secondary-authors&gt;&lt;/contributors&gt;&lt;titles&gt;&lt;title&gt;Methods of Discovery&lt;/title&gt;&lt;/titles&gt;&lt;pages&gt;211-249&lt;/pages&gt;&lt;dates&gt;&lt;year&gt;2004&lt;/year&gt;&lt;/dates&gt;&lt;pub-location&gt;New York &amp;amp; London&lt;/pub-location&gt;&lt;publisher&gt;W. W. Norton &amp;amp; Company&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Andrew Abbott, </w:t>
      </w:r>
      <w:r w:rsidRPr="009722CC">
        <w:rPr>
          <w:rFonts w:ascii="Times New Roman" w:hAnsi="Times New Roman" w:cs="Times New Roman"/>
          <w:i/>
          <w:noProof/>
        </w:rPr>
        <w:t>Methods of Discovery</w:t>
      </w:r>
      <w:r w:rsidRPr="009722CC">
        <w:rPr>
          <w:rFonts w:ascii="Times New Roman" w:hAnsi="Times New Roman" w:cs="Times New Roman"/>
          <w:noProof/>
        </w:rPr>
        <w:t>, ed. Jeffrey C. Alexander (New York &amp; London: W. W. Norton &amp; Company, 2004), 22-23.</w:t>
      </w:r>
      <w:r w:rsidRPr="009722CC">
        <w:rPr>
          <w:rFonts w:ascii="Times New Roman" w:hAnsi="Times New Roman" w:cs="Times New Roman"/>
        </w:rPr>
        <w:fldChar w:fldCharType="end"/>
      </w:r>
    </w:p>
  </w:footnote>
  <w:footnote w:id="37">
    <w:p w14:paraId="274CE071"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e temporal restrictions of the dates provided, per Gerring’s article, are stated to represent the times in which the leaders were the officially recognized executives/leaders of their countries, and these are the time periods of leadership that will be studied.  It should be noted that Vladimir Putin’s first and second terms are only being considered on account of the fact that his current time in office is ongoing.   Therefore, it lacks both data and the potential to analyze his period of leadership in context of this study that analyzes the regimes of leaders as a whole with emphasis on the ending as well as the beginning of the period of power.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erring&lt;/Author&gt;&lt;Year&gt;2004&lt;/Year&gt;&lt;RecNum&gt;263&lt;/RecNum&gt;&lt;Pages&gt;341-346&lt;/Pages&gt;&lt;DisplayText&gt;Gerring,  341-46.&lt;/DisplayText&gt;&lt;record&gt;&lt;rec-number&gt;263&lt;/rec-number&gt;&lt;foreign-keys&gt;&lt;key app="EN" db-id="0vzs52zstwpep2e9099vt02y9p90f5zp02rt" timestamp="1481738580"&gt;263&lt;/key&gt;&lt;/foreign-keys&gt;&lt;ref-type name="Journal Article"&gt;17&lt;/ref-type&gt;&lt;contributors&gt;&lt;authors&gt;&lt;author&gt;Gerring, John&lt;/author&gt;&lt;/authors&gt;&lt;/contributors&gt;&lt;titles&gt;&lt;title&gt;What Is a Case Study and What Is It Good for?&lt;/title&gt;&lt;secondary-title&gt;The American Political Science Review&lt;/secondary-title&gt;&lt;/titles&gt;&lt;periodical&gt;&lt;full-title&gt;The American Political Science Review&lt;/full-title&gt;&lt;/periodical&gt;&lt;pages&gt;341-354&lt;/pages&gt;&lt;volume&gt;98&lt;/volume&gt;&lt;number&gt;2&lt;/number&gt;&lt;dates&gt;&lt;year&gt;2004&lt;/year&gt;&lt;/dates&gt;&lt;publisher&gt;[American Political Science Association, Cambridge University Press]&lt;/publisher&gt;&lt;isbn&gt;00030554, 15375943&lt;/isbn&gt;&lt;urls&gt;&lt;related-urls&gt;&lt;url&gt;http://www.jstor.org/stable/4145316&lt;/url&gt;&lt;/related-urls&gt;&lt;/urls&gt;&lt;custom1&gt;Full publication date: May, 2004&lt;/custom1&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Gerring,  341-46.</w:t>
      </w:r>
      <w:r w:rsidRPr="009722CC">
        <w:rPr>
          <w:rFonts w:ascii="Times New Roman" w:hAnsi="Times New Roman" w:cs="Times New Roman"/>
        </w:rPr>
        <w:fldChar w:fldCharType="end"/>
      </w:r>
    </w:p>
  </w:footnote>
  <w:footnote w:id="38">
    <w:p w14:paraId="19DA6DA1" w14:textId="6726753E"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For explanations of the characteristics of different styles of case comparisons se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Boesenecker&lt;/Author&gt;&lt;Year&gt;2016&lt;/Year&gt;&lt;RecNum&gt;141&lt;/RecNum&gt;&lt;DisplayText&gt;Aaron Boesenecker, &lt;style face="italic"&gt;18 - Making Comparisons&lt;/style&gt;, &lt;style face="italic"&gt;Lecturelets&lt;/style&gt; (American University: School of International Service, 2016).&lt;/DisplayText&gt;&lt;record&gt;&lt;rec-number&gt;141&lt;/rec-number&gt;&lt;foreign-keys&gt;&lt;key app="EN" db-id="0vzs52zstwpep2e9099vt02y9p90f5zp02rt" timestamp="1479350815"&gt;141&lt;/key&gt;&lt;/foreign-keys&gt;&lt;ref-type name="Audiovisual Material"&gt;3&lt;/ref-type&gt;&lt;contributors&gt;&lt;authors&gt;&lt;author&gt;Aaron Boesenecker&lt;/author&gt;&lt;/authors&gt;&lt;secondary-authors&gt;&lt;author&gt;Aaron Boesenecker&lt;/author&gt;&lt;/secondary-authors&gt;&lt;tertiary-authors&gt;&lt;author&gt;SIS&lt;/author&gt;&lt;/tertiary-authors&gt;&lt;/contributors&gt;&lt;titles&gt;&lt;title&gt;18 - Making Comparisons&lt;/title&gt;&lt;secondary-title&gt;Lecturelets&lt;/secondary-title&gt;&lt;/titles&gt;&lt;pages&gt;21:40&lt;/pages&gt;&lt;dates&gt;&lt;year&gt;2016&lt;/year&gt;&lt;/dates&gt;&lt;pub-location&gt;American University&lt;/pub-location&gt;&lt;publisher&gt;School of International Service&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Aaron Boesenecker, </w:t>
      </w:r>
      <w:r w:rsidRPr="009722CC">
        <w:rPr>
          <w:rFonts w:ascii="Times New Roman" w:hAnsi="Times New Roman" w:cs="Times New Roman"/>
          <w:i/>
          <w:noProof/>
        </w:rPr>
        <w:t>18 - Making Comparisons</w:t>
      </w:r>
      <w:r w:rsidRPr="009722CC">
        <w:rPr>
          <w:rFonts w:ascii="Times New Roman" w:hAnsi="Times New Roman" w:cs="Times New Roman"/>
          <w:noProof/>
        </w:rPr>
        <w:t xml:space="preserve">, </w:t>
      </w:r>
      <w:r w:rsidRPr="009722CC">
        <w:rPr>
          <w:rFonts w:ascii="Times New Roman" w:hAnsi="Times New Roman" w:cs="Times New Roman"/>
          <w:i/>
          <w:noProof/>
        </w:rPr>
        <w:t>Lecturelets</w:t>
      </w:r>
      <w:r w:rsidRPr="009722CC">
        <w:rPr>
          <w:rFonts w:ascii="Times New Roman" w:hAnsi="Times New Roman" w:cs="Times New Roman"/>
          <w:noProof/>
        </w:rPr>
        <w:t xml:space="preserve"> (American University: School of International Service, 2016).</w:t>
      </w:r>
      <w:r w:rsidRPr="009722CC">
        <w:rPr>
          <w:rFonts w:ascii="Times New Roman" w:hAnsi="Times New Roman" w:cs="Times New Roman"/>
        </w:rPr>
        <w:fldChar w:fldCharType="end"/>
      </w:r>
      <w:r w:rsidRPr="009722CC">
        <w:rPr>
          <w:rFonts w:ascii="Times New Roman" w:hAnsi="Times New Roman" w:cs="Times New Roman"/>
        </w:rPr>
        <w:t xml:space="preserve">   As noted above, these cases share a multitude of commonalities when compared to the potential shared characteristics that other cases may represent and are thus well suited for a MSCC.  However this should not be construed as stating that they have all the same characteristics or that the elements identified above in which they share commonalities are necessarily identical.  For information on the shared societal preferences see the Hofstede dimension data for both pre and post 1991.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fstede&lt;/Author&gt;&lt;Year&gt;2010&lt;/Year&gt;&lt;RecNum&gt;214&lt;/RecNum&gt;&lt;DisplayText&gt;Hofstede, Hofstede, and Minkov.&lt;/DisplayText&gt;&lt;record&gt;&lt;rec-number&gt;214&lt;/rec-number&gt;&lt;foreign-keys&gt;&lt;key app="EN" db-id="0vzs52zstwpep2e9099vt02y9p90f5zp02rt" timestamp="1480986012"&gt;214&lt;/key&gt;&lt;/foreign-keys&gt;&lt;ref-type name="Book"&gt;6&lt;/ref-type&gt;&lt;contributors&gt;&lt;authors&gt;&lt;author&gt;Hofstede, G.&lt;/author&gt;&lt;author&gt;Hofstede, G.J.&lt;/author&gt;&lt;author&gt;Minkov, M.&lt;/author&gt;&lt;/authors&gt;&lt;/contributors&gt;&lt;titles&gt;&lt;title&gt;Cultures and Organizations: Software of the Mind, Third Edition&lt;/title&gt;&lt;/titles&gt;&lt;dates&gt;&lt;year&gt;2010&lt;/year&gt;&lt;/dates&gt;&lt;publisher&gt;McGraw-Hill Education&lt;/publisher&gt;&lt;isbn&gt;9780071770156&lt;/isbn&gt;&lt;urls&gt;&lt;related-urls&gt;&lt;url&gt;https://books.google.com/books?id=o4OqTgV3V00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ofstede, Hofstede, and Minkov.</w:t>
      </w:r>
      <w:r w:rsidRPr="009722CC">
        <w:rPr>
          <w:rFonts w:ascii="Times New Roman" w:hAnsi="Times New Roman" w:cs="Times New Roman"/>
        </w:rPr>
        <w:fldChar w:fldCharType="end"/>
      </w:r>
      <w:r w:rsidRPr="009722CC">
        <w:rPr>
          <w:rFonts w:ascii="Times New Roman" w:hAnsi="Times New Roman" w:cs="Times New Roman"/>
        </w:rPr>
        <w:t xml:space="preserve">  </w:t>
      </w:r>
    </w:p>
  </w:footnote>
  <w:footnote w:id="39">
    <w:p w14:paraId="07AAFA4F" w14:textId="282505DB" w:rsidR="009722CC" w:rsidRPr="009722CC" w:rsidRDefault="009722CC">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Hofstede, Hofstede, and Minkov.</w:t>
      </w:r>
    </w:p>
  </w:footnote>
  <w:footnote w:id="40">
    <w:p w14:paraId="6BAC72A8"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Boesenecker&lt;/Author&gt;&lt;Year&gt;2016&lt;/Year&gt;&lt;RecNum&gt;141&lt;/RecNum&gt;&lt;DisplayText&gt;Boesenecker.&lt;/DisplayText&gt;&lt;record&gt;&lt;rec-number&gt;141&lt;/rec-number&gt;&lt;foreign-keys&gt;&lt;key app="EN" db-id="0vzs52zstwpep2e9099vt02y9p90f5zp02rt" timestamp="1479350815"&gt;141&lt;/key&gt;&lt;/foreign-keys&gt;&lt;ref-type name="Audiovisual Material"&gt;3&lt;/ref-type&gt;&lt;contributors&gt;&lt;authors&gt;&lt;author&gt;Aaron Boesenecker&lt;/author&gt;&lt;/authors&gt;&lt;secondary-authors&gt;&lt;author&gt;Aaron Boesenecker&lt;/author&gt;&lt;/secondary-authors&gt;&lt;tertiary-authors&gt;&lt;author&gt;SIS&lt;/author&gt;&lt;/tertiary-authors&gt;&lt;/contributors&gt;&lt;titles&gt;&lt;title&gt;18 - Making Comparisons&lt;/title&gt;&lt;secondary-title&gt;Lecturelets&lt;/secondary-title&gt;&lt;/titles&gt;&lt;pages&gt;21:40&lt;/pages&gt;&lt;dates&gt;&lt;year&gt;2016&lt;/year&gt;&lt;/dates&gt;&lt;pub-location&gt;American University&lt;/pub-location&gt;&lt;publisher&gt;School of International Service&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Boesenecker.</w:t>
      </w:r>
      <w:r w:rsidRPr="009722CC">
        <w:rPr>
          <w:rFonts w:ascii="Times New Roman" w:hAnsi="Times New Roman" w:cs="Times New Roman"/>
        </w:rPr>
        <w:fldChar w:fldCharType="end"/>
      </w:r>
    </w:p>
  </w:footnote>
  <w:footnote w:id="41">
    <w:p w14:paraId="08D8E5A7" w14:textId="3FBD3F0B"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e indicator “present but with limits” refers to the phenomenon in which a leader has sultanistic powers and would be described as an example of sultanism, yet they might not have complete or true sultanistic power on account of the leader lacking complete discretionary authority over certain institutions, groups, or sectors of the government. For further </w:t>
      </w:r>
      <w:r w:rsidR="00BC7559" w:rsidRPr="009722CC">
        <w:rPr>
          <w:rFonts w:ascii="Times New Roman" w:hAnsi="Times New Roman" w:cs="Times New Roman"/>
        </w:rPr>
        <w:t>explanation</w:t>
      </w:r>
      <w:r w:rsidRPr="009722CC">
        <w:rPr>
          <w:rFonts w:ascii="Times New Roman" w:hAnsi="Times New Roman" w:cs="Times New Roman"/>
        </w:rPr>
        <w:t xml:space="preserve"> se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1996&lt;/Year&gt;&lt;RecNum&gt;121&lt;/RecNum&gt;&lt;Pages&gt;26-27&lt;/Pages&gt;&lt;DisplayText&gt;Linz and Stepan, 26-27.&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and Stepan, 26-27.</w:t>
      </w:r>
      <w:r w:rsidRPr="009722CC">
        <w:rPr>
          <w:rFonts w:ascii="Times New Roman" w:hAnsi="Times New Roman" w:cs="Times New Roman"/>
        </w:rPr>
        <w:fldChar w:fldCharType="end"/>
      </w:r>
    </w:p>
  </w:footnote>
  <w:footnote w:id="42">
    <w:p w14:paraId="4FF016D8" w14:textId="28B979E0"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Informal military or intelligence experience would be any </w:t>
      </w:r>
      <w:r w:rsidR="00BC7559" w:rsidRPr="009722CC">
        <w:rPr>
          <w:rFonts w:ascii="Times New Roman" w:hAnsi="Times New Roman" w:cs="Times New Roman"/>
        </w:rPr>
        <w:t>role</w:t>
      </w:r>
      <w:r w:rsidRPr="009722CC">
        <w:rPr>
          <w:rFonts w:ascii="Times New Roman" w:hAnsi="Times New Roman" w:cs="Times New Roman"/>
        </w:rPr>
        <w:t xml:space="preserve"> conducting the same actions as </w:t>
      </w:r>
      <w:r w:rsidR="00BC7559" w:rsidRPr="009722CC">
        <w:rPr>
          <w:rFonts w:ascii="Times New Roman" w:hAnsi="Times New Roman" w:cs="Times New Roman"/>
        </w:rPr>
        <w:t xml:space="preserve">a </w:t>
      </w:r>
      <w:r w:rsidRPr="009722CC">
        <w:rPr>
          <w:rFonts w:ascii="Times New Roman" w:hAnsi="Times New Roman" w:cs="Times New Roman"/>
        </w:rPr>
        <w:t>traditional military or</w:t>
      </w:r>
      <w:r w:rsidR="00BC7559" w:rsidRPr="009722CC">
        <w:rPr>
          <w:rFonts w:ascii="Times New Roman" w:hAnsi="Times New Roman" w:cs="Times New Roman"/>
        </w:rPr>
        <w:t xml:space="preserve"> intelligence apparatus</w:t>
      </w:r>
      <w:r w:rsidRPr="009722CC">
        <w:rPr>
          <w:rFonts w:ascii="Times New Roman" w:hAnsi="Times New Roman" w:cs="Times New Roman"/>
        </w:rPr>
        <w:t xml:space="preserve">, but not conducted as part of an official state body or service. </w:t>
      </w:r>
      <w:r w:rsidRPr="009722CC">
        <w:rPr>
          <w:rFonts w:ascii="Times New Roman" w:hAnsi="Times New Roman" w:cs="Times New Roman"/>
        </w:rPr>
        <w:fldChar w:fldCharType="begin"/>
      </w:r>
      <w:r w:rsidR="00BC7559" w:rsidRPr="009722CC">
        <w:rPr>
          <w:rFonts w:ascii="Times New Roman" w:hAnsi="Times New Roman" w:cs="Times New Roman"/>
        </w:rPr>
        <w:instrText xml:space="preserve"> ADDIN EN.CITE &lt;EndNote&gt;&lt;Cite&gt;&lt;Author&gt;Shahid Afsar&lt;/Author&gt;&lt;Year&gt;2008&lt;/Year&gt;&lt;RecNum&gt;137&lt;/RecNum&gt;&lt;DisplayText&gt;Shahid Afsar, Chris Samples, and Thomas Wood, &amp;quot;The Taliban: An Organizational Analysis,&amp;quot; &lt;style face="italic"&gt;Military Review&lt;/style&gt;  (2008); Linz and Stepan, 26-27.&lt;/DisplayText&gt;&lt;record&gt;&lt;rec-number&gt;137&lt;/rec-number&gt;&lt;foreign-keys&gt;&lt;key app="EN" db-id="0vzs52zstwpep2e9099vt02y9p90f5zp02rt" timestamp="1479269827"&gt;137&lt;/key&gt;&lt;/foreign-keys&gt;&lt;ref-type name="Journal Article"&gt;17&lt;/ref-type&gt;&lt;contributors&gt;&lt;authors&gt;&lt;author&gt;Shahid Afsar,&lt;/author&gt;&lt;author&gt;Chris Samples&lt;/author&gt;&lt;author&gt;Thomas Wood&lt;/author&gt;&lt;/authors&gt;&lt;/contributors&gt;&lt;titles&gt;&lt;title&gt;The Taliban: An Organizational Analysis&lt;/title&gt;&lt;secondary-title&gt;Military Review&lt;/secondary-title&gt;&lt;/titles&gt;&lt;periodical&gt;&lt;full-title&gt;Military Review&lt;/full-title&gt;&lt;/periodical&gt;&lt;pages&gt;16&lt;/pages&gt;&lt;section&gt;58&lt;/section&gt;&lt;dates&gt;&lt;year&gt;2008&lt;/year&gt;&lt;/dates&gt;&lt;urls&gt;&lt;related-urls&gt;&lt;url&gt;http://usacac.army.mil/cac2/AIWFC/COIN/repository/Understanding_Taliban_Organization_Mil_Review(May-Jun08).pdf&lt;/url&gt;&lt;/related-urls&gt;&lt;/urls&gt;&lt;/record&gt;&lt;/Cite&gt;&lt;Cite&gt;&lt;Author&gt;Linz&lt;/Author&gt;&lt;Year&gt;1996&lt;/Year&gt;&lt;RecNum&gt;121&lt;/RecNum&gt;&lt;Pages&gt;26-27&lt;/Pages&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00BC7559" w:rsidRPr="009722CC">
        <w:rPr>
          <w:rFonts w:ascii="Times New Roman" w:hAnsi="Times New Roman" w:cs="Times New Roman"/>
          <w:noProof/>
        </w:rPr>
        <w:t xml:space="preserve">Shahid Afsar, Chris Samples, and Thomas Wood, "The Taliban: An Organizational Analysis," </w:t>
      </w:r>
      <w:r w:rsidR="00BC7559" w:rsidRPr="009722CC">
        <w:rPr>
          <w:rFonts w:ascii="Times New Roman" w:hAnsi="Times New Roman" w:cs="Times New Roman"/>
          <w:i/>
          <w:noProof/>
        </w:rPr>
        <w:t>Military Review</w:t>
      </w:r>
      <w:r w:rsidR="00BC7559" w:rsidRPr="009722CC">
        <w:rPr>
          <w:rFonts w:ascii="Times New Roman" w:hAnsi="Times New Roman" w:cs="Times New Roman"/>
          <w:noProof/>
        </w:rPr>
        <w:t xml:space="preserve">  (2008); Linz and Stepan, 26-27.</w:t>
      </w:r>
      <w:r w:rsidRPr="009722CC">
        <w:rPr>
          <w:rFonts w:ascii="Times New Roman" w:hAnsi="Times New Roman" w:cs="Times New Roman"/>
        </w:rPr>
        <w:fldChar w:fldCharType="end"/>
      </w:r>
    </w:p>
  </w:footnote>
  <w:footnote w:id="43">
    <w:p w14:paraId="48A932B6" w14:textId="0EFFCD1B"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00BC7559" w:rsidRPr="009722CC">
        <w:rPr>
          <w:rFonts w:ascii="Times New Roman" w:hAnsi="Times New Roman" w:cs="Times New Roman"/>
        </w:rPr>
        <w:t>In this case elites</w:t>
      </w:r>
      <w:r w:rsidRPr="009722CC">
        <w:rPr>
          <w:rFonts w:ascii="Times New Roman" w:hAnsi="Times New Roman" w:cs="Times New Roman"/>
        </w:rPr>
        <w:t xml:space="preserve"> are not limited to </w:t>
      </w:r>
      <w:r w:rsidR="00BC7559" w:rsidRPr="009722CC">
        <w:rPr>
          <w:rFonts w:ascii="Times New Roman" w:hAnsi="Times New Roman" w:cs="Times New Roman"/>
        </w:rPr>
        <w:t>any specific sector of society such</w:t>
      </w:r>
      <w:r w:rsidRPr="009722CC">
        <w:rPr>
          <w:rFonts w:ascii="Times New Roman" w:hAnsi="Times New Roman" w:cs="Times New Roman"/>
        </w:rPr>
        <w:t xml:space="preserve"> as economic or military elites.  In fact, the questions posed</w:t>
      </w:r>
      <w:r w:rsidR="00BC7559" w:rsidRPr="009722CC">
        <w:rPr>
          <w:rFonts w:ascii="Times New Roman" w:hAnsi="Times New Roman" w:cs="Times New Roman"/>
        </w:rPr>
        <w:t xml:space="preserve"> in Appendix I</w:t>
      </w:r>
      <w:r w:rsidRPr="009722CC">
        <w:rPr>
          <w:rFonts w:ascii="Times New Roman" w:hAnsi="Times New Roman" w:cs="Times New Roman"/>
        </w:rPr>
        <w:t xml:space="preserve"> attempt to address a wide range of elites as identified by the following literature sources: </w:t>
      </w:r>
      <w:r w:rsidRPr="009722CC">
        <w:rPr>
          <w:rFonts w:ascii="Times New Roman" w:hAnsi="Times New Roman" w:cs="Times New Roman"/>
        </w:rPr>
        <w:fldChar w:fldCharType="begin">
          <w:fldData xml:space="preserve">PEVuZE5vdGU+PENpdGU+PEF1dGhvcj5HYW5kaGk8L0F1dGhvcj48WWVhcj4yMDA3PC9ZZWFyPjxS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</w:fldData>
        </w:fldChar>
      </w:r>
      <w:r w:rsidR="009722CC" w:rsidRPr="009722CC">
        <w:rPr>
          <w:rFonts w:ascii="Times New Roman" w:hAnsi="Times New Roman" w:cs="Times New Roman"/>
        </w:rPr>
        <w:instrText xml:space="preserve"> ADDIN EN.CITE </w:instrText>
      </w:r>
      <w:r w:rsidR="009722CC" w:rsidRPr="009722CC">
        <w:rPr>
          <w:rFonts w:ascii="Times New Roman" w:hAnsi="Times New Roman" w:cs="Times New Roman"/>
        </w:rPr>
        <w:fldChar w:fldCharType="begin">
          <w:fldData xml:space="preserve">PEVuZE5vdGU+PENpdGU+PEF1dGhvcj5HYW5kaGk8L0F1dGhvcj48WWVhcj4yMDA3PC9ZZWFyPjxS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</w:fldData>
        </w:fldChar>
      </w:r>
      <w:r w:rsidR="009722CC" w:rsidRPr="009722CC">
        <w:rPr>
          <w:rFonts w:ascii="Times New Roman" w:hAnsi="Times New Roman" w:cs="Times New Roman"/>
        </w:rPr>
        <w:instrText xml:space="preserve"> ADDIN EN.CITE.DATA </w:instrText>
      </w:r>
      <w:r w:rsidR="009722CC" w:rsidRPr="009722CC">
        <w:rPr>
          <w:rFonts w:ascii="Times New Roman" w:hAnsi="Times New Roman" w:cs="Times New Roman"/>
        </w:rPr>
      </w:r>
      <w:r w:rsidR="009722CC"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009722CC" w:rsidRPr="009722CC">
        <w:rPr>
          <w:rFonts w:ascii="Times New Roman" w:hAnsi="Times New Roman" w:cs="Times New Roman"/>
          <w:noProof/>
        </w:rPr>
        <w:t xml:space="preserve">Gandhi and Przeworski; Lilia Shevtsova, "Gorbachev and Yeltsin: Reformer and Terminator,"  </w:t>
      </w:r>
      <w:r w:rsidR="009722CC" w:rsidRPr="009722CC">
        <w:rPr>
          <w:rFonts w:ascii="Times New Roman" w:hAnsi="Times New Roman" w:cs="Times New Roman"/>
          <w:i/>
          <w:noProof/>
        </w:rPr>
        <w:t>Carnegie Moscow Center</w:t>
      </w:r>
      <w:r w:rsidR="009722CC" w:rsidRPr="009722CC">
        <w:rPr>
          <w:rFonts w:ascii="Times New Roman" w:hAnsi="Times New Roman" w:cs="Times New Roman"/>
          <w:noProof/>
        </w:rPr>
        <w:t xml:space="preserve"> (2011), http://carnegie.ru/2011/02/01/gorbachev-and-yeltsin-reformer-and-terminator-pub-42455; I.U. Felʹshtinskiĭ and V. Pribylovskiĭ, </w:t>
      </w:r>
      <w:r w:rsidR="009722CC" w:rsidRPr="009722CC">
        <w:rPr>
          <w:rFonts w:ascii="Times New Roman" w:hAnsi="Times New Roman" w:cs="Times New Roman"/>
          <w:i/>
          <w:noProof/>
        </w:rPr>
        <w:t>The Corporation: Russia and the Kgb in the Age of President Putin</w:t>
      </w:r>
      <w:r w:rsidR="009722CC" w:rsidRPr="009722CC">
        <w:rPr>
          <w:rFonts w:ascii="Times New Roman" w:hAnsi="Times New Roman" w:cs="Times New Roman"/>
          <w:noProof/>
        </w:rPr>
        <w:t xml:space="preserve"> (Encounter Books, 2008); Gudkov; Dresden and Howard; P. Reddaway, "Is Putin's Power More Formal Than Real?," </w:t>
      </w:r>
      <w:r w:rsidR="009722CC" w:rsidRPr="009722CC">
        <w:rPr>
          <w:rFonts w:ascii="Times New Roman" w:hAnsi="Times New Roman" w:cs="Times New Roman"/>
          <w:i/>
          <w:noProof/>
        </w:rPr>
        <w:t>Post-Soviet Affairs</w:t>
      </w:r>
      <w:r w:rsidR="009722CC" w:rsidRPr="009722CC">
        <w:rPr>
          <w:rFonts w:ascii="Times New Roman" w:hAnsi="Times New Roman" w:cs="Times New Roman"/>
          <w:noProof/>
        </w:rPr>
        <w:t xml:space="preserve"> 18, no. 1 (2002); Guy Faulconbridge, "Kremlin Ruler or Putin's Puppet: Who Is Medvedev?,"  </w:t>
      </w:r>
      <w:r w:rsidR="009722CC" w:rsidRPr="009722CC">
        <w:rPr>
          <w:rFonts w:ascii="Times New Roman" w:hAnsi="Times New Roman" w:cs="Times New Roman"/>
          <w:i/>
          <w:noProof/>
        </w:rPr>
        <w:t>Reuters News</w:t>
      </w:r>
      <w:r w:rsidR="009722CC" w:rsidRPr="009722CC">
        <w:rPr>
          <w:rFonts w:ascii="Times New Roman" w:hAnsi="Times New Roman" w:cs="Times New Roman"/>
          <w:noProof/>
        </w:rPr>
        <w:t xml:space="preserve"> (2008), http://www.reuters.com/article/us-russia-election-medvedev-idUSL2436079220080224.</w:t>
      </w:r>
      <w:r w:rsidRPr="009722CC">
        <w:rPr>
          <w:rFonts w:ascii="Times New Roman" w:hAnsi="Times New Roman" w:cs="Times New Roman"/>
        </w:rPr>
        <w:fldChar w:fldCharType="end"/>
      </w:r>
    </w:p>
  </w:footnote>
  <w:footnote w:id="44">
    <w:p w14:paraId="4D7E1D71" w14:textId="72D5667D" w:rsidR="009722CC" w:rsidRPr="009722CC" w:rsidRDefault="009722CC">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Economic conditions are used as the indicator for popular support rather than general popularity for two reasons.  First is that the issue shown to be of primary concern for the average citizen in Eastern Europe was economic conditions.  The second is the fact that due to the authoritarian nature of many of the cases, public opinion polls are not available and/or reliable.  Thus the opinions of citizens on the issue they are most concerned with as it relates to government leadership is used to judge public opinion/approval.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Stigler&lt;/Author&gt;&lt;Year&gt;1973&lt;/Year&gt;&lt;RecNum&gt;378&lt;/RecNum&gt;&lt;DisplayText&gt;Stigler.&lt;/DisplayText&gt;&lt;record&gt;&lt;rec-number&gt;378&lt;/rec-number&gt;&lt;foreign-keys&gt;&lt;key app="EN" db-id="0vzs52zstwpep2e9099vt02y9p90f5zp02rt" timestamp="1492486650"&gt;378&lt;/key&gt;&lt;/foreign-keys&gt;&lt;ref-type name="Journal Article"&gt;17&lt;/ref-type&gt;&lt;contributors&gt;&lt;authors&gt;&lt;author&gt;Stigler, George J.&lt;/author&gt;&lt;/authors&gt;&lt;/contributors&gt;&lt;titles&gt;&lt;title&gt;General Economic Conditions and National Elections&lt;/title&gt;&lt;secondary-title&gt;The American Economic Review&lt;/secondary-title&gt;&lt;/titles&gt;&lt;periodical&gt;&lt;full-title&gt;The American Economic Review&lt;/full-title&gt;&lt;/periodical&gt;&lt;pages&gt;160-167&lt;/pages&gt;&lt;volume&gt;63&lt;/volume&gt;&lt;number&gt;2&lt;/number&gt;&lt;dates&gt;&lt;year&gt;1973&lt;/year&gt;&lt;/dates&gt;&lt;publisher&gt;American Economic Association&lt;/publisher&gt;&lt;isbn&gt;00028282&lt;/isbn&gt;&lt;urls&gt;&lt;related-urls&gt;&lt;url&gt;http://www.jstor.org/stable/1817068&lt;/url&gt;&lt;/related-urls&gt;&lt;/urls&gt;&lt;custom1&gt;Full publication date: May, 1973&lt;/custom1&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Stigler.</w:t>
      </w:r>
      <w:r w:rsidRPr="009722CC">
        <w:rPr>
          <w:rFonts w:ascii="Times New Roman" w:hAnsi="Times New Roman" w:cs="Times New Roman"/>
        </w:rPr>
        <w:fldChar w:fldCharType="end"/>
      </w:r>
      <w:r w:rsidRPr="009722CC">
        <w:rPr>
          <w:rFonts w:ascii="Times New Roman" w:hAnsi="Times New Roman" w:cs="Times New Roman"/>
        </w:rPr>
        <w:t xml:space="preserve"> </w:t>
      </w:r>
    </w:p>
  </w:footnote>
  <w:footnote w:id="45">
    <w:p w14:paraId="4CB6F969"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For a visual depiction of the variables and their potentials for interaction, see Appendix II </w:t>
      </w:r>
    </w:p>
  </w:footnote>
  <w:footnote w:id="46">
    <w:p w14:paraId="228B0C7C" w14:textId="1FDE2F41"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009722CC">
        <w:rPr>
          <w:rFonts w:ascii="Times New Roman" w:hAnsi="Times New Roman" w:cs="Times New Roman"/>
        </w:rPr>
        <w:t xml:space="preserve">For the hypothesis in their technical tested format (as opposed to summaries), as well as a </w:t>
      </w:r>
      <w:r w:rsidR="0048379C">
        <w:rPr>
          <w:rFonts w:ascii="Times New Roman" w:hAnsi="Times New Roman" w:cs="Times New Roman"/>
        </w:rPr>
        <w:t>pictorial</w:t>
      </w:r>
      <w:r w:rsidR="009722CC">
        <w:rPr>
          <w:rFonts w:ascii="Times New Roman" w:hAnsi="Times New Roman" w:cs="Times New Roman"/>
        </w:rPr>
        <w:t xml:space="preserve"> representation, see Appendix III.</w:t>
      </w:r>
    </w:p>
  </w:footnote>
  <w:footnote w:id="47">
    <w:p w14:paraId="3073C386" w14:textId="364AEC47" w:rsidR="00CC5246" w:rsidRDefault="00CC5246">
      <w:pPr>
        <w:pStyle w:val="FootnoteText"/>
      </w:pPr>
      <w:r>
        <w:rPr>
          <w:rStyle w:val="FootnoteReference"/>
        </w:rPr>
        <w:footnoteRef/>
      </w:r>
      <w:r>
        <w:t xml:space="preserve"> The description of the economic variable in hypothesis three includes the possibility that economic conditions worsen under the executive, as well as that the conditions remain the same as under the previous executive and during the new executive’s (the potential sultan being evaluated) time in power. </w:t>
      </w:r>
    </w:p>
  </w:footnote>
  <w:footnote w:id="48">
    <w:p w14:paraId="4EF55A8A" w14:textId="68BA34C4"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00BC7559" w:rsidRPr="009722CC">
        <w:rPr>
          <w:rFonts w:ascii="Times New Roman" w:hAnsi="Times New Roman" w:cs="Times New Roman"/>
        </w:rPr>
        <w:instrText xml:space="preserve"> ADDIN EN.CITE &lt;EndNote&gt;&lt;Cite&gt;&lt;Author&gt;Howard&lt;/Author&gt;&lt;Year&gt;2008&lt;/Year&gt;&lt;RecNum&gt;269&lt;/RecNum&gt;&lt;Pages&gt;353-354&lt;/Pages&gt;&lt;DisplayText&gt;L. M. Howard, &amp;quot;Ch. 1 &amp;amp; Appendices 1, 2, &amp;amp; 3,&amp;quot; in &lt;style face="italic"&gt;Un Peacekeeping in Civil Wars&lt;/style&gt; (Cambridge University Press, 2008), 353-54.&lt;/DisplayText&gt;&lt;record&gt;&lt;rec-number&gt;269&lt;/rec-number&gt;&lt;foreign-keys&gt;&lt;key app="EN" db-id="0vzs52zstwpep2e9099vt02y9p90f5zp02rt" timestamp="1481907962"&gt;269&lt;/key&gt;&lt;/foreign-keys&gt;&lt;ref-type name="Book Section"&gt;5&lt;/ref-type&gt;&lt;contributors&gt;&lt;authors&gt;&lt;author&gt;Howard, L. M.&lt;/author&gt;&lt;/authors&gt;&lt;/contributors&gt;&lt;titles&gt;&lt;title&gt;Ch. 1 &amp;amp; Appendices 1, 2, &amp;amp; 3&lt;/title&gt;&lt;secondary-title&gt;UN Peacekeeping in Civil Wars&lt;/secondary-title&gt;&lt;/titles&gt;&lt;dates&gt;&lt;year&gt;2008&lt;/year&gt;&lt;/dates&gt;&lt;publisher&gt;Cambridge University Press&lt;/publisher&gt;&lt;isbn&gt;9780521881388&lt;/isbn&gt;&lt;urls&gt;&lt;related-urls&gt;&lt;url&gt;https://books.google.com/books?id=QeVykay5lakC&lt;/url&gt;&lt;/related-urls&gt;&lt;/urls&gt;&lt;/record&gt;&lt;/Cite&gt;&lt;/EndNote&gt;</w:instrText>
      </w:r>
      <w:r w:rsidRPr="009722CC">
        <w:rPr>
          <w:rFonts w:ascii="Times New Roman" w:hAnsi="Times New Roman" w:cs="Times New Roman"/>
        </w:rPr>
        <w:fldChar w:fldCharType="separate"/>
      </w:r>
      <w:r w:rsidR="00BC7559" w:rsidRPr="009722CC">
        <w:rPr>
          <w:rFonts w:ascii="Times New Roman" w:hAnsi="Times New Roman" w:cs="Times New Roman"/>
          <w:noProof/>
        </w:rPr>
        <w:t xml:space="preserve">L. M. Howard, "Ch. 1 &amp; Appendices 1, 2, &amp; 3," in </w:t>
      </w:r>
      <w:r w:rsidR="00BC7559" w:rsidRPr="009722CC">
        <w:rPr>
          <w:rFonts w:ascii="Times New Roman" w:hAnsi="Times New Roman" w:cs="Times New Roman"/>
          <w:i/>
          <w:noProof/>
        </w:rPr>
        <w:t>Un Peacekeeping in Civil Wars</w:t>
      </w:r>
      <w:r w:rsidR="00BC7559" w:rsidRPr="009722CC">
        <w:rPr>
          <w:rFonts w:ascii="Times New Roman" w:hAnsi="Times New Roman" w:cs="Times New Roman"/>
          <w:noProof/>
        </w:rPr>
        <w:t xml:space="preserve"> (Cambridge University Press, 2008), 353-54.</w:t>
      </w:r>
      <w:r w:rsidRPr="009722CC">
        <w:rPr>
          <w:rFonts w:ascii="Times New Roman" w:hAnsi="Times New Roman" w:cs="Times New Roman"/>
        </w:rPr>
        <w:fldChar w:fldCharType="end"/>
      </w:r>
    </w:p>
  </w:footnote>
  <w:footnote w:id="49">
    <w:p w14:paraId="359F40DE"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For all sources included as part of the diagram, please see the expanded chart in Appendix II</w:t>
      </w:r>
    </w:p>
  </w:footnote>
  <w:footnote w:id="50">
    <w:p w14:paraId="39884B3B"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One example of this </w:t>
      </w:r>
      <w:r w:rsidRPr="009722CC">
        <w:rPr>
          <w:rFonts w:ascii="Times New Roman" w:hAnsi="Times New Roman" w:cs="Times New Roman"/>
          <w:i/>
        </w:rPr>
        <w:t xml:space="preserve">rumored </w:t>
      </w:r>
      <w:r w:rsidRPr="009722CC">
        <w:rPr>
          <w:rFonts w:ascii="Times New Roman" w:hAnsi="Times New Roman" w:cs="Times New Roman"/>
        </w:rPr>
        <w:t>service can be found in Wikipedia, but again with no corroborating sources.</w:t>
      </w:r>
    </w:p>
    <w:p w14:paraId="3CBAF452" w14:textId="77777777" w:rsidR="007455B6" w:rsidRPr="009722CC" w:rsidRDefault="007455B6" w:rsidP="00BC7559">
      <w:pPr>
        <w:pStyle w:val="FootnoteText"/>
        <w:rPr>
          <w:rFonts w:ascii="Times New Roman" w:hAnsi="Times New Roman" w:cs="Times New Roman"/>
        </w:rPr>
      </w:pP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Year&gt;2017&lt;/Year&gt;&lt;RecNum&gt;364&lt;/RecNum&gt;&lt;DisplayText&gt;&amp;quot;Mikheil Saakashvili,&amp;quot;  in &lt;style face="italic"&gt;Wikipedia&lt;/style&gt; (Wikimedia Project, 2017).&lt;/DisplayText&gt;&lt;record&gt;&lt;rec-number&gt;364&lt;/rec-number&gt;&lt;foreign-keys&gt;&lt;key app="EN" db-id="0vzs52zstwpep2e9099vt02y9p90f5zp02rt" timestamp="1490956241"&gt;364&lt;/key&gt;&lt;/foreign-keys&gt;&lt;ref-type name="Encyclopedia"&gt;53&lt;/ref-type&gt;&lt;contributors&gt;&lt;/contributors&gt;&lt;titles&gt;&lt;title&gt;Mikheil Saakashvili&lt;/title&gt;&lt;secondary-title&gt;Wikipedia&lt;/secondary-title&gt;&lt;/titles&gt;&lt;dates&gt;&lt;year&gt;2017&lt;/year&gt;&lt;/dates&gt;&lt;publisher&gt;Wikimedia Project&lt;/publisher&gt;&lt;urls&gt;&lt;related-urls&gt;&lt;url&gt;https://en.wikipedia.org/wiki/Mikheil_Saakashvili&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Mikheil Saakashvili,"  in </w:t>
      </w:r>
      <w:r w:rsidRPr="009722CC">
        <w:rPr>
          <w:rFonts w:ascii="Times New Roman" w:hAnsi="Times New Roman" w:cs="Times New Roman"/>
          <w:i/>
          <w:noProof/>
        </w:rPr>
        <w:t>Wikipedia</w:t>
      </w:r>
      <w:r w:rsidRPr="009722CC">
        <w:rPr>
          <w:rFonts w:ascii="Times New Roman" w:hAnsi="Times New Roman" w:cs="Times New Roman"/>
          <w:noProof/>
        </w:rPr>
        <w:t xml:space="preserve"> (Wikimedia Project, 2017).</w:t>
      </w:r>
      <w:r w:rsidRPr="009722CC">
        <w:rPr>
          <w:rFonts w:ascii="Times New Roman" w:hAnsi="Times New Roman" w:cs="Times New Roman"/>
        </w:rPr>
        <w:fldChar w:fldCharType="end"/>
      </w:r>
    </w:p>
  </w:footnote>
  <w:footnote w:id="51">
    <w:p w14:paraId="6B3BB81E"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Jones&lt;/Author&gt;&lt;Year&gt;1985&lt;/Year&gt;&lt;RecNum&gt;345&lt;/RecNum&gt;&lt;DisplayText&gt;E Jones, &amp;quot;The Military as an Agent for Political Socialization. Red Army and Society: A Sociology of the Soviet Military,&amp;quot;  (1985).&lt;/DisplayText&gt;&lt;record&gt;&lt;rec-number&gt;345&lt;/rec-number&gt;&lt;foreign-keys&gt;&lt;key app="EN" db-id="0vzs52zstwpep2e9099vt02y9p90f5zp02rt" timestamp="1490923516"&gt;345&lt;/key&gt;&lt;/foreign-keys&gt;&lt;ref-type name="Journal Article"&gt;17&lt;/ref-type&gt;&lt;contributors&gt;&lt;authors&gt;&lt;author&gt;E Jones&lt;/author&gt;&lt;/authors&gt;&lt;/contributors&gt;&lt;titles&gt;&lt;title&gt;The Military As An Agent For Political Socialization. Red Army And Society: A Sociology Of The Soviet Military&lt;/title&gt;&lt;/titles&gt;&lt;dates&gt;&lt;year&gt;1985&lt;/year&gt;&lt;/dates&gt;&lt;urls&gt;&lt;related-urls&gt;&lt;url&gt;http://proxyau.wrlc.org/login?url=http://search.proquest.com/docview/61175631?accountid=8285&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E Jones, "The Military as an Agent for Political Socialization. Red Army and Society: A Sociology of the Soviet Military,"  (1985).</w:t>
      </w:r>
      <w:r w:rsidRPr="009722CC">
        <w:rPr>
          <w:rFonts w:ascii="Times New Roman" w:hAnsi="Times New Roman" w:cs="Times New Roman"/>
        </w:rPr>
        <w:fldChar w:fldCharType="end"/>
      </w:r>
    </w:p>
  </w:footnote>
  <w:footnote w:id="52">
    <w:p w14:paraId="6D1337EE"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Kandelaki&lt;/Author&gt;&lt;Year&gt;2006&lt;/Year&gt;&lt;RecNum&gt;350&lt;/RecNum&gt;&lt;DisplayText&gt;Giorgi Kandelaki, &amp;quot;Georgia’s Rose Revolution,&amp;quot; (Washington DC: United States Institute of Peace, 2006).&lt;/DisplayText&gt;&lt;record&gt;&lt;rec-number&gt;350&lt;/rec-number&gt;&lt;foreign-keys&gt;&lt;key app="EN" db-id="0vzs52zstwpep2e9099vt02y9p90f5zp02rt" timestamp="1490926721"&gt;350&lt;/key&gt;&lt;/foreign-keys&gt;&lt;ref-type name="Report"&gt;27&lt;/ref-type&gt;&lt;contributors&gt;&lt;authors&gt;&lt;author&gt;Giorgi Kandelaki &lt;/author&gt;&lt;/authors&gt;&lt;tertiary-authors&gt;&lt;author&gt;USIP&lt;/author&gt;&lt;/tertiary-authors&gt;&lt;/contributors&gt;&lt;titles&gt;&lt;title&gt;Georgia’s Rose Revolution&lt;/title&gt;&lt;/titles&gt;&lt;number&gt;167&lt;/number&gt;&lt;dates&gt;&lt;year&gt;2006&lt;/year&gt;&lt;/dates&gt;&lt;pub-location&gt;Washington DC&lt;/pub-location&gt;&lt;publisher&gt;United States Institute of Peace&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Giorgi Kandelaki, "Georgia’s Rose Revolution," (Washington DC: United States Institute of Peace, 2006).</w:t>
      </w:r>
      <w:r w:rsidRPr="009722CC">
        <w:rPr>
          <w:rFonts w:ascii="Times New Roman" w:hAnsi="Times New Roman" w:cs="Times New Roman"/>
        </w:rPr>
        <w:fldChar w:fldCharType="end"/>
      </w:r>
    </w:p>
  </w:footnote>
  <w:footnote w:id="53">
    <w:p w14:paraId="155587FF"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Antidze&lt;/Author&gt;&lt;Year&gt;2014&lt;/Year&gt;&lt;RecNum&gt;357&lt;/RecNum&gt;&lt;DisplayText&gt;Margarita Antidze, &amp;quot;Court in Georgia Orders Arrest of Ex-President Saakashvili,&amp;quot;  &lt;style face="italic"&gt;Reuters&lt;/style&gt; (2014), http://www.reuters.com/article/us-georgia-saakashvili-charges-idUSKBN0G20FK20140802.&lt;/DisplayText&gt;&lt;record&gt;&lt;rec-number&gt;357&lt;/rec-number&gt;&lt;foreign-keys&gt;&lt;key app="EN" db-id="0vzs52zstwpep2e9099vt02y9p90f5zp02rt" timestamp="1490931057"&gt;357&lt;/key&gt;&lt;/foreign-keys&gt;&lt;ref-type name="Electronic Article"&gt;43&lt;/ref-type&gt;&lt;contributors&gt;&lt;authors&gt;&lt;author&gt;Margarita Antidze &lt;/author&gt;&lt;/authors&gt;&lt;/contributors&gt;&lt;titles&gt;&lt;title&gt;Court in Georgia orders arrest of ex-president Saakashvili&lt;/title&gt;&lt;secondary-title&gt;Reuters&lt;/secondary-title&gt;&lt;tertiary-title&gt;reuters.com&lt;/tertiary-title&gt;&lt;/titles&gt;&lt;periodical&gt;&lt;full-title&gt;Reuters&lt;/full-title&gt;&lt;/periodical&gt;&lt;dates&gt;&lt;year&gt;2014&lt;/year&gt;&lt;/dates&gt;&lt;pub-location&gt;Tibilisi&lt;/pub-location&gt;&lt;publisher&gt;Reuters News Agency&lt;/publisher&gt;&lt;urls&gt;&lt;related-urls&gt;&lt;url&gt;http://www.reuters.com/article/us-georgia-saakashvili-charges-idUSKBN0G20FK20140802&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Margarita Antidze, "Court in Georgia Orders Arrest of Ex-President Saakashvili,"  </w:t>
      </w:r>
      <w:r w:rsidRPr="009722CC">
        <w:rPr>
          <w:rFonts w:ascii="Times New Roman" w:hAnsi="Times New Roman" w:cs="Times New Roman"/>
          <w:i/>
          <w:noProof/>
        </w:rPr>
        <w:t>Reuters</w:t>
      </w:r>
      <w:r w:rsidRPr="009722CC">
        <w:rPr>
          <w:rFonts w:ascii="Times New Roman" w:hAnsi="Times New Roman" w:cs="Times New Roman"/>
          <w:noProof/>
        </w:rPr>
        <w:t xml:space="preserve"> (2014), http://www.reuters.com/article/us-georgia-saakashvili-charges-idUSKBN0G20FK20140802.</w:t>
      </w:r>
      <w:r w:rsidRPr="009722CC">
        <w:rPr>
          <w:rFonts w:ascii="Times New Roman" w:hAnsi="Times New Roman" w:cs="Times New Roman"/>
        </w:rPr>
        <w:fldChar w:fldCharType="end"/>
      </w:r>
    </w:p>
  </w:footnote>
  <w:footnote w:id="54">
    <w:p w14:paraId="0D4EEFB9"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Chance&lt;/Author&gt;&lt;Year&gt;2009&lt;/Year&gt;&lt;RecNum&gt;351&lt;/RecNum&gt;&lt;DisplayText&gt;Matthew Chance and Nunu Japaridze, &amp;quot;Georgia Foils Mutiny at Military Base Ahead of Training Activities,&amp;quot;  &lt;style face="italic"&gt;CNN&lt;/style&gt; (2009).&lt;/DisplayText&gt;&lt;record&gt;&lt;rec-number&gt;351&lt;/rec-number&gt;&lt;foreign-keys&gt;&lt;key app="EN" db-id="0vzs52zstwpep2e9099vt02y9p90f5zp02rt" timestamp="1490927084"&gt;351&lt;/key&gt;&lt;/foreign-keys&gt;&lt;ref-type name="Electronic Article"&gt;43&lt;/ref-type&gt;&lt;contributors&gt;&lt;authors&gt;&lt;author&gt;Matthew Chance&lt;/author&gt;&lt;author&gt;Nunu Japaridze&lt;/author&gt;&lt;/authors&gt;&lt;/contributors&gt;&lt;titles&gt;&lt;title&gt;Georgia foils mutiny at military base ahead of training activities&lt;/title&gt;&lt;secondary-title&gt;CNN&lt;/secondary-title&gt;&lt;/titles&gt;&lt;periodical&gt;&lt;full-title&gt;CNN&lt;/full-title&gt;&lt;/periodical&gt;&lt;dates&gt;&lt;year&gt;2009&lt;/year&gt;&lt;/dates&gt;&lt;publisher&gt;Cable News Network&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Matthew Chance and Nunu Japaridze, "Georgia Foils Mutiny at Military Base Ahead of Training Activities,"  </w:t>
      </w:r>
      <w:r w:rsidRPr="009722CC">
        <w:rPr>
          <w:rFonts w:ascii="Times New Roman" w:hAnsi="Times New Roman" w:cs="Times New Roman"/>
          <w:i/>
          <w:noProof/>
        </w:rPr>
        <w:t>CNN</w:t>
      </w:r>
      <w:r w:rsidRPr="009722CC">
        <w:rPr>
          <w:rFonts w:ascii="Times New Roman" w:hAnsi="Times New Roman" w:cs="Times New Roman"/>
          <w:noProof/>
        </w:rPr>
        <w:t xml:space="preserve"> (2009).</w:t>
      </w:r>
      <w:r w:rsidRPr="009722CC">
        <w:rPr>
          <w:rFonts w:ascii="Times New Roman" w:hAnsi="Times New Roman" w:cs="Times New Roman"/>
        </w:rPr>
        <w:fldChar w:fldCharType="end"/>
      </w:r>
    </w:p>
  </w:footnote>
  <w:footnote w:id="55">
    <w:p w14:paraId="284F3485"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See Appendix I for source data</w:t>
      </w:r>
    </w:p>
  </w:footnote>
  <w:footnote w:id="56">
    <w:p w14:paraId="019EA185"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Mitchell&lt;/Author&gt;&lt;Year&gt;2014&lt;/Year&gt;&lt;RecNum&gt;363&lt;/RecNum&gt;&lt;DisplayText&gt;Lincoln Mitchell, &amp;quot;Saakashvili Doesn’t Need a Little Help from His Friends,&amp;quot;  &lt;style face="italic"&gt;Foreing Policy&lt;/style&gt; (2014), http://foreignpolicy.com/2014/08/04/the-one-place-where-washington-can-make-a-difference/.&lt;/DisplayText&gt;&lt;record&gt;&lt;rec-number&gt;363&lt;/rec-number&gt;&lt;foreign-keys&gt;&lt;key app="EN" db-id="0vzs52zstwpep2e9099vt02y9p90f5zp02rt" timestamp="1490955646"&gt;363&lt;/key&gt;&lt;/foreign-keys&gt;&lt;ref-type name="Electronic Article"&gt;43&lt;/ref-type&gt;&lt;contributors&gt;&lt;authors&gt;&lt;author&gt;Lincoln Mitchell&lt;/author&gt;&lt;/authors&gt;&lt;/contributors&gt;&lt;titles&gt;&lt;title&gt;Saakashvili Doesn’t Need a Little Help from His Friends&lt;/title&gt;&lt;secondary-title&gt;Foreing Policy&lt;/secondary-title&gt;&lt;tertiary-title&gt;foreignpolicy.com&lt;/tertiary-title&gt;&lt;/titles&gt;&lt;periodical&gt;&lt;full-title&gt;Foreing Policy&lt;/full-title&gt;&lt;/periodical&gt;&lt;dates&gt;&lt;year&gt;2014&lt;/year&gt;&lt;/dates&gt;&lt;publisher&gt;Foreign Policy&lt;/publisher&gt;&lt;urls&gt;&lt;related-urls&gt;&lt;url&gt;http://foreignpolicy.com/2014/08/04/the-one-place-where-washington-can-make-a-difference/&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Lincoln Mitchell, "Saakashvili Doesn’t Need a Little Help from His Friends,"  </w:t>
      </w:r>
      <w:r w:rsidRPr="009722CC">
        <w:rPr>
          <w:rFonts w:ascii="Times New Roman" w:hAnsi="Times New Roman" w:cs="Times New Roman"/>
          <w:i/>
          <w:noProof/>
        </w:rPr>
        <w:t>Foreing Policy</w:t>
      </w:r>
      <w:r w:rsidRPr="009722CC">
        <w:rPr>
          <w:rFonts w:ascii="Times New Roman" w:hAnsi="Times New Roman" w:cs="Times New Roman"/>
          <w:noProof/>
        </w:rPr>
        <w:t xml:space="preserve"> (2014), http://foreignpolicy.com/2014/08/04/the-one-place-where-washington-can-make-a-difference/.</w:t>
      </w:r>
      <w:r w:rsidRPr="009722CC">
        <w:rPr>
          <w:rFonts w:ascii="Times New Roman" w:hAnsi="Times New Roman" w:cs="Times New Roman"/>
        </w:rPr>
        <w:fldChar w:fldCharType="end"/>
      </w:r>
      <w:r w:rsidRPr="009722CC">
        <w:rPr>
          <w:rFonts w:ascii="Times New Roman" w:hAnsi="Times New Roman" w:cs="Times New Roman"/>
        </w:rPr>
        <w:t xml:space="preserve">  The rumors of Saakashvili’s military background can be found here but cannot be substantiated: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Year&gt;2017&lt;/Year&gt;&lt;RecNum&gt;364&lt;/RecNum&gt;&lt;DisplayText&gt;&amp;quot;Mikheil Saakashvili.&amp;quot;&lt;/DisplayText&gt;&lt;record&gt;&lt;rec-number&gt;364&lt;/rec-number&gt;&lt;foreign-keys&gt;&lt;key app="EN" db-id="0vzs52zstwpep2e9099vt02y9p90f5zp02rt" timestamp="1490956241"&gt;364&lt;/key&gt;&lt;/foreign-keys&gt;&lt;ref-type name="Encyclopedia"&gt;53&lt;/ref-type&gt;&lt;contributors&gt;&lt;/contributors&gt;&lt;titles&gt;&lt;title&gt;Mikheil Saakashvili&lt;/title&gt;&lt;secondary-title&gt;Wikipedia&lt;/secondary-title&gt;&lt;/titles&gt;&lt;dates&gt;&lt;year&gt;2017&lt;/year&gt;&lt;/dates&gt;&lt;publisher&gt;Wikimedia Project&lt;/publisher&gt;&lt;urls&gt;&lt;related-urls&gt;&lt;url&gt;https://en.wikipedia.org/wiki/Mikheil_Saakashvili&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Mikheil Saakashvili."</w:t>
      </w:r>
      <w:r w:rsidRPr="009722CC">
        <w:rPr>
          <w:rFonts w:ascii="Times New Roman" w:hAnsi="Times New Roman" w:cs="Times New Roman"/>
        </w:rPr>
        <w:fldChar w:fldCharType="end"/>
      </w:r>
    </w:p>
  </w:footnote>
  <w:footnote w:id="57">
    <w:p w14:paraId="3DA71E91"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Eglitis&lt;/Author&gt;&lt;Year&gt;2017&lt;/Year&gt;&lt;RecNum&gt;360&lt;/RecNum&gt;&lt;Pages&gt;268&lt;/Pages&gt;&lt;DisplayText&gt;Daina S. Eglitis and Laura Ardava, &amp;quot;Challenges of a Post-Communist Presidency: Vaira Vike-Freiberga and the Leadership of Latvia,&amp;quot; in &lt;style face="italic"&gt;Women Presidents and Prime Ministers in Post-Transition Democracies&lt;/style&gt;, ed. Verónica Montecinos (London: Palgrave Macmillan UK, 2017), 268.&lt;/DisplayText&gt;&lt;record&gt;&lt;rec-number&gt;360&lt;/rec-number&gt;&lt;foreign-keys&gt;&lt;key app="EN" db-id="0vzs52zstwpep2e9099vt02y9p90f5zp02rt" timestamp="1490935456"&gt;360&lt;/key&gt;&lt;/foreign-keys&gt;&lt;ref-type name="Book Section"&gt;5&lt;/ref-type&gt;&lt;contributors&gt;&lt;authors&gt;&lt;author&gt;Eglitis, Daina S.&lt;/author&gt;&lt;author&gt;Ardava, Laura&lt;/author&gt;&lt;/authors&gt;&lt;secondary-authors&gt;&lt;author&gt;Montecinos, Verónica&lt;/author&gt;&lt;/secondary-authors&gt;&lt;/contributors&gt;&lt;titles&gt;&lt;title&gt;Challenges of a Post-Communist Presidency: Vaira Vike-Freiberga and the Leadership of Latvia&lt;/title&gt;&lt;secondary-title&gt;Women Presidents and Prime Ministers in Post-Transition Democracies&lt;/secondary-title&gt;&lt;/titles&gt;&lt;pages&gt;259-276&lt;/pages&gt;&lt;dates&gt;&lt;year&gt;2017&lt;/year&gt;&lt;pub-dates&gt;&lt;date&gt;2017//&lt;/date&gt;&lt;/pub-dates&gt;&lt;/dates&gt;&lt;pub-location&gt;London&lt;/pub-location&gt;&lt;publisher&gt;Palgrave Macmillan UK&lt;/publisher&gt;&lt;isbn&gt;978-1-137-48240-2&lt;/isbn&gt;&lt;urls&gt;&lt;related-urls&gt;&lt;url&gt;http://dx.doi.org/10.1057/978-1-137-48240-2_13&lt;/url&gt;&lt;/related-urls&gt;&lt;/urls&gt;&lt;electronic-resource-num&gt;10.1057/978-1-137-48240-2_13&lt;/electronic-resource-num&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Daina S. Eglitis and Laura Ardava, "Challenges of a Post-Communist Presidency: Vaira Vike-Freiberga and the Leadership of Latvia," in </w:t>
      </w:r>
      <w:r w:rsidRPr="009722CC">
        <w:rPr>
          <w:rFonts w:ascii="Times New Roman" w:hAnsi="Times New Roman" w:cs="Times New Roman"/>
          <w:i/>
          <w:noProof/>
        </w:rPr>
        <w:t>Women Presidents and Prime Ministers in Post-Transition Democracies</w:t>
      </w:r>
      <w:r w:rsidRPr="009722CC">
        <w:rPr>
          <w:rFonts w:ascii="Times New Roman" w:hAnsi="Times New Roman" w:cs="Times New Roman"/>
          <w:noProof/>
        </w:rPr>
        <w:t>, ed. Verónica Montecinos (London: Palgrave Macmillan UK, 2017), 268.</w:t>
      </w:r>
      <w:r w:rsidRPr="009722CC">
        <w:rPr>
          <w:rFonts w:ascii="Times New Roman" w:hAnsi="Times New Roman" w:cs="Times New Roman"/>
        </w:rPr>
        <w:fldChar w:fldCharType="end"/>
      </w:r>
    </w:p>
  </w:footnote>
  <w:footnote w:id="58">
    <w:p w14:paraId="4F4C83CE"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Analytics&lt;/Author&gt;&lt;RecNum&gt;113&lt;/RecNum&gt;&lt;DisplayText&gt;Gallup Analytics, &amp;quot;Approval of Country&amp;apos;s Leadership,&amp;quot; ed. Gallup (Washington, D.C.).&lt;/DisplayText&gt;&lt;record&gt;&lt;rec-number&gt;113&lt;/rec-number&gt;&lt;foreign-keys&gt;&lt;key app="EN" db-id="0vzs52zstwpep2e9099vt02y9p90f5zp02rt" timestamp="1478112458"&gt;113&lt;/key&gt;&lt;/foreign-keys&gt;&lt;ref-type name="Dataset"&gt;59&lt;/ref-type&gt;&lt;contributors&gt;&lt;authors&gt;&lt;author&gt;Gallup Analytics&lt;/author&gt;&lt;/authors&gt;&lt;secondary-authors&gt;&lt;author&gt;Gallup&lt;/author&gt;&lt;/secondary-authors&gt;&lt;subsidiary-authors&gt;&lt;author&gt;Gallup&lt;/author&gt;&lt;/subsidiary-authors&gt;&lt;/contributors&gt;&lt;titles&gt;&lt;title&gt;Approval of Country&amp;apos;s Leadership&lt;/title&gt;&lt;/titles&gt;&lt;dates&gt;&lt;/dates&gt;&lt;pub-location&gt;Washington, D.C.&lt;/pub-location&gt;&lt;urls&gt;&lt;related-urls&gt;&lt;url&gt;https://analyticscampus-gallup-com.proxyau.wrlc.org/Tables/&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Gallup Analytics, "Approval of Country's Leadership," ed. Gallup (Washington, D.C.).</w:t>
      </w:r>
      <w:r w:rsidRPr="009722CC">
        <w:rPr>
          <w:rFonts w:ascii="Times New Roman" w:hAnsi="Times New Roman" w:cs="Times New Roman"/>
        </w:rPr>
        <w:fldChar w:fldCharType="end"/>
      </w:r>
    </w:p>
  </w:footnote>
  <w:footnote w:id="59">
    <w:p w14:paraId="4569670D"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Shevtsova&lt;/Author&gt;&lt;Year&gt;2011&lt;/Year&gt;&lt;RecNum&gt;136&lt;/RecNum&gt;&lt;DisplayText&gt;Shevtsova.&lt;/DisplayText&gt;&lt;record&gt;&lt;rec-number&gt;136&lt;/rec-number&gt;&lt;foreign-keys&gt;&lt;key app="EN" db-id="0vzs52zstwpep2e9099vt02y9p90f5zp02rt" timestamp="1479263125"&gt;136&lt;/key&gt;&lt;/foreign-keys&gt;&lt;ref-type name="Electronic Article"&gt;43&lt;/ref-type&gt;&lt;contributors&gt;&lt;authors&gt;&lt;author&gt;Lilia Shevtsova&lt;/author&gt;&lt;/authors&gt;&lt;/contributors&gt;&lt;titles&gt;&lt;title&gt;Gorbachev and Yeltsin: Reformer and Terminator&lt;/title&gt;&lt;secondary-title&gt;Carnegie Moscow Center&lt;/secondary-title&gt;&lt;/titles&gt;&lt;periodical&gt;&lt;full-title&gt;Carnegie Moscow Center&lt;/full-title&gt;&lt;/periodical&gt;&lt;dates&gt;&lt;year&gt;2011&lt;/year&gt;&lt;/dates&gt;&lt;pub-location&gt;Moscow&lt;/pub-location&gt;&lt;publisher&gt;Carnegie Endowment for International Peace&lt;/publisher&gt;&lt;urls&gt;&lt;related-urls&gt;&lt;url&gt;http://carnegie.ru/2011/02/01/gorbachev-and-yeltsin-reformer-and-terminator-pub-42455&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Shevtsova.</w:t>
      </w:r>
      <w:r w:rsidRPr="009722CC">
        <w:rPr>
          <w:rFonts w:ascii="Times New Roman" w:hAnsi="Times New Roman" w:cs="Times New Roman"/>
        </w:rPr>
        <w:fldChar w:fldCharType="end"/>
      </w:r>
    </w:p>
  </w:footnote>
  <w:footnote w:id="60">
    <w:p w14:paraId="77A3492B" w14:textId="6025427E"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HdWRrb3Y8L0F1dGhvcj48WWVhcj4yMDExPC9ZZWFyPjxS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</w:fldData>
        </w:fldChar>
      </w:r>
      <w:r w:rsidR="00405B8E" w:rsidRPr="009722CC">
        <w:rPr>
          <w:rFonts w:ascii="Times New Roman" w:hAnsi="Times New Roman" w:cs="Times New Roman"/>
        </w:rPr>
        <w:instrText xml:space="preserve"> ADDIN EN.CITE </w:instrText>
      </w:r>
      <w:r w:rsidR="00405B8E" w:rsidRPr="009722CC">
        <w:rPr>
          <w:rFonts w:ascii="Times New Roman" w:hAnsi="Times New Roman" w:cs="Times New Roman"/>
        </w:rPr>
        <w:fldChar w:fldCharType="begin">
          <w:fldData xml:space="preserve">PEVuZE5vdGU+PENpdGU+PEF1dGhvcj5HdWRrb3Y8L0F1dGhvcj48WWVhcj4yMDExPC9ZZWFyPjxS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</w:fldData>
        </w:fldChar>
      </w:r>
      <w:r w:rsidR="00405B8E" w:rsidRPr="009722CC">
        <w:rPr>
          <w:rFonts w:ascii="Times New Roman" w:hAnsi="Times New Roman" w:cs="Times New Roman"/>
        </w:rPr>
        <w:instrText xml:space="preserve"> ADDIN EN.CITE.DATA </w:instrText>
      </w:r>
      <w:r w:rsidR="00405B8E" w:rsidRPr="009722CC">
        <w:rPr>
          <w:rFonts w:ascii="Times New Roman" w:hAnsi="Times New Roman" w:cs="Times New Roman"/>
        </w:rPr>
      </w:r>
      <w:r w:rsidR="00405B8E"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00405B8E" w:rsidRPr="009722CC">
        <w:rPr>
          <w:rFonts w:ascii="Times New Roman" w:hAnsi="Times New Roman" w:cs="Times New Roman"/>
          <w:noProof/>
        </w:rPr>
        <w:t xml:space="preserve">Gudkov; ITAR-TASS, "Russian Patriarch Praises Putin Address,"  2000; O. Kryshtanovskaya and S. White, "Putin's Militocracy," </w:t>
      </w:r>
      <w:r w:rsidR="00405B8E" w:rsidRPr="009722CC">
        <w:rPr>
          <w:rFonts w:ascii="Times New Roman" w:hAnsi="Times New Roman" w:cs="Times New Roman"/>
          <w:i/>
          <w:noProof/>
        </w:rPr>
        <w:t>Post-Soviet Affairs</w:t>
      </w:r>
      <w:r w:rsidR="00405B8E" w:rsidRPr="009722CC">
        <w:rPr>
          <w:rFonts w:ascii="Times New Roman" w:hAnsi="Times New Roman" w:cs="Times New Roman"/>
          <w:noProof/>
        </w:rPr>
        <w:t xml:space="preserve"> 19, no. 4 (2003).</w:t>
      </w:r>
      <w:r w:rsidRPr="009722CC">
        <w:rPr>
          <w:rFonts w:ascii="Times New Roman" w:hAnsi="Times New Roman" w:cs="Times New Roman"/>
        </w:rPr>
        <w:fldChar w:fldCharType="end"/>
      </w:r>
    </w:p>
  </w:footnote>
  <w:footnote w:id="61">
    <w:p w14:paraId="4E3AE298"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utcheson&lt;/Author&gt;&lt;Year&gt;2016&lt;/Year&gt;&lt;RecNum&gt;70&lt;/RecNum&gt;&lt;DisplayText&gt;Hutcheson and Petersson.&lt;/DisplayText&gt;&lt;record&gt;&lt;rec-number&gt;70&lt;/rec-number&gt;&lt;foreign-keys&gt;&lt;key app="EN" db-id="0vzs52zstwpep2e9099vt02y9p90f5zp02rt" timestamp="1475427528"&gt;70&lt;/key&gt;&lt;/foreign-keys&gt;&lt;ref-type name="Journal Article"&gt;17&lt;/ref-type&gt;&lt;contributors&gt;&lt;authors&gt;&lt;author&gt;Hutcheson, D. S.&lt;/author&gt;&lt;author&gt;Petersson, B.&lt;/author&gt;&lt;/authors&gt;&lt;/contributors&gt;&lt;auth-address&gt;Associate Professor of Political Science, Faculty of Culture and Society, Department of Global Political Studies, Malmö University, SE-205 06 Malmö, Sweden&amp;#xD;Professor of Political Science &amp;amp; IMER (International Migration and Ethnic Relations), Vice Dean/Research Faculty of Culture and Society, Malmö University, SE-205 06 Malmö, Sweden&lt;/auth-address&gt;&lt;titles&gt;&lt;title&gt;Shortcut to Legitimacy: Popularity in Putin’s Russia&lt;/title&gt;&lt;secondary-title&gt;Europe - Asia Studies&lt;/secondary-title&gt;&lt;/titles&gt;&lt;periodical&gt;&lt;full-title&gt;Europe - Asia Studies&lt;/full-title&gt;&lt;/periodical&gt;&lt;pages&gt;1-20&lt;/pages&gt;&lt;dates&gt;&lt;year&gt;2016&lt;/year&gt;&lt;/dates&gt;&lt;work-type&gt;Article in Press&lt;/work-type&gt;&lt;urls&gt;&lt;related-urls&gt;&lt;url&gt;https://www.scopus.com/inward/record.uri?eid=2-s2.0-84987660394&amp;amp;partnerID=40&amp;amp;md5=97e487bdeb7c4b5a99b89a964276b555&lt;/url&gt;&lt;/related-urls&gt;&lt;/urls&gt;&lt;electronic-resource-num&gt;10.1080/09668136.2016.1216949&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utcheson and Petersson.</w:t>
      </w:r>
      <w:r w:rsidRPr="009722CC">
        <w:rPr>
          <w:rFonts w:ascii="Times New Roman" w:hAnsi="Times New Roman" w:cs="Times New Roman"/>
        </w:rPr>
        <w:fldChar w:fldCharType="end"/>
      </w:r>
    </w:p>
  </w:footnote>
  <w:footnote w:id="62">
    <w:p w14:paraId="4413B151" w14:textId="3EC30B9E"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xpbno7IENo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</w:fldData>
        </w:fldChar>
      </w:r>
      <w:r w:rsidR="00E83044" w:rsidRPr="009722CC">
        <w:rPr>
          <w:rFonts w:ascii="Times New Roman" w:hAnsi="Times New Roman" w:cs="Times New Roman"/>
        </w:rPr>
        <w:instrText xml:space="preserve"> ADDIN EN.CITE </w:instrText>
      </w:r>
      <w:r w:rsidR="00E83044"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xpbno7IENo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</w:fldData>
        </w:fldChar>
      </w:r>
      <w:r w:rsidR="00E83044" w:rsidRPr="009722CC">
        <w:rPr>
          <w:rFonts w:ascii="Times New Roman" w:hAnsi="Times New Roman" w:cs="Times New Roman"/>
        </w:rPr>
        <w:instrText xml:space="preserve"> ADDIN EN.CITE.DATA </w:instrText>
      </w:r>
      <w:r w:rsidR="00E83044" w:rsidRPr="009722CC">
        <w:rPr>
          <w:rFonts w:ascii="Times New Roman" w:hAnsi="Times New Roman" w:cs="Times New Roman"/>
        </w:rPr>
      </w:r>
      <w:r w:rsidR="00E83044"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00E83044" w:rsidRPr="009722CC">
        <w:rPr>
          <w:rFonts w:ascii="Times New Roman" w:hAnsi="Times New Roman" w:cs="Times New Roman"/>
          <w:noProof/>
        </w:rPr>
        <w:t xml:space="preserve">Baker and Glasser; Linz; Chrystia Freeland, "Russia’s “Sultan” Putin,"  </w:t>
      </w:r>
      <w:r w:rsidR="00E83044" w:rsidRPr="009722CC">
        <w:rPr>
          <w:rFonts w:ascii="Times New Roman" w:hAnsi="Times New Roman" w:cs="Times New Roman"/>
          <w:i/>
          <w:noProof/>
        </w:rPr>
        <w:t>Reuters News</w:t>
      </w:r>
      <w:r w:rsidR="00E83044" w:rsidRPr="009722CC">
        <w:rPr>
          <w:rFonts w:ascii="Times New Roman" w:hAnsi="Times New Roman" w:cs="Times New Roman"/>
          <w:noProof/>
        </w:rPr>
        <w:t xml:space="preserve"> (2011), http://blogs.reuters.com/chrystia-freeland/2011/09/30/russias-sultan-putin/; Christian Neef and Matthias Schepp, "The Puppet President: Medvedev's Betrayal of Russian Democracy,"  </w:t>
      </w:r>
      <w:r w:rsidR="00E83044" w:rsidRPr="009722CC">
        <w:rPr>
          <w:rFonts w:ascii="Times New Roman" w:hAnsi="Times New Roman" w:cs="Times New Roman"/>
          <w:i/>
          <w:noProof/>
        </w:rPr>
        <w:t>Spiegel Online</w:t>
      </w:r>
      <w:r w:rsidR="00E83044" w:rsidRPr="009722CC">
        <w:rPr>
          <w:rFonts w:ascii="Times New Roman" w:hAnsi="Times New Roman" w:cs="Times New Roman"/>
          <w:noProof/>
        </w:rPr>
        <w:t xml:space="preserve"> (2011), http://www.spiegel.de/international/world/the-puppet-president-medvedev-s-betrayal-of-russian-democracy-a-789767.html; Gudkov; Hyde; Ben Noble, "Putin Just Won a Supermajority in the Duma. That Matters.,"  </w:t>
      </w:r>
      <w:r w:rsidR="00E83044" w:rsidRPr="009722CC">
        <w:rPr>
          <w:rFonts w:ascii="Times New Roman" w:hAnsi="Times New Roman" w:cs="Times New Roman"/>
          <w:i/>
          <w:noProof/>
        </w:rPr>
        <w:t>The Washngton Post</w:t>
      </w:r>
      <w:r w:rsidR="00E83044" w:rsidRPr="009722CC">
        <w:rPr>
          <w:rFonts w:ascii="Times New Roman" w:hAnsi="Times New Roman" w:cs="Times New Roman"/>
          <w:noProof/>
        </w:rPr>
        <w:t xml:space="preserve"> (2016), https://www.washingtonpost.com/news/monkey-cage/wp/2016/10/01/putin-just-won-a-super-majority-in-the-duma-that-matters/; Oversloot.</w:t>
      </w:r>
      <w:r w:rsidRPr="009722CC">
        <w:rPr>
          <w:rFonts w:ascii="Times New Roman" w:hAnsi="Times New Roman" w:cs="Times New Roman"/>
        </w:rPr>
        <w:fldChar w:fldCharType="end"/>
      </w:r>
    </w:p>
  </w:footnote>
  <w:footnote w:id="63">
    <w:p w14:paraId="428650EF"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leason&lt;/Author&gt;&lt;Year&gt;2007&lt;/Year&gt;&lt;RecNum&gt;301&lt;/RecNum&gt;&lt;DisplayText&gt;Gregory Gleason, &amp;quot;Turkmenistan under Niyazov and Berdymukhammedov,&amp;quot; in &lt;style face="italic"&gt;Worst of the Worst&lt;/style&gt;, ed. Robert I. Rotberg (Cambriage, MA; Washington, DC: World Peace Foundation, Brookings Institution Press, 2007).&lt;/DisplayText&gt;&lt;record&gt;&lt;rec-number&gt;301&lt;/rec-number&gt;&lt;foreign-keys&gt;&lt;key app="EN" db-id="0vzs52zstwpep2e9099vt02y9p90f5zp02rt" timestamp="1488519177"&gt;301&lt;/key&gt;&lt;/foreign-keys&gt;&lt;ref-type name="Book Section"&gt;5&lt;/ref-type&gt;&lt;contributors&gt;&lt;authors&gt;&lt;author&gt;Gregory Gleason&lt;/author&gt;&lt;/authors&gt;&lt;secondary-authors&gt;&lt;author&gt;Robert I. Rotberg&lt;/author&gt;&lt;/secondary-authors&gt;&lt;/contributors&gt;&lt;titles&gt;&lt;title&gt;Turkmenistan under Niyazov and Berdymukhammedov&lt;/title&gt;&lt;secondary-title&gt;Worst of the Worst&lt;/secondary-title&gt;&lt;/titles&gt;&lt;pages&gt;115-134&lt;/pages&gt;&lt;section&gt;5&lt;/section&gt;&lt;dates&gt;&lt;year&gt;2007&lt;/year&gt;&lt;/dates&gt;&lt;pub-location&gt;Cambriage, MA; Washington, DC&lt;/pub-location&gt;&lt;publisher&gt;World Peace Foundation, Brookings Institution Press&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Gregory Gleason, "Turkmenistan under Niyazov and Berdymukhammedov," in </w:t>
      </w:r>
      <w:r w:rsidRPr="009722CC">
        <w:rPr>
          <w:rFonts w:ascii="Times New Roman" w:hAnsi="Times New Roman" w:cs="Times New Roman"/>
          <w:i/>
          <w:noProof/>
        </w:rPr>
        <w:t>Worst of the Worst</w:t>
      </w:r>
      <w:r w:rsidRPr="009722CC">
        <w:rPr>
          <w:rFonts w:ascii="Times New Roman" w:hAnsi="Times New Roman" w:cs="Times New Roman"/>
          <w:noProof/>
        </w:rPr>
        <w:t>, ed. Robert I. Rotberg (Cambriage, MA; Washington, DC: World Peace Foundation, Brookings Institution Press, 2007).</w:t>
      </w:r>
      <w:r w:rsidRPr="009722CC">
        <w:rPr>
          <w:rFonts w:ascii="Times New Roman" w:hAnsi="Times New Roman" w:cs="Times New Roman"/>
        </w:rPr>
        <w:fldChar w:fldCharType="end"/>
      </w:r>
    </w:p>
  </w:footnote>
  <w:footnote w:id="64">
    <w:p w14:paraId="35DBB8DE"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leason&lt;/Author&gt;&lt;Year&gt;2007&lt;/Year&gt;&lt;RecNum&gt;301&lt;/RecNum&gt;&lt;DisplayText&gt;Ibid.&lt;/DisplayText&gt;&lt;record&gt;&lt;rec-number&gt;301&lt;/rec-number&gt;&lt;foreign-keys&gt;&lt;key app="EN" db-id="0vzs52zstwpep2e9099vt02y9p90f5zp02rt" timestamp="1488519177"&gt;301&lt;/key&gt;&lt;/foreign-keys&gt;&lt;ref-type name="Book Section"&gt;5&lt;/ref-type&gt;&lt;contributors&gt;&lt;authors&gt;&lt;author&gt;Gregory Gleason&lt;/author&gt;&lt;/authors&gt;&lt;secondary-authors&gt;&lt;author&gt;Robert I. Rotberg&lt;/author&gt;&lt;/secondary-authors&gt;&lt;/contributors&gt;&lt;titles&gt;&lt;title&gt;Turkmenistan under Niyazov and Berdymukhammedov&lt;/title&gt;&lt;secondary-title&gt;Worst of the Worst&lt;/secondary-title&gt;&lt;/titles&gt;&lt;pages&gt;115-134&lt;/pages&gt;&lt;section&gt;5&lt;/section&gt;&lt;dates&gt;&lt;year&gt;2007&lt;/year&gt;&lt;/dates&gt;&lt;pub-location&gt;Cambriage, MA; Washington, DC&lt;/pub-location&gt;&lt;publisher&gt;World Peace Foundation, Brookings Institution Press&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Ibid.</w:t>
      </w:r>
      <w:r w:rsidRPr="009722CC">
        <w:rPr>
          <w:rFonts w:ascii="Times New Roman" w:hAnsi="Times New Roman" w:cs="Times New Roman"/>
        </w:rPr>
        <w:fldChar w:fldCharType="end"/>
      </w:r>
    </w:p>
  </w:footnote>
  <w:footnote w:id="65">
    <w:p w14:paraId="494FE089"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leason&lt;/Author&gt;&lt;Year&gt;2007&lt;/Year&gt;&lt;RecNum&gt;301&lt;/RecNum&gt;&lt;Pages&gt;125-128&lt;/Pages&gt;&lt;DisplayText&gt;Ibid., 125-28.&lt;/DisplayText&gt;&lt;record&gt;&lt;rec-number&gt;301&lt;/rec-number&gt;&lt;foreign-keys&gt;&lt;key app="EN" db-id="0vzs52zstwpep2e9099vt02y9p90f5zp02rt" timestamp="1488519177"&gt;301&lt;/key&gt;&lt;/foreign-keys&gt;&lt;ref-type name="Book Section"&gt;5&lt;/ref-type&gt;&lt;contributors&gt;&lt;authors&gt;&lt;author&gt;Gregory Gleason&lt;/author&gt;&lt;/authors&gt;&lt;secondary-authors&gt;&lt;author&gt;Robert I. Rotberg&lt;/author&gt;&lt;/secondary-authors&gt;&lt;/contributors&gt;&lt;titles&gt;&lt;title&gt;Turkmenistan under Niyazov and Berdymukhammedov&lt;/title&gt;&lt;secondary-title&gt;Worst of the Worst&lt;/secondary-title&gt;&lt;/titles&gt;&lt;pages&gt;115-134&lt;/pages&gt;&lt;section&gt;5&lt;/section&gt;&lt;dates&gt;&lt;year&gt;2007&lt;/year&gt;&lt;/dates&gt;&lt;pub-location&gt;Cambriage, MA; Washington, DC&lt;/pub-location&gt;&lt;publisher&gt;World Peace Foundation, Brookings Institution Press&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Ibid., 125-28.</w:t>
      </w:r>
      <w:r w:rsidRPr="009722CC">
        <w:rPr>
          <w:rFonts w:ascii="Times New Roman" w:hAnsi="Times New Roman" w:cs="Times New Roman"/>
        </w:rPr>
        <w:fldChar w:fldCharType="end"/>
      </w:r>
    </w:p>
  </w:footnote>
  <w:footnote w:id="66">
    <w:p w14:paraId="1865B0FA"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leason&lt;/Author&gt;&lt;Year&gt;2007&lt;/Year&gt;&lt;RecNum&gt;301&lt;/RecNum&gt;&lt;DisplayText&gt;Ibid.&lt;/DisplayText&gt;&lt;record&gt;&lt;rec-number&gt;301&lt;/rec-number&gt;&lt;foreign-keys&gt;&lt;key app="EN" db-id="0vzs52zstwpep2e9099vt02y9p90f5zp02rt" timestamp="1488519177"&gt;301&lt;/key&gt;&lt;/foreign-keys&gt;&lt;ref-type name="Book Section"&gt;5&lt;/ref-type&gt;&lt;contributors&gt;&lt;authors&gt;&lt;author&gt;Gregory Gleason&lt;/author&gt;&lt;/authors&gt;&lt;secondary-authors&gt;&lt;author&gt;Robert I. Rotberg&lt;/author&gt;&lt;/secondary-authors&gt;&lt;/contributors&gt;&lt;titles&gt;&lt;title&gt;Turkmenistan under Niyazov and Berdymukhammedov&lt;/title&gt;&lt;secondary-title&gt;Worst of the Worst&lt;/secondary-title&gt;&lt;/titles&gt;&lt;pages&gt;115-134&lt;/pages&gt;&lt;section&gt;5&lt;/section&gt;&lt;dates&gt;&lt;year&gt;2007&lt;/year&gt;&lt;/dates&gt;&lt;pub-location&gt;Cambriage, MA; Washington, DC&lt;/pub-location&gt;&lt;publisher&gt;World Peace Foundation, Brookings Institution Press&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Ibid.</w:t>
      </w:r>
      <w:r w:rsidRPr="009722CC">
        <w:rPr>
          <w:rFonts w:ascii="Times New Roman" w:hAnsi="Times New Roman" w:cs="Times New Roman"/>
        </w:rPr>
        <w:fldChar w:fldCharType="end"/>
      </w:r>
    </w:p>
  </w:footnote>
  <w:footnote w:id="67">
    <w:p w14:paraId="013B8757" w14:textId="472990F4" w:rsidR="00CC5246" w:rsidRDefault="00CC5246">
      <w:pPr>
        <w:pStyle w:val="FootnoteText"/>
      </w:pPr>
      <w:r>
        <w:rPr>
          <w:rStyle w:val="FootnoteReference"/>
        </w:rPr>
        <w:footnoteRef/>
      </w:r>
      <w:r>
        <w:t xml:space="preserve"> </w:t>
      </w:r>
      <w:r>
        <w:fldChar w:fldCharType="begin"/>
      </w:r>
      <w:r>
        <w:instrText xml:space="preserve"> ADDIN EN.CITE &lt;EndNote&gt;&lt;Cite&gt;&lt;Author&gt;Gleason&lt;/Author&gt;&lt;Year&gt;2007&lt;/Year&gt;&lt;RecNum&gt;301&lt;/RecNum&gt;&lt;DisplayText&gt;Ibid.&lt;/DisplayText&gt;&lt;record&gt;&lt;rec-number&gt;301&lt;/rec-number&gt;&lt;foreign-keys&gt;&lt;key app="EN" db-id="0vzs52zstwpep2e9099vt02y9p90f5zp02rt" timestamp="1488519177"&gt;301&lt;/key&gt;&lt;/foreign-keys&gt;&lt;ref-type name="Book Section"&gt;5&lt;/ref-type&gt;&lt;contributors&gt;&lt;authors&gt;&lt;author&gt;Gregory Gleason&lt;/author&gt;&lt;/authors&gt;&lt;secondary-authors&gt;&lt;author&gt;Robert I. Rotberg&lt;/author&gt;&lt;/secondary-authors&gt;&lt;/contributors&gt;&lt;titles&gt;&lt;title&gt;Turkmenistan under Niyazov and Berdymukhammedov&lt;/title&gt;&lt;secondary-title&gt;Worst of the Worst&lt;/secondary-title&gt;&lt;/titles&gt;&lt;pages&gt;115-134&lt;/pages&gt;&lt;section&gt;5&lt;/section&gt;&lt;dates&gt;&lt;year&gt;2007&lt;/year&gt;&lt;/dates&gt;&lt;pub-location&gt;Cambriage, MA; Washington, DC&lt;/pub-location&gt;&lt;publisher&gt;World Peace Foundation, Brookings Institution Press&lt;/publisher&gt;&lt;urls&gt;&lt;/urls&gt;&lt;/record&gt;&lt;/Cite&gt;&lt;/EndNote&gt;</w:instrText>
      </w:r>
      <w:r>
        <w:fldChar w:fldCharType="separate"/>
      </w:r>
      <w:r>
        <w:rPr>
          <w:noProof/>
        </w:rPr>
        <w:t>Ibid.</w:t>
      </w:r>
      <w:r>
        <w:fldChar w:fldCharType="end"/>
      </w:r>
    </w:p>
  </w:footnote>
  <w:footnote w:id="68">
    <w:p w14:paraId="10432C0F"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rak&lt;/Author&gt;&lt;Year&gt;2005&lt;/Year&gt;&lt;RecNum&gt;313&lt;/RecNum&gt;&lt;DisplayText&gt;Slavomir Horak, &amp;quot;The Ideology of the Turkmenbashy Regime,&amp;quot; &lt;style face="italic"&gt;Perspectives on European Politics and Society&lt;/style&gt; 6, no. 2 (2005).&lt;/DisplayText&gt;&lt;record&gt;&lt;rec-number&gt;313&lt;/rec-number&gt;&lt;foreign-keys&gt;&lt;key app="EN" db-id="0vzs52zstwpep2e9099vt02y9p90f5zp02rt" timestamp="1488557786"&gt;313&lt;/key&gt;&lt;/foreign-keys&gt;&lt;ref-type name="Journal Article"&gt;17&lt;/ref-type&gt;&lt;contributors&gt;&lt;authors&gt;&lt;author&gt;Horak, Slavomir&lt;/author&gt;&lt;/authors&gt;&lt;/contributors&gt;&lt;titles&gt;&lt;title&gt;The ideology of the Turkmenbashy regime&lt;/title&gt;&lt;secondary-title&gt;Perspectives on European Politics and Society&lt;/secondary-title&gt;&lt;/titles&gt;&lt;periodical&gt;&lt;full-title&gt;Perspectives on European Politics and Society&lt;/full-title&gt;&lt;/periodical&gt;&lt;pages&gt;305-319&lt;/pages&gt;&lt;volume&gt;6&lt;/volume&gt;&lt;number&gt;2&lt;/number&gt;&lt;dates&gt;&lt;year&gt;2005&lt;/year&gt;&lt;/dates&gt;&lt;publisher&gt;Taylor &amp;amp; Francis&lt;/publisher&gt;&lt;isbn&gt;1570-5854&lt;/isbn&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Slavomir Horak, "The Ideology of the Turkmenbashy Regime," </w:t>
      </w:r>
      <w:r w:rsidRPr="009722CC">
        <w:rPr>
          <w:rFonts w:ascii="Times New Roman" w:hAnsi="Times New Roman" w:cs="Times New Roman"/>
          <w:i/>
          <w:noProof/>
        </w:rPr>
        <w:t>Perspectives on European Politics and Society</w:t>
      </w:r>
      <w:r w:rsidRPr="009722CC">
        <w:rPr>
          <w:rFonts w:ascii="Times New Roman" w:hAnsi="Times New Roman" w:cs="Times New Roman"/>
          <w:noProof/>
        </w:rPr>
        <w:t xml:space="preserve"> 6, no. 2 (2005).</w:t>
      </w:r>
      <w:r w:rsidRPr="009722CC">
        <w:rPr>
          <w:rFonts w:ascii="Times New Roman" w:hAnsi="Times New Roman" w:cs="Times New Roman"/>
        </w:rPr>
        <w:fldChar w:fldCharType="end"/>
      </w:r>
    </w:p>
  </w:footnote>
  <w:footnote w:id="69">
    <w:p w14:paraId="7BFDE8A1" w14:textId="50EBCEDB"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rak&lt;/Author&gt;&lt;Year&gt;2005&lt;/Year&gt;&lt;RecNum&gt;313&lt;/RecNum&gt;&lt;DisplayText&gt;Ibid.&lt;/DisplayText&gt;&lt;record&gt;&lt;rec-number&gt;313&lt;/rec-number&gt;&lt;foreign-keys&gt;&lt;key app="EN" db-id="0vzs52zstwpep2e9099vt02y9p90f5zp02rt" timestamp="1488557786"&gt;313&lt;/key&gt;&lt;/foreign-keys&gt;&lt;ref-type name="Journal Article"&gt;17&lt;/ref-type&gt;&lt;contributors&gt;&lt;authors&gt;&lt;author&gt;Horak, Slavomir&lt;/author&gt;&lt;/authors&gt;&lt;/contributors&gt;&lt;titles&gt;&lt;title&gt;The ideology of the Turkmenbashy regime&lt;/title&gt;&lt;secondary-title&gt;Perspectives on European Politics and Society&lt;/secondary-title&gt;&lt;/titles&gt;&lt;periodical&gt;&lt;full-title&gt;Perspectives on European Politics and Society&lt;/full-title&gt;&lt;/periodical&gt;&lt;pages&gt;305-319&lt;/pages&gt;&lt;volume&gt;6&lt;/volume&gt;&lt;number&gt;2&lt;/number&gt;&lt;dates&gt;&lt;year&gt;2005&lt;/year&gt;&lt;/dates&gt;&lt;publisher&gt;Taylor &amp;amp; Francis&lt;/publisher&gt;&lt;isbn&gt;1570-5854&lt;/isbn&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Ibid.</w:t>
      </w:r>
      <w:r w:rsidRPr="009722CC">
        <w:rPr>
          <w:rFonts w:ascii="Times New Roman" w:hAnsi="Times New Roman" w:cs="Times New Roman"/>
        </w:rPr>
        <w:fldChar w:fldCharType="end"/>
      </w:r>
      <w:r w:rsidR="00CC5246">
        <w:rPr>
          <w:rFonts w:ascii="Times New Roman" w:hAnsi="Times New Roman" w:cs="Times New Roman"/>
        </w:rPr>
        <w:t xml:space="preserve">  This also coincides with the earlier work by both Linz and Stephan who do leave room for a completely leader-centric regime to still be considered sultanism.  </w:t>
      </w:r>
      <w:r w:rsidR="00CC5246">
        <w:rPr>
          <w:rFonts w:ascii="Times New Roman" w:hAnsi="Times New Roman" w:cs="Times New Roman"/>
        </w:rPr>
        <w:fldChar w:fldCharType="begin"/>
      </w:r>
      <w:r w:rsidR="00CC5246">
        <w:rPr>
          <w:rFonts w:ascii="Times New Roman" w:hAnsi="Times New Roman" w:cs="Times New Roman"/>
        </w:rPr>
        <w:instrText xml:space="preserve"> ADDIN EN.CITE &lt;EndNote&gt;&lt;Cite&gt;&lt;Author&gt;Linz&lt;/Author&gt;&lt;Year&gt;1996&lt;/Year&gt;&lt;RecNum&gt;121&lt;/RecNum&gt;&lt;Pages&gt;26&lt;/Pages&gt;&lt;DisplayText&gt;Linz and Stepan, 26.&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00CC5246">
        <w:rPr>
          <w:rFonts w:ascii="Times New Roman" w:hAnsi="Times New Roman" w:cs="Times New Roman"/>
        </w:rPr>
        <w:fldChar w:fldCharType="separate"/>
      </w:r>
      <w:r w:rsidR="00CC5246">
        <w:rPr>
          <w:rFonts w:ascii="Times New Roman" w:hAnsi="Times New Roman" w:cs="Times New Roman"/>
          <w:noProof/>
        </w:rPr>
        <w:t>Linz and Stepan, 26.</w:t>
      </w:r>
      <w:r w:rsidR="00CC5246">
        <w:rPr>
          <w:rFonts w:ascii="Times New Roman" w:hAnsi="Times New Roman" w:cs="Times New Roman"/>
        </w:rPr>
        <w:fldChar w:fldCharType="end"/>
      </w:r>
    </w:p>
  </w:footnote>
  <w:footnote w:id="70">
    <w:p w14:paraId="5E525F4A"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is should not be construed as asserting that the simple presence of elite support is sufficient to give rise to a sultanistic executive, simply that any sultanistic regime would </w:t>
      </w:r>
      <w:r w:rsidRPr="009722CC">
        <w:rPr>
          <w:rFonts w:ascii="Times New Roman" w:hAnsi="Times New Roman" w:cs="Times New Roman"/>
          <w:i/>
        </w:rPr>
        <w:t>need</w:t>
      </w:r>
      <w:r w:rsidRPr="009722CC">
        <w:rPr>
          <w:rFonts w:ascii="Times New Roman" w:hAnsi="Times New Roman" w:cs="Times New Roman"/>
        </w:rPr>
        <w:t xml:space="preserve"> to have this variable present.</w:t>
      </w:r>
    </w:p>
  </w:footnote>
  <w:footnote w:id="71">
    <w:p w14:paraId="7D610DA0" w14:textId="76EB8508" w:rsidR="005C4EE5" w:rsidRDefault="005C4EE5">
      <w:pPr>
        <w:pStyle w:val="FootnoteText"/>
      </w:pPr>
      <w:r>
        <w:rPr>
          <w:rStyle w:val="FootnoteReference"/>
        </w:rPr>
        <w:footnoteRef/>
      </w:r>
      <w:r>
        <w:t xml:space="preserve"> This is evidenced by the result of the combinations of the variables “moderate or higher elite support” and “improved perceived economic conditions under the executive” which were shown to result in sultanism with structuralist variables controlled for.</w:t>
      </w:r>
    </w:p>
  </w:footnote>
  <w:footnote w:id="72">
    <w:p w14:paraId="2A493174" w14:textId="5330AD7C" w:rsidR="00BC7559" w:rsidRPr="009722CC" w:rsidRDefault="00BC7559"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00C80698">
        <w:rPr>
          <w:rFonts w:ascii="Times New Roman" w:hAnsi="Times New Roman" w:cs="Times New Roman"/>
        </w:rPr>
        <w:instrText xml:space="preserve"> ADDIN EN.CITE &lt;EndNote&gt;&lt;Cite&gt;&lt;Author&gt;Atzili&lt;/Author&gt;&lt;Year&gt;2006/07&lt;/Year&gt;&lt;RecNum&gt;139&lt;/RecNum&gt;&lt;Pages&gt;141&lt;/Pages&gt;&lt;DisplayText&gt;Boaz Atzili, &amp;quot;When Good Fences Make Bad Neighbors: Fixed Borders, State Weakness, and International Conflict,&amp;quot; &lt;style face="italic"&gt;International Security&lt;/style&gt; 31, no. 3 (2006/07): 141; Peregrine Schwartz-Shea and Dvora Yanow, &amp;quot;Designing for Trustworthiness,&amp;quot; in &lt;style face="italic"&gt;Interpretive Research Design&lt;/style&gt; (New York and London: Routledge, 2012), 93.&lt;/DisplayText&gt;&lt;record&gt;&lt;rec-number&gt;139&lt;/rec-number&gt;&lt;foreign-keys&gt;&lt;key app="EN" db-id="0vzs52zstwpep2e9099vt02y9p90f5zp02rt" timestamp="1479271446"&gt;139&lt;/key&gt;&lt;/foreign-keys&gt;&lt;ref-type name="Journal Article"&gt;17&lt;/ref-type&gt;&lt;contributors&gt;&lt;authors&gt;&lt;author&gt;Boaz Atzili&lt;/author&gt;&lt;/authors&gt;&lt;/contributors&gt;&lt;titles&gt;&lt;title&gt;When Good Fences Make Bad Neighbors: Fixed Borders, State Weakness, and International Conflict&lt;/title&gt;&lt;secondary-title&gt;International Security&lt;/secondary-title&gt;&lt;/titles&gt;&lt;periodical&gt;&lt;full-title&gt;International Security&lt;/full-title&gt;&lt;/periodical&gt;&lt;pages&gt;139-173&lt;/pages&gt;&lt;volume&gt;31&lt;/volume&gt;&lt;number&gt;3&lt;/number&gt;&lt;dates&gt;&lt;year&gt;2006/07&lt;/year&gt;&lt;/dates&gt;&lt;urls&gt;&lt;/urls&gt;&lt;/record&gt;&lt;/Cite&gt;&lt;Cite&gt;&lt;Author&gt;Schwartz-Shea&lt;/Author&gt;&lt;Year&gt;2012&lt;/Year&gt;&lt;RecNum&gt;234&lt;/RecNum&gt;&lt;Pages&gt;93&lt;/Pages&gt;&lt;record&gt;&lt;rec-number&gt;234&lt;/rec-number&gt;&lt;foreign-keys&gt;&lt;key app="EN" db-id="0vzs52zstwpep2e9099vt02y9p90f5zp02rt" timestamp="1481082103"&gt;234&lt;/key&gt;&lt;/foreign-keys&gt;&lt;ref-type name="Book Section"&gt;5&lt;/ref-type&gt;&lt;contributors&gt;&lt;authors&gt;&lt;author&gt;Peregrine Schwartz-Shea&lt;/author&gt;&lt;author&gt;Dvora Yanow&lt;/author&gt;&lt;/authors&gt;&lt;/contributors&gt;&lt;titles&gt;&lt;title&gt;Designing For Trustworthiness&lt;/title&gt;&lt;secondary-title&gt;Interpretive Research Design&lt;/secondary-title&gt;&lt;/titles&gt;&lt;dates&gt;&lt;year&gt;2012&lt;/year&gt;&lt;/dates&gt;&lt;pub-location&gt;New York and London&lt;/pub-location&gt;&lt;publisher&gt;Routledge&lt;/publisher&gt;&lt;urls&gt;&lt;/urls&gt;&lt;/record&gt;&lt;/Cite&gt;&lt;/EndNote&gt;</w:instrText>
      </w:r>
      <w:r w:rsidRPr="009722CC">
        <w:rPr>
          <w:rFonts w:ascii="Times New Roman" w:hAnsi="Times New Roman" w:cs="Times New Roman"/>
        </w:rPr>
        <w:fldChar w:fldCharType="separate"/>
      </w:r>
      <w:r w:rsidR="00C80698">
        <w:rPr>
          <w:rFonts w:ascii="Times New Roman" w:hAnsi="Times New Roman" w:cs="Times New Roman"/>
          <w:noProof/>
        </w:rPr>
        <w:t xml:space="preserve">Boaz Atzili, "When Good Fences Make Bad Neighbors: Fixed Borders, State Weakness, and International Conflict," </w:t>
      </w:r>
      <w:r w:rsidR="00C80698" w:rsidRPr="00C80698">
        <w:rPr>
          <w:rFonts w:ascii="Times New Roman" w:hAnsi="Times New Roman" w:cs="Times New Roman"/>
          <w:i/>
          <w:noProof/>
        </w:rPr>
        <w:t>International Security</w:t>
      </w:r>
      <w:r w:rsidR="00C80698">
        <w:rPr>
          <w:rFonts w:ascii="Times New Roman" w:hAnsi="Times New Roman" w:cs="Times New Roman"/>
          <w:noProof/>
        </w:rPr>
        <w:t xml:space="preserve"> 31, no. 3 (2006/07): 141; Peregrine Schwartz-Shea and Dvora Yanow, "Designing for Trustworthiness," in </w:t>
      </w:r>
      <w:r w:rsidR="00C80698" w:rsidRPr="00C80698">
        <w:rPr>
          <w:rFonts w:ascii="Times New Roman" w:hAnsi="Times New Roman" w:cs="Times New Roman"/>
          <w:i/>
          <w:noProof/>
        </w:rPr>
        <w:t>Interpretive Research Design</w:t>
      </w:r>
      <w:r w:rsidR="00C80698">
        <w:rPr>
          <w:rFonts w:ascii="Times New Roman" w:hAnsi="Times New Roman" w:cs="Times New Roman"/>
          <w:noProof/>
        </w:rPr>
        <w:t xml:space="preserve"> (New York and London: Routledge, 2012), 93.</w:t>
      </w:r>
      <w:r w:rsidRPr="009722CC">
        <w:rPr>
          <w:rFonts w:ascii="Times New Roman" w:hAnsi="Times New Roman" w:cs="Times New Roman"/>
        </w:rPr>
        <w:fldChar w:fldCharType="end"/>
      </w:r>
    </w:p>
  </w:footnote>
  <w:footnote w:id="73">
    <w:p w14:paraId="191E7CF1"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erring&lt;/Author&gt;&lt;Year&gt;2004&lt;/Year&gt;&lt;RecNum&gt;263&lt;/RecNum&gt;&lt;Pages&gt;341-344&lt;/Pages&gt;&lt;DisplayText&gt;Gerring,  341-44.&lt;/DisplayText&gt;&lt;record&gt;&lt;rec-number&gt;263&lt;/rec-number&gt;&lt;foreign-keys&gt;&lt;key app="EN" db-id="0vzs52zstwpep2e9099vt02y9p90f5zp02rt" timestamp="1481738580"&gt;263&lt;/key&gt;&lt;/foreign-keys&gt;&lt;ref-type name="Journal Article"&gt;17&lt;/ref-type&gt;&lt;contributors&gt;&lt;authors&gt;&lt;author&gt;Gerring, John&lt;/author&gt;&lt;/authors&gt;&lt;/contributors&gt;&lt;titles&gt;&lt;title&gt;What Is a Case Study and What Is It Good for?&lt;/title&gt;&lt;secondary-title&gt;The American Political Science Review&lt;/secondary-title&gt;&lt;/titles&gt;&lt;periodical&gt;&lt;full-title&gt;The American Political Science Review&lt;/full-title&gt;&lt;/periodical&gt;&lt;pages&gt;341-354&lt;/pages&gt;&lt;volume&gt;98&lt;/volume&gt;&lt;number&gt;2&lt;/number&gt;&lt;dates&gt;&lt;year&gt;2004&lt;/year&gt;&lt;/dates&gt;&lt;publisher&gt;[American Political Science Association, Cambridge University Press]&lt;/publisher&gt;&lt;isbn&gt;00030554, 15375943&lt;/isbn&gt;&lt;urls&gt;&lt;related-urls&gt;&lt;url&gt;http://www.jstor.org/stable/4145316&lt;/url&gt;&lt;/related-urls&gt;&lt;/urls&gt;&lt;custom1&gt;Full publication date: May, 2004&lt;/custom1&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Gerring,  341-44.</w:t>
      </w:r>
      <w:r w:rsidRPr="009722CC">
        <w:rPr>
          <w:rFonts w:ascii="Times New Roman" w:hAnsi="Times New Roman" w:cs="Times New Roman"/>
        </w:rPr>
        <w:fldChar w:fldCharType="end"/>
      </w:r>
    </w:p>
  </w:footnote>
  <w:footnote w:id="74">
    <w:p w14:paraId="5DE5CC3A" w14:textId="6560A1A5" w:rsidR="00C80698" w:rsidRDefault="00C80698">
      <w:pPr>
        <w:pStyle w:val="FootnoteText"/>
      </w:pPr>
      <w:r>
        <w:rPr>
          <w:rStyle w:val="FootnoteReference"/>
        </w:rPr>
        <w:footnoteRef/>
      </w:r>
      <w:r>
        <w:t xml:space="preserve"> Owen; Oren.</w:t>
      </w:r>
    </w:p>
  </w:footnote>
  <w:footnote w:id="75">
    <w:p w14:paraId="41ABE1F9" w14:textId="67FBFE4E" w:rsidR="007455B6" w:rsidRPr="009722CC" w:rsidRDefault="007455B6" w:rsidP="00BC7559">
      <w:pPr>
        <w:pStyle w:val="FootnoteText"/>
        <w:rPr>
          <w:rFonts w:ascii="Times New Roman" w:hAnsi="Times New Roman" w:cs="Times New Roman"/>
          <w:u w:val="single"/>
        </w:rPr>
      </w:pPr>
      <w:r w:rsidRPr="009722CC">
        <w:rPr>
          <w:rFonts w:ascii="Times New Roman" w:hAnsi="Times New Roman" w:cs="Times New Roman"/>
          <w:u w:val="single"/>
        </w:rPr>
        <w:t>The following sources were used for the evaluat</w:t>
      </w:r>
      <w:r w:rsidR="00255F18">
        <w:rPr>
          <w:rFonts w:ascii="Times New Roman" w:hAnsi="Times New Roman" w:cs="Times New Roman"/>
          <w:u w:val="single"/>
        </w:rPr>
        <w:t>ion of the matrix questions</w:t>
      </w:r>
      <w:r w:rsidRPr="009722CC">
        <w:rPr>
          <w:rFonts w:ascii="Times New Roman" w:hAnsi="Times New Roman" w:cs="Times New Roman"/>
          <w:u w:val="single"/>
        </w:rPr>
        <w:t xml:space="preserve"> for sections A-C:</w:t>
      </w:r>
    </w:p>
    <w:p w14:paraId="7A08DEAD" w14:textId="77777777" w:rsidR="007455B6" w:rsidRPr="009722CC" w:rsidRDefault="007455B6" w:rsidP="00BC7559">
      <w:pPr>
        <w:pStyle w:val="FootnoteText"/>
        <w:numPr>
          <w:ilvl w:val="0"/>
          <w:numId w:val="3"/>
        </w:numPr>
        <w:rPr>
          <w:rFonts w:ascii="Times New Roman" w:hAnsi="Times New Roman" w:cs="Times New Roman"/>
        </w:rPr>
      </w:pPr>
      <w:r w:rsidRPr="009722CC">
        <w:rPr>
          <w:rFonts w:ascii="Times New Roman" w:hAnsi="Times New Roman" w:cs="Times New Roman"/>
          <w:b/>
        </w:rPr>
        <w:t>Mikheil Saakashvili</w:t>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NaXJpYW0gTGFuc2tveTwvQXV0aG9yPjxZZWFyPjIwMDg8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NaXJpYW0gTGFuc2tveTwvQXV0aG9yPjxZZWFyPjIwMDg8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Giorgi Areshidze Miriam Lanskoy, "Georgia's Year of Turmoil," </w:t>
      </w:r>
      <w:r w:rsidRPr="009722CC">
        <w:rPr>
          <w:rFonts w:ascii="Times New Roman" w:hAnsi="Times New Roman" w:cs="Times New Roman"/>
          <w:i/>
          <w:noProof/>
        </w:rPr>
        <w:t>Journal of Democracy</w:t>
      </w:r>
      <w:r w:rsidRPr="009722CC">
        <w:rPr>
          <w:rFonts w:ascii="Times New Roman" w:hAnsi="Times New Roman" w:cs="Times New Roman"/>
          <w:noProof/>
        </w:rPr>
        <w:t xml:space="preserve"> 19, no. 4 (2008); "Activists Warn of "Genocide" in S. Sudan’s Jonglei Conflict,"   </w:t>
      </w:r>
      <w:r w:rsidRPr="009722CC">
        <w:rPr>
          <w:rFonts w:ascii="Times New Roman" w:hAnsi="Times New Roman" w:cs="Times New Roman"/>
          <w:i/>
          <w:noProof/>
        </w:rPr>
        <w:t>Sudan Tribune</w:t>
      </w:r>
      <w:r w:rsidRPr="009722CC">
        <w:rPr>
          <w:rFonts w:ascii="Times New Roman" w:hAnsi="Times New Roman" w:cs="Times New Roman"/>
          <w:noProof/>
        </w:rPr>
        <w:t xml:space="preserve"> (2011), https://www.sudantribune.com/Activists-warn-of-genocide-in-S,41011; Margarita Antidze, "Georgia, with Eye on 2016 Election, Switches Prime Minister,"  </w:t>
      </w:r>
      <w:r w:rsidRPr="009722CC">
        <w:rPr>
          <w:rFonts w:ascii="Times New Roman" w:hAnsi="Times New Roman" w:cs="Times New Roman"/>
          <w:i/>
          <w:noProof/>
        </w:rPr>
        <w:t>Reuters</w:t>
      </w:r>
      <w:r w:rsidRPr="009722CC">
        <w:rPr>
          <w:rFonts w:ascii="Times New Roman" w:hAnsi="Times New Roman" w:cs="Times New Roman"/>
          <w:noProof/>
        </w:rPr>
        <w:t xml:space="preserve"> (2015), http://www.reuters.com/article/us-georgia-primeminister-idUSKBN0UC1NL20151229; "Court in Georgia Orders Arrest of Ex-President Saakashvili," ibid. (2014), http://www.reuters.com/article/us-georgia-saakashvili-charges-idUSKBN0G20FK20140802; Hans-Georg Heinrich and Kirill. Tanaev, "Georgia &amp; Russia: Contradictory Media Coverage of the August War," </w:t>
      </w:r>
      <w:r w:rsidRPr="009722CC">
        <w:rPr>
          <w:rFonts w:ascii="Times New Roman" w:hAnsi="Times New Roman" w:cs="Times New Roman"/>
          <w:i/>
          <w:noProof/>
        </w:rPr>
        <w:t>Caucasian Review of International Affairs</w:t>
      </w:r>
      <w:r w:rsidRPr="009722CC">
        <w:rPr>
          <w:rFonts w:ascii="Times New Roman" w:hAnsi="Times New Roman" w:cs="Times New Roman"/>
          <w:noProof/>
        </w:rPr>
        <w:t xml:space="preserve"> 3, no. 3 (2009); Damien McGuinness, "Georgia President Mikheil Saakashvili Admits Election Loss,"  </w:t>
      </w:r>
      <w:r w:rsidRPr="009722CC">
        <w:rPr>
          <w:rFonts w:ascii="Times New Roman" w:hAnsi="Times New Roman" w:cs="Times New Roman"/>
          <w:i/>
          <w:noProof/>
        </w:rPr>
        <w:t>BBC News</w:t>
      </w:r>
      <w:r w:rsidRPr="009722CC">
        <w:rPr>
          <w:rFonts w:ascii="Times New Roman" w:hAnsi="Times New Roman" w:cs="Times New Roman"/>
          <w:noProof/>
        </w:rPr>
        <w:t xml:space="preserve"> (2012), http://www.bbc.com/news/world-europe-19798323; Stephen F. Jones, "The Rose Revolution: A Revolution without Revolutionaries?," </w:t>
      </w:r>
      <w:r w:rsidRPr="009722CC">
        <w:rPr>
          <w:rFonts w:ascii="Times New Roman" w:hAnsi="Times New Roman" w:cs="Times New Roman"/>
          <w:i/>
          <w:noProof/>
        </w:rPr>
        <w:t>Cambridge Review of International Affairs</w:t>
      </w:r>
      <w:r w:rsidRPr="009722CC">
        <w:rPr>
          <w:rFonts w:ascii="Times New Roman" w:hAnsi="Times New Roman" w:cs="Times New Roman"/>
          <w:noProof/>
        </w:rPr>
        <w:t xml:space="preserve"> 19, no. 1 (2006); Kandelaki; Joel Lazarus, "Democracy or Good Governance? Globalization, Transnational Capital, and Georgia's Neo-Liberal Revolution," </w:t>
      </w:r>
      <w:r w:rsidRPr="009722CC">
        <w:rPr>
          <w:rFonts w:ascii="Times New Roman" w:hAnsi="Times New Roman" w:cs="Times New Roman"/>
          <w:i/>
          <w:noProof/>
        </w:rPr>
        <w:t>Journal of Intervention and Statebuilding</w:t>
      </w:r>
      <w:r w:rsidRPr="009722CC">
        <w:rPr>
          <w:rFonts w:ascii="Times New Roman" w:hAnsi="Times New Roman" w:cs="Times New Roman"/>
          <w:noProof/>
        </w:rPr>
        <w:t xml:space="preserve"> 7, no. 3 (2013); Chance and Japaridze; Embassy of Georgia to the United States of America, "On 1 February 2008 President of Georgia Mikheil Saakashvili Introduced Newly-Appointed Minister of Foreign Affairs Davit Bakradze to the Staff of the Ministry.," news release, 2008.</w:t>
      </w:r>
      <w:r w:rsidRPr="009722CC">
        <w:rPr>
          <w:rFonts w:ascii="Times New Roman" w:hAnsi="Times New Roman" w:cs="Times New Roman"/>
        </w:rPr>
        <w:fldChar w:fldCharType="end"/>
      </w:r>
    </w:p>
    <w:p w14:paraId="41538F27" w14:textId="77777777" w:rsidR="007455B6" w:rsidRPr="009722CC" w:rsidRDefault="007455B6" w:rsidP="00BC7559">
      <w:pPr>
        <w:pStyle w:val="FootnoteText"/>
        <w:numPr>
          <w:ilvl w:val="0"/>
          <w:numId w:val="3"/>
        </w:numPr>
        <w:rPr>
          <w:rFonts w:ascii="Times New Roman" w:hAnsi="Times New Roman" w:cs="Times New Roman"/>
        </w:rPr>
      </w:pPr>
      <w:r w:rsidRPr="009722CC">
        <w:rPr>
          <w:rFonts w:ascii="Times New Roman" w:hAnsi="Times New Roman" w:cs="Times New Roman"/>
          <w:b/>
        </w:rPr>
        <w:t>Vaira Vike-Freiberga</w:t>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FZ2xpdGlzPC9BdXRob3I+PFllYXI+MjAxNzwvWWVhcj48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FZ2xpdGlzPC9BdXRob3I+PFllYXI+MjAxNzwvWWVhcj48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Eglitis and Ardava; The Editors of Encyclopedia Britannica, "Vaira Vike-Freiberga," in </w:t>
      </w:r>
      <w:r w:rsidRPr="009722CC">
        <w:rPr>
          <w:rFonts w:ascii="Times New Roman" w:hAnsi="Times New Roman" w:cs="Times New Roman"/>
          <w:i/>
          <w:noProof/>
        </w:rPr>
        <w:t>Encyclopedia Britannica</w:t>
      </w:r>
      <w:r w:rsidRPr="009722CC">
        <w:rPr>
          <w:rFonts w:ascii="Times New Roman" w:hAnsi="Times New Roman" w:cs="Times New Roman"/>
          <w:noProof/>
        </w:rPr>
        <w:t xml:space="preserve"> (2013); Eglitis and Ardava, 268; Vaira Vike-Freiberga, interview by David A. Andelman, 2016; Vaira Vike</w:t>
      </w:r>
      <w:r w:rsidRPr="009722CC">
        <w:rPr>
          <w:rFonts w:ascii="Monaco" w:hAnsi="Monaco" w:cs="Monaco"/>
          <w:noProof/>
        </w:rPr>
        <w:t>‐</w:t>
      </w:r>
      <w:r w:rsidRPr="009722CC">
        <w:rPr>
          <w:rFonts w:ascii="Times New Roman" w:hAnsi="Times New Roman" w:cs="Times New Roman"/>
          <w:noProof/>
        </w:rPr>
        <w:t>Freiberga, "Latvia's Integration into the Euro</w:t>
      </w:r>
      <w:r w:rsidRPr="009722CC">
        <w:rPr>
          <w:rFonts w:ascii="Monaco" w:hAnsi="Monaco" w:cs="Monaco"/>
          <w:noProof/>
        </w:rPr>
        <w:t>‐</w:t>
      </w:r>
      <w:r w:rsidRPr="009722CC">
        <w:rPr>
          <w:rFonts w:ascii="Times New Roman" w:hAnsi="Times New Roman" w:cs="Times New Roman"/>
          <w:noProof/>
        </w:rPr>
        <w:t xml:space="preserve">Atlantic Structures: Why, When and How?," </w:t>
      </w:r>
      <w:r w:rsidRPr="009722CC">
        <w:rPr>
          <w:rFonts w:ascii="Times New Roman" w:hAnsi="Times New Roman" w:cs="Times New Roman"/>
          <w:i/>
          <w:noProof/>
        </w:rPr>
        <w:t>The RUSI Journal</w:t>
      </w:r>
      <w:r w:rsidRPr="009722CC">
        <w:rPr>
          <w:rFonts w:ascii="Times New Roman" w:hAnsi="Times New Roman" w:cs="Times New Roman"/>
          <w:noProof/>
        </w:rPr>
        <w:t xml:space="preserve"> 146, no. 1 (2001); State Chancellery of the Republic of Latvia, "Ex Prime Ministers of the Republic of Latvia," State Chancellery of the Republic of Latvia, http://www.mk.gov.lv/en/content/ex-prime-ministers-republic-latvia.</w:t>
      </w:r>
      <w:r w:rsidRPr="009722CC">
        <w:rPr>
          <w:rFonts w:ascii="Times New Roman" w:hAnsi="Times New Roman" w:cs="Times New Roman"/>
        </w:rPr>
        <w:fldChar w:fldCharType="end"/>
      </w:r>
    </w:p>
    <w:p w14:paraId="3DA7B232" w14:textId="77777777" w:rsidR="007455B6" w:rsidRPr="009722CC" w:rsidRDefault="007455B6" w:rsidP="00BC7559">
      <w:pPr>
        <w:pStyle w:val="FootnoteText"/>
        <w:numPr>
          <w:ilvl w:val="0"/>
          <w:numId w:val="3"/>
        </w:numPr>
        <w:rPr>
          <w:rFonts w:ascii="Times New Roman" w:hAnsi="Times New Roman" w:cs="Times New Roman"/>
        </w:rPr>
      </w:pPr>
      <w:r w:rsidRPr="009722CC">
        <w:rPr>
          <w:rFonts w:ascii="Times New Roman" w:hAnsi="Times New Roman" w:cs="Times New Roman"/>
          <w:b/>
        </w:rPr>
        <w:t>Vladimir Putin</w:t>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5hdGFsaWUg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5hdGFsaWUg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Baker and Glasser; Natalie Duffy, "Internet Freedom in Vladimir Putin’s Russia: The Noose Tightens," (American Enterprise Association, 2015); Freeland; Hyde; Anne Leahy, "Putin's Russia," </w:t>
      </w:r>
      <w:r w:rsidRPr="009722CC">
        <w:rPr>
          <w:rFonts w:ascii="Times New Roman" w:hAnsi="Times New Roman" w:cs="Times New Roman"/>
          <w:i/>
          <w:noProof/>
        </w:rPr>
        <w:t>International journal (Toronto)</w:t>
      </w:r>
      <w:r w:rsidRPr="009722CC">
        <w:rPr>
          <w:rFonts w:ascii="Times New Roman" w:hAnsi="Times New Roman" w:cs="Times New Roman"/>
          <w:noProof/>
        </w:rPr>
        <w:t xml:space="preserve"> 55, no. 4 (2000); Oversloot; Liñán; Faulconbridge; Horak; Neef and Schepp; NPR, "Vladimir Putin: A Biographical Timeline " National Public Radio, http://www.npr.org/news/specials/putin/biotimeline.html; Kryshtanovskaya and White; Jones; Gudkov; Felʹshtinskiĭ and Pribylovskiĭ.</w:t>
      </w:r>
      <w:r w:rsidRPr="009722CC">
        <w:rPr>
          <w:rFonts w:ascii="Times New Roman" w:hAnsi="Times New Roman" w:cs="Times New Roman"/>
        </w:rPr>
        <w:fldChar w:fldCharType="end"/>
      </w:r>
    </w:p>
    <w:p w14:paraId="656BF8A3" w14:textId="77777777" w:rsidR="007455B6" w:rsidRPr="009722CC" w:rsidRDefault="007455B6" w:rsidP="00BC7559">
      <w:pPr>
        <w:pStyle w:val="FootnoteText"/>
        <w:numPr>
          <w:ilvl w:val="0"/>
          <w:numId w:val="3"/>
        </w:numPr>
        <w:rPr>
          <w:rFonts w:ascii="Times New Roman" w:hAnsi="Times New Roman" w:cs="Times New Roman"/>
        </w:rPr>
      </w:pPr>
      <w:r w:rsidRPr="009722CC">
        <w:rPr>
          <w:rFonts w:ascii="Times New Roman" w:hAnsi="Times New Roman" w:cs="Times New Roman"/>
          <w:b/>
        </w:rPr>
        <w:t>Saparmurat Niyazov</w:t>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HbGVhc29uPC9BdXRob3I+PFllYXI+MjAwNzwvWWVhcj48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HbGVhc29uPC9BdXRob3I+PFllYXI+MjAwNzwvWWVhcj48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Gleason; Horak; Gleason, 115-16, 22-23; Michael Kaser, "Economic Transition in Six Central Asian Economies</w:t>
      </w:r>
      <w:r w:rsidRPr="009722CC">
        <w:rPr>
          <w:rFonts w:ascii="Monaco" w:hAnsi="Monaco" w:cs="Monaco"/>
          <w:noProof/>
        </w:rPr>
        <w:t>∗</w:t>
      </w:r>
      <w:r w:rsidRPr="009722CC">
        <w:rPr>
          <w:rFonts w:ascii="Times New Roman" w:hAnsi="Times New Roman" w:cs="Times New Roman"/>
          <w:noProof/>
        </w:rPr>
        <w:t xml:space="preserve">," </w:t>
      </w:r>
      <w:r w:rsidRPr="009722CC">
        <w:rPr>
          <w:rFonts w:ascii="Times New Roman" w:hAnsi="Times New Roman" w:cs="Times New Roman"/>
          <w:i/>
          <w:noProof/>
        </w:rPr>
        <w:t>Central Asian Survey</w:t>
      </w:r>
      <w:r w:rsidRPr="009722CC">
        <w:rPr>
          <w:rFonts w:ascii="Times New Roman" w:hAnsi="Times New Roman" w:cs="Times New Roman"/>
          <w:noProof/>
        </w:rPr>
        <w:t xml:space="preserve"> 16, no. 1 (1997): 13; Bess Brown, "Saparmurad Niyazov," in </w:t>
      </w:r>
      <w:r w:rsidRPr="009722CC">
        <w:rPr>
          <w:rFonts w:ascii="Times New Roman" w:hAnsi="Times New Roman" w:cs="Times New Roman"/>
          <w:i/>
          <w:noProof/>
        </w:rPr>
        <w:t>Encyclopedia Britanica</w:t>
      </w:r>
      <w:r w:rsidRPr="009722CC">
        <w:rPr>
          <w:rFonts w:ascii="Times New Roman" w:hAnsi="Times New Roman" w:cs="Times New Roman"/>
          <w:noProof/>
        </w:rPr>
        <w:t xml:space="preserve"> (Encyclopedia Britanica Inc., 2016).</w:t>
      </w:r>
      <w:r w:rsidRPr="009722CC">
        <w:rPr>
          <w:rFonts w:ascii="Times New Roman" w:hAnsi="Times New Roman" w:cs="Times New Roman"/>
        </w:rPr>
        <w:fldChar w:fldCharType="end"/>
      </w:r>
    </w:p>
    <w:p w14:paraId="7A2E6233"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Design adapted from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ward&lt;/Author&gt;&lt;Year&gt;2008&lt;/Year&gt;&lt;RecNum&gt;269&lt;/RecNum&gt;&lt;Pages&gt;353-354&lt;/Pages&gt;&lt;DisplayText&gt;Howard, 353-54.&lt;/DisplayText&gt;&lt;record&gt;&lt;rec-number&gt;269&lt;/rec-number&gt;&lt;foreign-keys&gt;&lt;key app="EN" db-id="0vzs52zstwpep2e9099vt02y9p90f5zp02rt" timestamp="1481907962"&gt;269&lt;/key&gt;&lt;/foreign-keys&gt;&lt;ref-type name="Book Section"&gt;5&lt;/ref-type&gt;&lt;contributors&gt;&lt;authors&gt;&lt;author&gt;Howard, L. M.&lt;/author&gt;&lt;/authors&gt;&lt;/contributors&gt;&lt;titles&gt;&lt;title&gt;Ch. 1 &amp;amp; Appendices 1, 2, &amp;amp; 3&lt;/title&gt;&lt;secondary-title&gt;UN Peacekeeping in Civil Wars&lt;/secondary-title&gt;&lt;/titles&gt;&lt;dates&gt;&lt;year&gt;2008&lt;/year&gt;&lt;/dates&gt;&lt;publisher&gt;Cambridge University Press&lt;/publisher&gt;&lt;isbn&gt;9780521881388&lt;/isbn&gt;&lt;urls&gt;&lt;related-urls&gt;&lt;url&gt;https://books.google.com/books?id=QeVykay5lak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oward, 353-54.</w:t>
      </w:r>
      <w:r w:rsidRPr="009722CC">
        <w:rPr>
          <w:rFonts w:ascii="Times New Roman" w:hAnsi="Times New Roman" w:cs="Times New Roman"/>
        </w:rPr>
        <w:fldChar w:fldCharType="end"/>
      </w:r>
    </w:p>
  </w:footnote>
  <w:footnote w:id="76">
    <w:p w14:paraId="607A2853"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Repressive actions are defined as “the actual or threatened use of physical sanctions against an individual or organization, within the territorial jurisdiction of the state, for the purpose of imposing a cost on the target as well as deterring specific activities and/or beliefs perceived to be challenging to government personnel, practices or institutions”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Davenport&lt;/Author&gt;&lt;Year&gt;2007&lt;/Year&gt;&lt;RecNum&gt;348&lt;/RecNum&gt;&lt;Pages&gt;2&lt;/Pages&gt;&lt;DisplayText&gt;Christian Davenport, &amp;quot;State Repression and Political Order,&amp;quot; &lt;style face="italic"&gt;Annu. Rev. Polit. Sci.&lt;/style&gt; 10 (2007): 2; Linz, 61, 61, 64, 159-61.&lt;/DisplayText&gt;&lt;record&gt;&lt;rec-number&gt;348&lt;/rec-number&gt;&lt;foreign-keys&gt;&lt;key app="EN" db-id="0vzs52zstwpep2e9099vt02y9p90f5zp02rt" timestamp="1490924970"&gt;348&lt;/key&gt;&lt;/foreign-keys&gt;&lt;ref-type name="Journal Article"&gt;17&lt;/ref-type&gt;&lt;contributors&gt;&lt;authors&gt;&lt;author&gt;Davenport, Christian&lt;/author&gt;&lt;/authors&gt;&lt;/contributors&gt;&lt;titles&gt;&lt;title&gt;State repression and political order&lt;/title&gt;&lt;secondary-title&gt;Annu. Rev. Polit. Sci.&lt;/secondary-title&gt;&lt;/titles&gt;&lt;periodical&gt;&lt;full-title&gt;Annu. Rev. Polit. Sci.&lt;/full-title&gt;&lt;/periodical&gt;&lt;pages&gt;1-23&lt;/pages&gt;&lt;volume&gt;10&lt;/volume&gt;&lt;dates&gt;&lt;year&gt;2007&lt;/year&gt;&lt;/dates&gt;&lt;publisher&gt;Annual Reviews&lt;/publisher&gt;&lt;isbn&gt;1094-2939&lt;/isbn&gt;&lt;urls&gt;&lt;/urls&gt;&lt;/record&gt;&lt;/Cite&gt;&lt;Cite&gt;&lt;Author&gt;Linz&lt;/Author&gt;&lt;Year&gt;2000&lt;/Year&gt;&lt;RecNum&gt;99&lt;/RecNum&gt;&lt;Pages&gt;61`, 61`, 64`, 159-61&lt;/Pages&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Christian Davenport, "State Repression and Political Order," </w:t>
      </w:r>
      <w:r w:rsidRPr="009722CC">
        <w:rPr>
          <w:rFonts w:ascii="Times New Roman" w:hAnsi="Times New Roman" w:cs="Times New Roman"/>
          <w:i/>
          <w:noProof/>
        </w:rPr>
        <w:t>Annu. Rev. Polit. Sci.</w:t>
      </w:r>
      <w:r w:rsidRPr="009722CC">
        <w:rPr>
          <w:rFonts w:ascii="Times New Roman" w:hAnsi="Times New Roman" w:cs="Times New Roman"/>
          <w:noProof/>
        </w:rPr>
        <w:t xml:space="preserve"> 10 (2007): 2; Linz, 61, 61, 64, 159-61.</w:t>
      </w:r>
      <w:r w:rsidRPr="009722CC">
        <w:rPr>
          <w:rFonts w:ascii="Times New Roman" w:hAnsi="Times New Roman" w:cs="Times New Roman"/>
        </w:rPr>
        <w:fldChar w:fldCharType="end"/>
      </w:r>
    </w:p>
  </w:footnote>
  <w:footnote w:id="77">
    <w:p w14:paraId="4969E446"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Pages&gt;61`, 61`, 64`, 159-61&lt;/Pages&gt;&lt;DisplayText&gt;, 61, 61, 64, 159-61.&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61, 61, 64, 159-61.</w:t>
      </w:r>
      <w:r w:rsidRPr="009722CC">
        <w:rPr>
          <w:rFonts w:ascii="Times New Roman" w:hAnsi="Times New Roman" w:cs="Times New Roman"/>
        </w:rPr>
        <w:fldChar w:fldCharType="end"/>
      </w:r>
      <w:r w:rsidRPr="009722CC">
        <w:rPr>
          <w:rFonts w:ascii="Times New Roman" w:hAnsi="Times New Roman" w:cs="Times New Roman"/>
        </w:rPr>
        <w:t xml:space="preserve">  All rankings are based on judicial independence as part of the Institutions Pillar of the Global Competitiveness Report for the year 2006, during which all four leaders were in power.  Note Turkmenistan was not profiled and thus has a null response rather than a source substitution in order to ensure continuity.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Schwab&lt;/Author&gt;&lt;Year&gt;2006&lt;/Year&gt;&lt;RecNum&gt;358&lt;/RecNum&gt;&lt;DisplayText&gt;Klaus Schwab, Michael E. Porter, and Augusto Lopez-Claros, &amp;quot;The Global Competitiveness Report 2006–2007,&amp;quot; (Geneva, Switzerland: World Economic Forum, 2006).&lt;/DisplayText&gt;&lt;record&gt;&lt;rec-number&gt;358&lt;/rec-number&gt;&lt;foreign-keys&gt;&lt;key app="EN" db-id="0vzs52zstwpep2e9099vt02y9p90f5zp02rt" timestamp="1490932027"&gt;358&lt;/key&gt;&lt;/foreign-keys&gt;&lt;ref-type name="Report"&gt;27&lt;/ref-type&gt;&lt;contributors&gt;&lt;authors&gt;&lt;author&gt;Klaus Schwab&lt;/author&gt;&lt;author&gt;Michael E. Porter&lt;/author&gt;&lt;author&gt;Augusto Lopez-Claros&lt;/author&gt;&lt;/authors&gt;&lt;tertiary-authors&gt;&lt;author&gt;World Economic Forum&lt;/author&gt;&lt;/tertiary-authors&gt;&lt;subsidiary-authors&gt;&lt;author&gt;The GLobal Competitiveness Forum&lt;/author&gt;&lt;/subsidiary-authors&gt;&lt;/contributors&gt;&lt;titles&gt;&lt;title&gt;The Global Competitiveness Report 2006–2007&lt;/title&gt;&lt;/titles&gt;&lt;dates&gt;&lt;year&gt;2006&lt;/year&gt;&lt;/dates&gt;&lt;pub-location&gt;Geneva, Switzerland&lt;/pub-location&gt;&lt;publisher&gt;World Economic Forum&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Klaus Schwab, Michael E. Porter, and Augusto Lopez-Claros, "The Global Competitiveness Report 2006–2007," (Geneva, Switzerland: World Economic Forum, 2006).</w:t>
      </w:r>
      <w:r w:rsidRPr="009722CC">
        <w:rPr>
          <w:rFonts w:ascii="Times New Roman" w:hAnsi="Times New Roman" w:cs="Times New Roman"/>
        </w:rPr>
        <w:fldChar w:fldCharType="end"/>
      </w:r>
    </w:p>
  </w:footnote>
  <w:footnote w:id="78">
    <w:p w14:paraId="7E672F63"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1996&lt;/Year&gt;&lt;RecNum&gt;121&lt;/RecNum&gt;&lt;Pages&gt;26-30&lt;/Pages&gt;&lt;DisplayText&gt;Linz and Stepan, 26-30.&lt;/DisplayText&gt;&lt;record&gt;&lt;rec-number&gt;121&lt;/rec-number&gt;&lt;foreign-keys&gt;&lt;key app="EN" db-id="0vzs52zstwpep2e9099vt02y9p90f5zp02rt" timestamp="1478744380"&gt;121&lt;/key&gt;&lt;/foreign-keys&gt;&lt;ref-type name="Book"&gt;6&lt;/ref-type&gt;&lt;contributors&gt;&lt;authors&gt;&lt;author&gt;Linz, J.J.&lt;/author&gt;&lt;author&gt;Stepan, A.&lt;/author&gt;&lt;/authors&gt;&lt;/contributors&gt;&lt;titles&gt;&lt;title&gt;Problems of Democratic Transition and Consolidation: Southern Europe, South America, and Post-Communist Europe&lt;/title&gt;&lt;/titles&gt;&lt;dates&gt;&lt;year&gt;1996&lt;/year&gt;&lt;/dates&gt;&lt;publisher&gt;Johns Hopkins University Press&lt;/publisher&gt;&lt;isbn&gt;9780801851582&lt;/isbn&gt;&lt;urls&gt;&lt;related-urls&gt;&lt;url&gt;https://books.google.com/books?id=TqRn1lAypsg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 and Stepan, 26-30.</w:t>
      </w:r>
      <w:r w:rsidRPr="009722CC">
        <w:rPr>
          <w:rFonts w:ascii="Times New Roman" w:hAnsi="Times New Roman" w:cs="Times New Roman"/>
        </w:rPr>
        <w:fldChar w:fldCharType="end"/>
      </w:r>
    </w:p>
  </w:footnote>
  <w:footnote w:id="79">
    <w:p w14:paraId="5791E0A0"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ñán&lt;/Author&gt;&lt;Year&gt;2010&lt;/Year&gt;&lt;RecNum&gt;71&lt;/RecNum&gt;&lt;DisplayText&gt;Liñán.&lt;/DisplayText&gt;&lt;record&gt;&lt;rec-number&gt;71&lt;/rec-number&gt;&lt;foreign-keys&gt;&lt;key app="EN" db-id="0vzs52zstwpep2e9099vt02y9p90f5zp02rt" timestamp="1475427538"&gt;71&lt;/key&gt;&lt;/foreign-keys&gt;&lt;ref-type name="Journal Article"&gt;17&lt;/ref-type&gt;&lt;contributors&gt;&lt;authors&gt;&lt;author&gt;Liñán, M. V.&lt;/author&gt;&lt;/authors&gt;&lt;/contributors&gt;&lt;auth-address&gt;Departamento de Periodismo 1, Universidad de Sevilla, Spain&lt;/auth-address&gt;&lt;titles&gt;&lt;title&gt;History as a propaganda tool in Putin&amp;apos;s Russia&lt;/title&gt;&lt;secondary-title&gt;Communist and Post-Communist Studies&lt;/secondary-title&gt;&lt;/titles&gt;&lt;periodical&gt;&lt;full-title&gt;Communist and Post-Communist Studies&lt;/full-title&gt;&lt;/periodical&gt;&lt;pages&gt;167-178&lt;/pages&gt;&lt;volume&gt;43&lt;/volume&gt;&lt;number&gt;2&lt;/number&gt;&lt;keywords&gt;&lt;keyword&gt;History textbooks&lt;/keyword&gt;&lt;keyword&gt;Propaganda history&lt;/keyword&gt;&lt;keyword&gt;Putin&amp;apos;s propaganda&lt;/keyword&gt;&lt;keyword&gt;Russian history&lt;/keyword&gt;&lt;keyword&gt;Russian identity&lt;/keyword&gt;&lt;/keywords&gt;&lt;dates&gt;&lt;year&gt;2010&lt;/year&gt;&lt;/dates&gt;&lt;work-type&gt;Article&lt;/work-type&gt;&lt;urls&gt;&lt;related-urls&gt;&lt;url&gt;https://www.scopus.com/inward/record.uri?eid=2-s2.0-77953537375&amp;amp;partnerID=40&amp;amp;md5=915edb81107b1c787525a1f21e2c785c&lt;/url&gt;&lt;/related-urls&gt;&lt;/urls&gt;&lt;electronic-resource-num&gt;10.1016/j.postcomstud.2010.03.001&lt;/electronic-resource-num&gt;&lt;remote-database-name&gt;Scopus&lt;/remote-database-name&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ñán.</w:t>
      </w:r>
      <w:r w:rsidRPr="009722CC">
        <w:rPr>
          <w:rFonts w:ascii="Times New Roman" w:hAnsi="Times New Roman" w:cs="Times New Roman"/>
        </w:rPr>
        <w:fldChar w:fldCharType="end"/>
      </w:r>
    </w:p>
  </w:footnote>
  <w:footnote w:id="80">
    <w:p w14:paraId="1263371D"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No evidence of state-sponsored propaganda aimed at the promotion of the status of the President was found</w:t>
      </w:r>
    </w:p>
  </w:footnote>
  <w:footnote w:id="81">
    <w:p w14:paraId="034616FA"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Baturo&lt;/Author&gt;&lt;Year&gt;2014&lt;/Year&gt;&lt;RecNum&gt;303&lt;/RecNum&gt;&lt;DisplayText&gt;Alexander Baturo and Michael Laver, &lt;style face="italic"&gt;Democracy, Dictatorship, and Term Limits&lt;/style&gt; (University of Michigan Press, 2014).&lt;/DisplayText&gt;&lt;record&gt;&lt;rec-number&gt;303&lt;/rec-number&gt;&lt;foreign-keys&gt;&lt;key app="EN" db-id="0vzs52zstwpep2e9099vt02y9p90f5zp02rt" timestamp="1488520130"&gt;303&lt;/key&gt;&lt;/foreign-keys&gt;&lt;ref-type name="Book"&gt;6&lt;/ref-type&gt;&lt;contributors&gt;&lt;authors&gt;&lt;author&gt;Baturo, Alexander&lt;/author&gt;&lt;author&gt;Laver, Michael&lt;/author&gt;&lt;/authors&gt;&lt;/contributors&gt;&lt;titles&gt;&lt;title&gt;Democracy, Dictatorship, and Term Limits&lt;/title&gt;&lt;/titles&gt;&lt;dates&gt;&lt;year&gt;2014&lt;/year&gt;&lt;/dates&gt;&lt;publisher&gt;University of Michigan Press&lt;/publisher&gt;&lt;isbn&gt;9780472119318&lt;/isbn&gt;&lt;urls&gt;&lt;related-urls&gt;&lt;url&gt;http://www.jstor.org/stable/10.3998/mpub.4772634&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Alexander Baturo and Michael Laver, </w:t>
      </w:r>
      <w:r w:rsidRPr="009722CC">
        <w:rPr>
          <w:rFonts w:ascii="Times New Roman" w:hAnsi="Times New Roman" w:cs="Times New Roman"/>
          <w:i/>
          <w:noProof/>
        </w:rPr>
        <w:t>Democracy, Dictatorship, and Term Limits</w:t>
      </w:r>
      <w:r w:rsidRPr="009722CC">
        <w:rPr>
          <w:rFonts w:ascii="Times New Roman" w:hAnsi="Times New Roman" w:cs="Times New Roman"/>
          <w:noProof/>
        </w:rPr>
        <w:t xml:space="preserve"> (University of Michigan Press, 2014).</w:t>
      </w:r>
      <w:r w:rsidRPr="009722CC">
        <w:rPr>
          <w:rFonts w:ascii="Times New Roman" w:hAnsi="Times New Roman" w:cs="Times New Roman"/>
        </w:rPr>
        <w:fldChar w:fldCharType="end"/>
      </w:r>
    </w:p>
  </w:footnote>
  <w:footnote w:id="82">
    <w:p w14:paraId="32EC1437"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Linz&lt;/Author&gt;&lt;Year&gt;2000&lt;/Year&gt;&lt;RecNum&gt;99&lt;/RecNum&gt;&lt;DisplayText&gt;Linz.&lt;/DisplayText&gt;&lt;record&gt;&lt;rec-number&gt;99&lt;/rec-number&gt;&lt;foreign-keys&gt;&lt;key app="EN" db-id="0vzs52zstwpep2e9099vt02y9p90f5zp02rt" timestamp="1476555713"&gt;99&lt;/key&gt;&lt;/foreign-keys&gt;&lt;ref-type name="Book"&gt;6&lt;/ref-type&gt;&lt;contributors&gt;&lt;authors&gt;&lt;author&gt;Linz, J.J.&lt;/author&gt;&lt;/authors&gt;&lt;/contributors&gt;&lt;titles&gt;&lt;title&gt;Totalitarian and Authoritarian Regimes&lt;/title&gt;&lt;/titles&gt;&lt;dates&gt;&lt;year&gt;2000&lt;/year&gt;&lt;/dates&gt;&lt;pub-location&gt;London&lt;/pub-location&gt;&lt;publisher&gt;Lynne Rienner Publishers&lt;/publisher&gt;&lt;isbn&gt;9781555878900&lt;/isbn&gt;&lt;urls&gt;&lt;related-urls&gt;&lt;url&gt;https://books.google.com/books?id=8cYk_ABfMJI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Linz.</w:t>
      </w:r>
      <w:r w:rsidRPr="009722CC">
        <w:rPr>
          <w:rFonts w:ascii="Times New Roman" w:hAnsi="Times New Roman" w:cs="Times New Roman"/>
        </w:rPr>
        <w:fldChar w:fldCharType="end"/>
      </w:r>
    </w:p>
  </w:footnote>
  <w:footnote w:id="83">
    <w:p w14:paraId="25D05FF2"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The evaluation of military service does not incorporate any prescribed military role that is attached to the individual’s leadership position as the leader of their country.  Only prior and non-mandated service is considered.</w:t>
      </w:r>
    </w:p>
  </w:footnote>
  <w:footnote w:id="84">
    <w:p w14:paraId="45FD88DA"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No valid sources could confirm rumors that Mikheil Saakashvili served a shortened military career.  While there are many explanations for this lack of information, as no texts can identify any evidence that Mikheil Saakashvili has a military background.  The only reason this issue is considered is the fact that no records appear to be available to account for his time before entering university, and thus one can make the case that a background of some sort may exist covertly with Soviet conscription policies as evidence.  However the fact that the unaccounted for years are few, with no information having been released even as he grew to prominence, the evidence supports that no meaningful military experience, if any exists.  </w:t>
      </w:r>
    </w:p>
    <w:p w14:paraId="2A77E70B" w14:textId="77777777" w:rsidR="007455B6" w:rsidRPr="009722CC" w:rsidRDefault="007455B6" w:rsidP="00BC7559">
      <w:pPr>
        <w:pStyle w:val="FootnoteText"/>
        <w:rPr>
          <w:rFonts w:ascii="Times New Roman" w:hAnsi="Times New Roman" w:cs="Times New Roman"/>
        </w:rPr>
      </w:pP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Jones&lt;/Author&gt;&lt;Year&gt;1985&lt;/Year&gt;&lt;RecNum&gt;345&lt;/RecNum&gt;&lt;DisplayText&gt;Jones.&lt;/DisplayText&gt;&lt;record&gt;&lt;rec-number&gt;345&lt;/rec-number&gt;&lt;foreign-keys&gt;&lt;key app="EN" db-id="0vzs52zstwpep2e9099vt02y9p90f5zp02rt" timestamp="1490923516"&gt;345&lt;/key&gt;&lt;/foreign-keys&gt;&lt;ref-type name="Journal Article"&gt;17&lt;/ref-type&gt;&lt;contributors&gt;&lt;authors&gt;&lt;author&gt;E Jones&lt;/author&gt;&lt;/authors&gt;&lt;/contributors&gt;&lt;titles&gt;&lt;title&gt;The Military As An Agent For Political Socialization. Red Army And Society: A Sociology Of The Soviet Military&lt;/title&gt;&lt;/titles&gt;&lt;dates&gt;&lt;year&gt;1985&lt;/year&gt;&lt;/dates&gt;&lt;urls&gt;&lt;related-urls&gt;&lt;url&gt;http://proxyau.wrlc.org/login?url=http://search.proquest.com/docview/61175631?accountid=8285&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Jones.</w:t>
      </w:r>
      <w:r w:rsidRPr="009722CC">
        <w:rPr>
          <w:rFonts w:ascii="Times New Roman" w:hAnsi="Times New Roman" w:cs="Times New Roman"/>
        </w:rPr>
        <w:fldChar w:fldCharType="end"/>
      </w:r>
    </w:p>
  </w:footnote>
  <w:footnote w:id="85">
    <w:p w14:paraId="54E74E49"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Rank or level of success in a military/intelligence apparatus is of secondary presence when compared to the simple possession of a background in the field.  This is on account of the study’s focus on the leadership and governing style based on military principles and rules (e.g. the chain of command) which a knowledge of and experience with can be assumed at any level of the military. </w:t>
      </w:r>
    </w:p>
  </w:footnote>
  <w:footnote w:id="86">
    <w:p w14:paraId="48B336B0"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Records show that while conscription was an option, Saparmurat Niyazov was never conscripted into the Soviet Armed Services.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Jones&lt;/Author&gt;&lt;Year&gt;1985&lt;/Year&gt;&lt;RecNum&gt;345&lt;/RecNum&gt;&lt;DisplayText&gt;Jones.&lt;/DisplayText&gt;&lt;record&gt;&lt;rec-number&gt;345&lt;/rec-number&gt;&lt;foreign-keys&gt;&lt;key app="EN" db-id="0vzs52zstwpep2e9099vt02y9p90f5zp02rt" timestamp="1490923516"&gt;345&lt;/key&gt;&lt;/foreign-keys&gt;&lt;ref-type name="Journal Article"&gt;17&lt;/ref-type&gt;&lt;contributors&gt;&lt;authors&gt;&lt;author&gt;E Jones&lt;/author&gt;&lt;/authors&gt;&lt;/contributors&gt;&lt;titles&gt;&lt;title&gt;The Military As An Agent For Political Socialization. Red Army And Society: A Sociology Of The Soviet Military&lt;/title&gt;&lt;/titles&gt;&lt;dates&gt;&lt;year&gt;1985&lt;/year&gt;&lt;/dates&gt;&lt;urls&gt;&lt;related-urls&gt;&lt;url&gt;http://proxyau.wrlc.org/login?url=http://search.proquest.com/docview/61175631?accountid=8285&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Jones.</w:t>
      </w:r>
      <w:r w:rsidRPr="009722CC">
        <w:rPr>
          <w:rFonts w:ascii="Times New Roman" w:hAnsi="Times New Roman" w:cs="Times New Roman"/>
        </w:rPr>
        <w:fldChar w:fldCharType="end"/>
      </w:r>
    </w:p>
  </w:footnote>
  <w:footnote w:id="87">
    <w:p w14:paraId="1E45D48F"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All answers for this section use Gallup polls and the “same value” was used when no identifiable trend in either qualitative direction could be identified.  Most values analyze the ending periods of most case time periods due to data avalibility.</w:t>
      </w:r>
    </w:p>
    <w:p w14:paraId="77F82486" w14:textId="77777777" w:rsidR="007455B6" w:rsidRPr="009722CC" w:rsidRDefault="007455B6" w:rsidP="00BC7559">
      <w:pPr>
        <w:pStyle w:val="FootnoteText"/>
        <w:rPr>
          <w:rFonts w:ascii="Times New Roman" w:hAnsi="Times New Roman" w:cs="Times New Roman"/>
        </w:rPr>
      </w:pP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Analytics&lt;/Author&gt;&lt;Year&gt;2016&lt;/Year&gt;&lt;RecNum&gt;300&lt;/RecNum&gt;&lt;DisplayText&gt;GALLUP Analytics, &amp;quot;Bussiness and Economics,&amp;quot; Gallup, Inc., https://analyticscampus.gallup.com/Tables.&lt;/DisplayText&gt;&lt;record&gt;&lt;rec-number&gt;300&lt;/rec-number&gt;&lt;foreign-keys&gt;&lt;key app="EN" db-id="0vzs52zstwpep2e9099vt02y9p90f5zp02rt" timestamp="1488516666"&gt;300&lt;/key&gt;&lt;/foreign-keys&gt;&lt;ref-type name="Web Page"&gt;12&lt;/ref-type&gt;&lt;contributors&gt;&lt;authors&gt;&lt;author&gt;GALLUP Analytics&lt;/author&gt;&lt;/authors&gt;&lt;/contributors&gt;&lt;titles&gt;&lt;title&gt;Bussiness and Economics&lt;/title&gt;&lt;/titles&gt;&lt;dates&gt;&lt;year&gt;2016&lt;/year&gt;&lt;/dates&gt;&lt;publisher&gt;Gallup, Inc.&lt;/publisher&gt;&lt;urls&gt;&lt;related-urls&gt;&lt;url&gt;https://analyticscampus.gallup.com/Tables&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GALLUP Analytics, "Bussiness and Economics," Gallup, Inc., https://analyticscampus.gallup.com/Tables.</w:t>
      </w:r>
      <w:r w:rsidRPr="009722CC">
        <w:rPr>
          <w:rFonts w:ascii="Times New Roman" w:hAnsi="Times New Roman" w:cs="Times New Roman"/>
        </w:rPr>
        <w:fldChar w:fldCharType="end"/>
      </w:r>
    </w:p>
  </w:footnote>
  <w:footnote w:id="88">
    <w:p w14:paraId="059E19D3"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Kaser&lt;/Author&gt;&lt;Year&gt;1997&lt;/Year&gt;&lt;RecNum&gt;359&lt;/RecNum&gt;&lt;DisplayText&gt;Kaser.&lt;/DisplayText&gt;&lt;record&gt;&lt;rec-number&gt;359&lt;/rec-number&gt;&lt;foreign-keys&gt;&lt;key app="EN" db-id="0vzs52zstwpep2e9099vt02y9p90f5zp02rt" timestamp="1490934968"&gt;359&lt;/key&gt;&lt;/foreign-keys&gt;&lt;ref-type name="Journal Article"&gt;17&lt;/ref-type&gt;&lt;contributors&gt;&lt;authors&gt;&lt;author&gt;Kaser, Michael&lt;/author&gt;&lt;/authors&gt;&lt;/contributors&gt;&lt;titles&gt;&lt;title&gt;Economic transition in six Central Asian economies</w:instrText>
      </w:r>
      <w:r w:rsidRPr="009722CC">
        <w:rPr>
          <w:rFonts w:ascii="Monaco" w:hAnsi="Monaco" w:cs="Monaco"/>
        </w:rPr>
        <w:instrText>∗</w:instrText>
      </w:r>
      <w:r w:rsidRPr="009722CC">
        <w:rPr>
          <w:rFonts w:ascii="Times New Roman" w:hAnsi="Times New Roman" w:cs="Times New Roman"/>
        </w:rPr>
        <w:instrText>&lt;/title&gt;&lt;secondary-title&gt;Central Asian Survey&lt;/secondary-title&gt;&lt;/titles&gt;&lt;periodical&gt;&lt;full-title&gt;Central Asian Survey&lt;/full-title&gt;&lt;/periodical&gt;&lt;pages&gt;5-26&lt;/pages&gt;&lt;volume&gt;16&lt;/volume&gt;&lt;number&gt;1&lt;/number&gt;&lt;dates&gt;&lt;year&gt;1997&lt;/year&gt;&lt;/dates&gt;&lt;publisher&gt;Taylor &amp;amp; Francis&lt;/publisher&gt;&lt;isbn&gt;0263-4937&lt;/isbn&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Kaser.</w:t>
      </w:r>
      <w:r w:rsidRPr="009722CC">
        <w:rPr>
          <w:rFonts w:ascii="Times New Roman" w:hAnsi="Times New Roman" w:cs="Times New Roman"/>
        </w:rPr>
        <w:fldChar w:fldCharType="end"/>
      </w:r>
    </w:p>
  </w:footnote>
  <w:footnote w:id="89">
    <w:p w14:paraId="1D5171EC" w14:textId="38B39259"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Design adapted from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ward&lt;/Author&gt;&lt;Year&gt;2008&lt;/Year&gt;&lt;RecNum&gt;269&lt;/RecNum&gt;&lt;Pages&gt;9&lt;/Pages&gt;&lt;DisplayText&gt;Howard, 9.&lt;/DisplayText&gt;&lt;record&gt;&lt;rec-number&gt;269&lt;/rec-number&gt;&lt;foreign-keys&gt;&lt;key app="EN" db-id="0vzs52zstwpep2e9099vt02y9p90f5zp02rt" timestamp="1481907962"&gt;269&lt;/key&gt;&lt;/foreign-keys&gt;&lt;ref-type name="Book Section"&gt;5&lt;/ref-type&gt;&lt;contributors&gt;&lt;authors&gt;&lt;author&gt;Howard, L. M.&lt;/author&gt;&lt;/authors&gt;&lt;/contributors&gt;&lt;titles&gt;&lt;title&gt;Ch. 1 &amp;amp; Appendices 1, 2, &amp;amp; 3&lt;/title&gt;&lt;secondary-title&gt;UN Peacekeeping in Civil Wars&lt;/secondary-title&gt;&lt;/titles&gt;&lt;dates&gt;&lt;year&gt;2008&lt;/year&gt;&lt;/dates&gt;&lt;publisher&gt;Cambridge University Press&lt;/publisher&gt;&lt;isbn&gt;9780521881388&lt;/isbn&gt;&lt;urls&gt;&lt;related-urls&gt;&lt;url&gt;https://books.google.com/books?id=QeVykay5lak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Howard, 9.</w:t>
      </w:r>
      <w:r w:rsidRPr="009722CC">
        <w:rPr>
          <w:rFonts w:ascii="Times New Roman" w:hAnsi="Times New Roman" w:cs="Times New Roman"/>
        </w:rPr>
        <w:fldChar w:fldCharType="end"/>
      </w:r>
      <w:r w:rsidR="00743E2D" w:rsidRPr="009722CC">
        <w:rPr>
          <w:rFonts w:ascii="Times New Roman" w:hAnsi="Times New Roman" w:cs="Times New Roman"/>
        </w:rPr>
        <w:t xml:space="preserve">  The values for the independent variables were determined by the results of the structured case comparison in Appendix I</w:t>
      </w:r>
    </w:p>
  </w:footnote>
  <w:footnote w:id="90">
    <w:p w14:paraId="588C1C09"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Design adapted from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ward&lt;/Author&gt;&lt;Year&gt;2008&lt;/Year&gt;&lt;RecNum&gt;269&lt;/RecNum&gt;&lt;Pages&gt;9&lt;/Pages&gt;&lt;DisplayText&gt;ibid.&lt;/DisplayText&gt;&lt;record&gt;&lt;rec-number&gt;269&lt;/rec-number&gt;&lt;foreign-keys&gt;&lt;key app="EN" db-id="0vzs52zstwpep2e9099vt02y9p90f5zp02rt" timestamp="1481907962"&gt;269&lt;/key&gt;&lt;/foreign-keys&gt;&lt;ref-type name="Book Section"&gt;5&lt;/ref-type&gt;&lt;contributors&gt;&lt;authors&gt;&lt;author&gt;Howard, L. M.&lt;/author&gt;&lt;/authors&gt;&lt;/contributors&gt;&lt;titles&gt;&lt;title&gt;Ch. 1 &amp;amp; Appendices 1, 2, &amp;amp; 3&lt;/title&gt;&lt;secondary-title&gt;UN Peacekeeping in Civil Wars&lt;/secondary-title&gt;&lt;/titles&gt;&lt;dates&gt;&lt;year&gt;2008&lt;/year&gt;&lt;/dates&gt;&lt;publisher&gt;Cambridge University Press&lt;/publisher&gt;&lt;isbn&gt;9780521881388&lt;/isbn&gt;&lt;urls&gt;&lt;related-urls&gt;&lt;url&gt;https://books.google.com/books?id=QeVykay5lakC&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ibid.</w:t>
      </w:r>
      <w:r w:rsidRPr="009722CC">
        <w:rPr>
          <w:rFonts w:ascii="Times New Roman" w:hAnsi="Times New Roman" w:cs="Times New Roman"/>
        </w:rPr>
        <w:fldChar w:fldCharType="end"/>
      </w:r>
    </w:p>
  </w:footnote>
  <w:footnote w:id="91">
    <w:p w14:paraId="121C730B"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eorge&lt;/Author&gt;&lt;Year&gt;2008&lt;/Year&gt;&lt;RecNum&gt;308&lt;/RecNum&gt;&lt;DisplayText&gt;Julie A. George, &amp;quot;Minority Political Inclusion in Mikheil Saakashvili&amp;apos;s Georgia,&amp;quot; &lt;style face="italic"&gt;Europe-Asia Studies&lt;/style&gt; 60, no. 7 (2008); Jones.&lt;/DisplayText&gt;&lt;record&gt;&lt;rec-number&gt;308&lt;/rec-number&gt;&lt;foreign-keys&gt;&lt;key app="EN" db-id="0vzs52zstwpep2e9099vt02y9p90f5zp02rt" timestamp="1488552359"&gt;308&lt;/key&gt;&lt;/foreign-keys&gt;&lt;ref-type name="Journal Article"&gt;17&lt;/ref-type&gt;&lt;contributors&gt;&lt;authors&gt;&lt;author&gt;George, Julie A.&lt;/author&gt;&lt;/authors&gt;&lt;/contributors&gt;&lt;titles&gt;&lt;title&gt;Minority political inclusion in Mikheil Saakashvili&amp;apos;s Georgia&lt;/title&gt;&lt;secondary-title&gt;Europe-Asia Studies&lt;/secondary-title&gt;&lt;/titles&gt;&lt;periodical&gt;&lt;full-title&gt;Europe-Asia studies&lt;/full-title&gt;&lt;/periodical&gt;&lt;pages&gt;1151-1175&lt;/pages&gt;&lt;volume&gt;60&lt;/volume&gt;&lt;number&gt;7&lt;/number&gt;&lt;dates&gt;&lt;year&gt;2008&lt;/year&gt;&lt;/dates&gt;&lt;publisher&gt;Taylor &amp;amp; Francis&lt;/publisher&gt;&lt;isbn&gt;0966-8136&lt;/isbn&gt;&lt;urls&gt;&lt;/urls&gt;&lt;/record&gt;&lt;/Cite&gt;&lt;Cite&gt;&lt;Author&gt;Jones&lt;/Author&gt;&lt;Year&gt;2006&lt;/Year&gt;&lt;RecNum&gt;306&lt;/RecNum&gt;&lt;record&gt;&lt;rec-number&gt;306&lt;/rec-number&gt;&lt;foreign-keys&gt;&lt;key app="EN" db-id="0vzs52zstwpep2e9099vt02y9p90f5zp02rt" timestamp="1488552293"&gt;306&lt;/key&gt;&lt;/foreign-keys&gt;&lt;ref-type name="Journal Article"&gt;17&lt;/ref-type&gt;&lt;contributors&gt;&lt;authors&gt;&lt;author&gt;Jones, Stephen F.&lt;/author&gt;&lt;/authors&gt;&lt;/contributors&gt;&lt;titles&gt;&lt;title&gt;The rose revolution: a revolution without revolutionaries?&lt;/title&gt;&lt;secondary-title&gt;Cambridge Review of International Affairs&lt;/secondary-title&gt;&lt;/titles&gt;&lt;periodical&gt;&lt;full-title&gt;Cambridge Review of International Affairs&lt;/full-title&gt;&lt;/periodical&gt;&lt;pages&gt;33-48&lt;/pages&gt;&lt;volume&gt;19&lt;/volume&gt;&lt;number&gt;1&lt;/number&gt;&lt;dates&gt;&lt;year&gt;2006&lt;/year&gt;&lt;/dates&gt;&lt;publisher&gt;Taylor &amp;amp; Francis&lt;/publisher&gt;&lt;isbn&gt;0955-7571&lt;/isbn&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Julie A. George, "Minority Political Inclusion in Mikheil Saakashvili's Georgia," </w:t>
      </w:r>
      <w:r w:rsidRPr="009722CC">
        <w:rPr>
          <w:rFonts w:ascii="Times New Roman" w:hAnsi="Times New Roman" w:cs="Times New Roman"/>
          <w:i/>
          <w:noProof/>
        </w:rPr>
        <w:t>Europe-Asia Studies</w:t>
      </w:r>
      <w:r w:rsidRPr="009722CC">
        <w:rPr>
          <w:rFonts w:ascii="Times New Roman" w:hAnsi="Times New Roman" w:cs="Times New Roman"/>
          <w:noProof/>
        </w:rPr>
        <w:t xml:space="preserve"> 60, no. 7 (2008); Jones.</w:t>
      </w:r>
      <w:r w:rsidRPr="009722CC">
        <w:rPr>
          <w:rFonts w:ascii="Times New Roman" w:hAnsi="Times New Roman" w:cs="Times New Roman"/>
        </w:rPr>
        <w:fldChar w:fldCharType="end"/>
      </w:r>
    </w:p>
  </w:footnote>
  <w:footnote w:id="92">
    <w:p w14:paraId="68762471"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See notes in Variable Evaluation Matrix</w:t>
      </w:r>
    </w:p>
  </w:footnote>
  <w:footnote w:id="93">
    <w:p w14:paraId="1760ECC7"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use&lt;/Author&gt;&lt;Year&gt;2017&lt;/Year&gt;&lt;RecNum&gt;296&lt;/RecNum&gt;&lt;DisplayText&gt;Freedom House, &amp;quot;Georgia,&amp;quot; Freedom House, https://freedomhouse.org/report/freedom-world/2011/georgia; McGuinness.&lt;/DisplayText&gt;&lt;record&gt;&lt;rec-number&gt;296&lt;/rec-number&gt;&lt;foreign-keys&gt;&lt;key app="EN" db-id="0vzs52zstwpep2e9099vt02y9p90f5zp02rt" timestamp="1488510073"&gt;296&lt;/key&gt;&lt;/foreign-keys&gt;&lt;ref-type name="Web Page"&gt;12&lt;/ref-type&gt;&lt;contributors&gt;&lt;authors&gt;&lt;author&gt;Freedom House&lt;/author&gt;&lt;/authors&gt;&lt;/contributors&gt;&lt;titles&gt;&lt;title&gt;Georgia&lt;/title&gt;&lt;secondary-title&gt;Freedom in the World&lt;/secondary-title&gt;&lt;/titles&gt;&lt;dates&gt;&lt;year&gt;2017&lt;/year&gt;&lt;/dates&gt;&lt;publisher&gt;Freedom House&lt;/publisher&gt;&lt;urls&gt;&lt;related-urls&gt;&lt;url&gt;https://freedomhouse.org/report/freedom-world/2011/georgia&lt;/url&gt;&lt;/related-urls&gt;&lt;/urls&gt;&lt;/record&gt;&lt;/Cite&gt;&lt;Cite&gt;&lt;Author&gt;McGuinness&lt;/Author&gt;&lt;Year&gt;2012&lt;/Year&gt;&lt;RecNum&gt;297&lt;/RecNum&gt;&lt;record&gt;&lt;rec-number&gt;297&lt;/rec-number&gt;&lt;foreign-keys&gt;&lt;key app="EN" db-id="0vzs52zstwpep2e9099vt02y9p90f5zp02rt" timestamp="1488512794"&gt;297&lt;/key&gt;&lt;/foreign-keys&gt;&lt;ref-type name="Electronic Article"&gt;43&lt;/ref-type&gt;&lt;contributors&gt;&lt;authors&gt;&lt;author&gt;Damien McGuinness&lt;/author&gt;&lt;/authors&gt;&lt;/contributors&gt;&lt;titles&gt;&lt;title&gt;Georgia President Mikheil Saakashvili admits election loss&lt;/title&gt;&lt;secondary-title&gt;BBC News&lt;/secondary-title&gt;&lt;/titles&gt;&lt;periodical&gt;&lt;full-title&gt;BBC News&lt;/full-title&gt;&lt;/periodical&gt;&lt;dates&gt;&lt;year&gt;2012&lt;/year&gt;&lt;/dates&gt;&lt;pub-location&gt;Tibilisi&lt;/pub-location&gt;&lt;publisher&gt;The BBC&lt;/publisher&gt;&lt;urls&gt;&lt;related-urls&gt;&lt;url&gt;http://www.bbc.com/news/world-europe-19798323&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Freedom House, "Georgia," Freedom House, https://freedomhouse.org/report/freedom-world/2011/georgia; McGuinness.</w:t>
      </w:r>
      <w:r w:rsidRPr="009722CC">
        <w:rPr>
          <w:rFonts w:ascii="Times New Roman" w:hAnsi="Times New Roman" w:cs="Times New Roman"/>
        </w:rPr>
        <w:fldChar w:fldCharType="end"/>
      </w:r>
    </w:p>
  </w:footnote>
  <w:footnote w:id="94">
    <w:p w14:paraId="7C684D14"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Nb3JyaXM8L0F1dGhvcj48WWVhcj4yMDA0PC9ZZWFyPjxS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Nb3JyaXM8L0F1dGhvcj48WWVhcj4yMDA0PC9ZZWFyPjxS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Helen M. Morris, "President, Party and Nationality Policy in Latvia, 1991–1999," </w:t>
      </w:r>
      <w:r w:rsidRPr="009722CC">
        <w:rPr>
          <w:rFonts w:ascii="Times New Roman" w:hAnsi="Times New Roman" w:cs="Times New Roman"/>
          <w:i/>
          <w:noProof/>
        </w:rPr>
        <w:t>Europe-Asia Studies</w:t>
      </w:r>
      <w:r w:rsidRPr="009722CC">
        <w:rPr>
          <w:rFonts w:ascii="Times New Roman" w:hAnsi="Times New Roman" w:cs="Times New Roman"/>
          <w:noProof/>
        </w:rPr>
        <w:t xml:space="preserve"> 56, no. 4 (2004); Vike</w:t>
      </w:r>
      <w:r w:rsidRPr="009722CC">
        <w:rPr>
          <w:rFonts w:ascii="Monaco" w:hAnsi="Monaco" w:cs="Monaco"/>
          <w:noProof/>
        </w:rPr>
        <w:t>‐</w:t>
      </w:r>
      <w:r w:rsidRPr="009722CC">
        <w:rPr>
          <w:rFonts w:ascii="Times New Roman" w:hAnsi="Times New Roman" w:cs="Times New Roman"/>
          <w:noProof/>
        </w:rPr>
        <w:t xml:space="preserve">Freiberga; George Tsebelis and Tatiana P. Rizova, "Presidential Conditional Agenda Setting in the Former Communist Countries," </w:t>
      </w:r>
      <w:r w:rsidRPr="009722CC">
        <w:rPr>
          <w:rFonts w:ascii="Times New Roman" w:hAnsi="Times New Roman" w:cs="Times New Roman"/>
          <w:i/>
          <w:noProof/>
        </w:rPr>
        <w:t>Comparative Political Studies</w:t>
      </w:r>
      <w:r w:rsidRPr="009722CC">
        <w:rPr>
          <w:rFonts w:ascii="Times New Roman" w:hAnsi="Times New Roman" w:cs="Times New Roman"/>
          <w:noProof/>
        </w:rPr>
        <w:t xml:space="preserve"> 40, no. 10 (2007).</w:t>
      </w:r>
      <w:r w:rsidRPr="009722CC">
        <w:rPr>
          <w:rFonts w:ascii="Times New Roman" w:hAnsi="Times New Roman" w:cs="Times New Roman"/>
        </w:rPr>
        <w:fldChar w:fldCharType="end"/>
      </w:r>
    </w:p>
  </w:footnote>
  <w:footnote w:id="95">
    <w:p w14:paraId="486200B6"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Shevtsova&lt;/Author&gt;&lt;Year&gt;2011&lt;/Year&gt;&lt;RecNum&gt;136&lt;/RecNum&gt;&lt;DisplayText&gt;Shevtsova.&lt;/DisplayText&gt;&lt;record&gt;&lt;rec-number&gt;136&lt;/rec-number&gt;&lt;foreign-keys&gt;&lt;key app="EN" db-id="0vzs52zstwpep2e9099vt02y9p90f5zp02rt" timestamp="1479263125"&gt;136&lt;/key&gt;&lt;/foreign-keys&gt;&lt;ref-type name="Electronic Article"&gt;43&lt;/ref-type&gt;&lt;contributors&gt;&lt;authors&gt;&lt;author&gt;Lilia Shevtsova&lt;/author&gt;&lt;/authors&gt;&lt;/contributors&gt;&lt;titles&gt;&lt;title&gt;Gorbachev and Yeltsin: Reformer and Terminator&lt;/title&gt;&lt;secondary-title&gt;Carnegie Moscow Center&lt;/secondary-title&gt;&lt;/titles&gt;&lt;periodical&gt;&lt;full-title&gt;Carnegie Moscow Center&lt;/full-title&gt;&lt;/periodical&gt;&lt;dates&gt;&lt;year&gt;2011&lt;/year&gt;&lt;/dates&gt;&lt;pub-location&gt;Moscow&lt;/pub-location&gt;&lt;publisher&gt;Carnegie Endowment for International Peace&lt;/publisher&gt;&lt;urls&gt;&lt;related-urls&gt;&lt;url&gt;http://carnegie.ru/2011/02/01/gorbachev-and-yeltsin-reformer-and-terminator-pub-42455&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Shevtsova.</w:t>
      </w:r>
      <w:r w:rsidRPr="009722CC">
        <w:rPr>
          <w:rFonts w:ascii="Times New Roman" w:hAnsi="Times New Roman" w:cs="Times New Roman"/>
        </w:rPr>
        <w:fldChar w:fldCharType="end"/>
      </w:r>
    </w:p>
  </w:footnote>
  <w:footnote w:id="96">
    <w:p w14:paraId="72C2171D"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d1ZGtvdjsg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d1ZGtvdjsg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Baker and Glasser; Gudkov; Hutcheson and Petersson; ITAR-TASS; Leahy; Liñán.</w:t>
      </w:r>
      <w:r w:rsidRPr="009722CC">
        <w:rPr>
          <w:rFonts w:ascii="Times New Roman" w:hAnsi="Times New Roman" w:cs="Times New Roman"/>
        </w:rPr>
        <w:fldChar w:fldCharType="end"/>
      </w:r>
    </w:p>
  </w:footnote>
  <w:footnote w:id="97">
    <w:p w14:paraId="1AFD9AF0"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ZyZWVsYW5k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</w:fldData>
        </w:fldChar>
      </w:r>
      <w:r w:rsidRPr="009722CC">
        <w:rPr>
          <w:rFonts w:ascii="Times New Roman" w:hAnsi="Times New Roman" w:cs="Times New Roman"/>
        </w:rPr>
        <w:instrText xml:space="preserve"> ADDIN EN.CITE </w:instrText>
      </w:r>
      <w:r w:rsidRPr="009722CC">
        <w:rPr>
          <w:rFonts w:ascii="Times New Roman" w:hAnsi="Times New Roman" w:cs="Times New Roman"/>
        </w:rPr>
        <w:fldChar w:fldCharType="begin">
          <w:fldData xml:space="preserve">PEVuZE5vdGU+PENpdGU+PEF1dGhvcj5CYWtlcjwvQXV0aG9yPjxZZWFyPjIwMDU8L1llYXI+PFJl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</w:fldData>
        </w:fldChar>
      </w:r>
      <w:r w:rsidRPr="009722CC">
        <w:rPr>
          <w:rFonts w:ascii="Times New Roman" w:hAnsi="Times New Roman" w:cs="Times New Roman"/>
        </w:rPr>
        <w:instrText xml:space="preserve"> ADDIN EN.CITE.DATA </w:instrText>
      </w:r>
      <w:r w:rsidRPr="009722CC">
        <w:rPr>
          <w:rFonts w:ascii="Times New Roman" w:hAnsi="Times New Roman" w:cs="Times New Roman"/>
        </w:rPr>
      </w:r>
      <w:r w:rsidRPr="009722CC">
        <w:rPr>
          <w:rFonts w:ascii="Times New Roman" w:hAnsi="Times New Roman" w:cs="Times New Roman"/>
        </w:rPr>
        <w:fldChar w:fldCharType="end"/>
      </w:r>
      <w:r w:rsidRPr="009722CC">
        <w:rPr>
          <w:rFonts w:ascii="Times New Roman" w:hAnsi="Times New Roman" w:cs="Times New Roman"/>
        </w:rPr>
      </w:r>
      <w:r w:rsidRPr="009722CC">
        <w:rPr>
          <w:rFonts w:ascii="Times New Roman" w:hAnsi="Times New Roman" w:cs="Times New Roman"/>
        </w:rPr>
        <w:fldChar w:fldCharType="separate"/>
      </w:r>
      <w:r w:rsidRPr="009722CC">
        <w:rPr>
          <w:rFonts w:ascii="Times New Roman" w:hAnsi="Times New Roman" w:cs="Times New Roman"/>
          <w:noProof/>
        </w:rPr>
        <w:t xml:space="preserve">Baker and Glasser; Freeland; Interfax, "Putin Recognized Symbol of Stability, Prospective Leader of Progress - Analysts,"  2012; Leahy; Lydia Tomkiw, "Who Is the World's Most Powerful Person? Russia's Vladimir Putin Tops New Forbes List,"  </w:t>
      </w:r>
      <w:r w:rsidRPr="009722CC">
        <w:rPr>
          <w:rFonts w:ascii="Times New Roman" w:hAnsi="Times New Roman" w:cs="Times New Roman"/>
          <w:i/>
          <w:noProof/>
        </w:rPr>
        <w:t>International Bussiness Times</w:t>
      </w:r>
      <w:r w:rsidRPr="009722CC">
        <w:rPr>
          <w:rFonts w:ascii="Times New Roman" w:hAnsi="Times New Roman" w:cs="Times New Roman"/>
          <w:noProof/>
        </w:rPr>
        <w:t xml:space="preserve"> (2015), http://www.ibtimes.com/who-worlds-most-powerful-person-russias-vladimir-putin-tops-new-forbes-list-2169615.</w:t>
      </w:r>
      <w:r w:rsidRPr="009722CC">
        <w:rPr>
          <w:rFonts w:ascii="Times New Roman" w:hAnsi="Times New Roman" w:cs="Times New Roman"/>
        </w:rPr>
        <w:fldChar w:fldCharType="end"/>
      </w:r>
    </w:p>
  </w:footnote>
  <w:footnote w:id="98">
    <w:p w14:paraId="0E2DB624"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Gleason&lt;/Author&gt;&lt;Year&gt;2007&lt;/Year&gt;&lt;RecNum&gt;301&lt;/RecNum&gt;&lt;DisplayText&gt;Gleason.&lt;/DisplayText&gt;&lt;record&gt;&lt;rec-number&gt;301&lt;/rec-number&gt;&lt;foreign-keys&gt;&lt;key app="EN" db-id="0vzs52zstwpep2e9099vt02y9p90f5zp02rt" timestamp="1488519177"&gt;301&lt;/key&gt;&lt;/foreign-keys&gt;&lt;ref-type name="Book Section"&gt;5&lt;/ref-type&gt;&lt;contributors&gt;&lt;authors&gt;&lt;author&gt;Gregory Gleason&lt;/author&gt;&lt;/authors&gt;&lt;secondary-authors&gt;&lt;author&gt;Robert I. Rotberg&lt;/author&gt;&lt;/secondary-authors&gt;&lt;/contributors&gt;&lt;titles&gt;&lt;title&gt;Turkmenistan under Niyazov and Berdymukhammedov&lt;/title&gt;&lt;secondary-title&gt;Worst of the Worst&lt;/secondary-title&gt;&lt;/titles&gt;&lt;pages&gt;115-134&lt;/pages&gt;&lt;section&gt;5&lt;/section&gt;&lt;dates&gt;&lt;year&gt;2007&lt;/year&gt;&lt;/dates&gt;&lt;pub-location&gt;Cambriage, MA; Washington, DC&lt;/pub-location&gt;&lt;publisher&gt;World Peace Foundation, Brookings Institution Press&lt;/publisher&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Gleason.</w:t>
      </w:r>
      <w:r w:rsidRPr="009722CC">
        <w:rPr>
          <w:rFonts w:ascii="Times New Roman" w:hAnsi="Times New Roman" w:cs="Times New Roman"/>
        </w:rPr>
        <w:fldChar w:fldCharType="end"/>
      </w:r>
    </w:p>
  </w:footnote>
  <w:footnote w:id="99">
    <w:p w14:paraId="0AB14B76" w14:textId="77777777" w:rsidR="007455B6" w:rsidRPr="009722CC" w:rsidRDefault="007455B6" w:rsidP="00BC7559">
      <w:pPr>
        <w:pStyle w:val="FootnoteText"/>
        <w:rPr>
          <w:rFonts w:ascii="Times New Roman" w:hAnsi="Times New Roman" w:cs="Times New Roman"/>
        </w:rPr>
      </w:pPr>
      <w:r w:rsidRPr="009722CC">
        <w:rPr>
          <w:rStyle w:val="FootnoteReference"/>
          <w:rFonts w:ascii="Times New Roman" w:hAnsi="Times New Roman" w:cs="Times New Roman"/>
        </w:rPr>
        <w:footnoteRef/>
      </w:r>
      <w:r w:rsidRPr="009722CC">
        <w:rPr>
          <w:rFonts w:ascii="Times New Roman" w:hAnsi="Times New Roman" w:cs="Times New Roman"/>
        </w:rPr>
        <w:t xml:space="preserv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Horak&lt;/Author&gt;&lt;Year&gt;2005&lt;/Year&gt;&lt;RecNum&gt;313&lt;/RecNum&gt;&lt;DisplayText&gt;Horak; Nicholas Kunysz, &amp;quot;From Sultanism to Neopatrimonialism? Regionalism within Turkmenistan,&amp;quot; &lt;style face="italic"&gt;Central Asian Survey&lt;/style&gt; 31, no. 1 (2012).&lt;/DisplayText&gt;&lt;record&gt;&lt;rec-number&gt;313&lt;/rec-number&gt;&lt;foreign-keys&gt;&lt;key app="EN" db-id="0vzs52zstwpep2e9099vt02y9p90f5zp02rt" timestamp="1488557786"&gt;313&lt;/key&gt;&lt;/foreign-keys&gt;&lt;ref-type name="Journal Article"&gt;17&lt;/ref-type&gt;&lt;contributors&gt;&lt;authors&gt;&lt;author&gt;Horak, Slavomir&lt;/author&gt;&lt;/authors&gt;&lt;/contributors&gt;&lt;titles&gt;&lt;title&gt;The ideology of the Turkmenbashy regime&lt;/title&gt;&lt;secondary-title&gt;Perspectives on European Politics and Society&lt;/secondary-title&gt;&lt;/titles&gt;&lt;periodical&gt;&lt;full-title&gt;Perspectives on European Politics and Society&lt;/full-title&gt;&lt;/periodical&gt;&lt;pages&gt;305-319&lt;/pages&gt;&lt;volume&gt;6&lt;/volume&gt;&lt;number&gt;2&lt;/number&gt;&lt;dates&gt;&lt;year&gt;2005&lt;/year&gt;&lt;/dates&gt;&lt;publisher&gt;Taylor &amp;amp; Francis&lt;/publisher&gt;&lt;isbn&gt;1570-5854&lt;/isbn&gt;&lt;urls&gt;&lt;/urls&gt;&lt;/record&gt;&lt;/Cite&gt;&lt;Cite&gt;&lt;Author&gt;Kunysz&lt;/Author&gt;&lt;Year&gt;2012&lt;/Year&gt;&lt;RecNum&gt;312&lt;/RecNum&gt;&lt;record&gt;&lt;rec-number&gt;312&lt;/rec-number&gt;&lt;foreign-keys&gt;&lt;key app="EN" db-id="0vzs52zstwpep2e9099vt02y9p90f5zp02rt" timestamp="1488557780"&gt;312&lt;/key&gt;&lt;/foreign-keys&gt;&lt;ref-type name="Journal Article"&gt;17&lt;/ref-type&gt;&lt;contributors&gt;&lt;authors&gt;&lt;author&gt;Kunysz, Nicholas&lt;/author&gt;&lt;/authors&gt;&lt;/contributors&gt;&lt;titles&gt;&lt;title&gt;From sultanism to neopatrimonialism? Regionalism within Turkmenistan&lt;/title&gt;&lt;secondary-title&gt;Central Asian Survey&lt;/secondary-title&gt;&lt;/titles&gt;&lt;periodical&gt;&lt;full-title&gt;Central Asian Survey&lt;/full-title&gt;&lt;/periodical&gt;&lt;pages&gt;1-16&lt;/pages&gt;&lt;volume&gt;31&lt;/volume&gt;&lt;number&gt;1&lt;/number&gt;&lt;dates&gt;&lt;year&gt;2012&lt;/year&gt;&lt;/dates&gt;&lt;publisher&gt;Taylor &amp;amp; Francis&lt;/publisher&gt;&lt;isbn&gt;0263-4937&lt;/isbn&gt;&lt;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Horak; Nicholas Kunysz, "From Sultanism to Neopatrimonialism? Regionalism within Turkmenistan," </w:t>
      </w:r>
      <w:r w:rsidRPr="009722CC">
        <w:rPr>
          <w:rFonts w:ascii="Times New Roman" w:hAnsi="Times New Roman" w:cs="Times New Roman"/>
          <w:i/>
          <w:noProof/>
        </w:rPr>
        <w:t>Central Asian Survey</w:t>
      </w:r>
      <w:r w:rsidRPr="009722CC">
        <w:rPr>
          <w:rFonts w:ascii="Times New Roman" w:hAnsi="Times New Roman" w:cs="Times New Roman"/>
          <w:noProof/>
        </w:rPr>
        <w:t xml:space="preserve"> 31, no. 1 (2012).</w:t>
      </w:r>
      <w:r w:rsidRPr="009722CC">
        <w:rPr>
          <w:rFonts w:ascii="Times New Roman" w:hAnsi="Times New Roman" w:cs="Times New Roman"/>
        </w:rPr>
        <w:fldChar w:fldCharType="end"/>
      </w:r>
    </w:p>
  </w:footnote>
  <w:footnote w:id="100">
    <w:p w14:paraId="258DA08B" w14:textId="64E63B02" w:rsidR="009722CC" w:rsidRDefault="009722CC">
      <w:pPr>
        <w:pStyle w:val="FootnoteText"/>
      </w:pPr>
      <w:r>
        <w:rPr>
          <w:rStyle w:val="FootnoteReference"/>
        </w:rPr>
        <w:footnoteRef/>
      </w:r>
      <w:r>
        <w:t xml:space="preserve"> </w:t>
      </w:r>
      <w:r w:rsidRPr="009722CC">
        <w:rPr>
          <w:rFonts w:ascii="Times New Roman" w:hAnsi="Times New Roman" w:cs="Times New Roman"/>
        </w:rPr>
        <w:t xml:space="preserve">The hypothesis format utilized is inspired by previous literature: </w:t>
      </w:r>
      <w:r w:rsidRPr="009722CC">
        <w:rPr>
          <w:rFonts w:ascii="Times New Roman" w:hAnsi="Times New Roman" w:cs="Times New Roman"/>
        </w:rPr>
        <w:fldChar w:fldCharType="begin"/>
      </w:r>
      <w:r w:rsidRPr="009722CC">
        <w:rPr>
          <w:rFonts w:ascii="Times New Roman" w:hAnsi="Times New Roman" w:cs="Times New Roman"/>
        </w:rPr>
        <w:instrText xml:space="preserve"> ADDIN EN.CITE &lt;EndNote&gt;&lt;Cite&gt;&lt;Author&gt;Nissel&lt;/Author&gt;&lt;Year&gt;2014&lt;/Year&gt;&lt;RecNum&gt;140&lt;/RecNum&gt;&lt;Pages&gt;6&lt;/Pages&gt;&lt;DisplayText&gt;Megan Nissel, &amp;quot;To Intervene or Not to Intervene: The Role of Humanitarianism, U.N.Approval, and Economic Incentives in Determining Nato Military Intervention in Conflict,&amp;quot; &lt;style face="italic"&gt;Clocks &amp;amp; Clouds&lt;/style&gt; 4, no. 2 (2014): 6.&lt;/DisplayText&gt;&lt;record&gt;&lt;rec-number&gt;140&lt;/rec-number&gt;&lt;foreign-keys&gt;&lt;key app="EN" db-id="0vzs52zstwpep2e9099vt02y9p90f5zp02rt" timestamp="1479349135"&gt;140&lt;/key&gt;&lt;/foreign-keys&gt;&lt;ref-type name="Journal Article"&gt;17&lt;/ref-type&gt;&lt;contributors&gt;&lt;authors&gt;&lt;author&gt;Megan Nissel&lt;/author&gt;&lt;/authors&gt;&lt;/contributors&gt;&lt;titles&gt;&lt;title&gt;To Intervene Or Not To Intervene: The Role Of Humanitarianism, U.N.Approval, And Economic Incentives In Determining Nato Military Intervention In Conflict&lt;/title&gt;&lt;secondary-title&gt;Clocks &amp;amp; Clouds&lt;/secondary-title&gt;&lt;short-title&gt;To Interven or Not Interven&lt;/short-title&gt;&lt;/titles&gt;&lt;periodical&gt;&lt;full-title&gt;Clocks &amp;amp; Clouds&lt;/full-title&gt;&lt;/periodical&gt;&lt;pages&gt;1-19&lt;/pages&gt;&lt;volume&gt;4&lt;/volume&gt;&lt;number&gt;2&lt;/number&gt;&lt;section&gt;1&lt;/section&gt;&lt;dates&gt;&lt;year&gt;2014&lt;/year&gt;&lt;/dates&gt;&lt;urls&gt;&lt;related-urls&gt;&lt;url&gt;https://americanuniversity.ares.atlas-sys.com/ares/ares.dll?SessionID=C085526373Y&amp;amp;Action=10&amp;amp;Type=10&amp;amp;Value=101384&lt;/url&gt;&lt;/related-urls&gt;&lt;/urls&gt;&lt;/record&gt;&lt;/Cite&gt;&lt;/EndNote&gt;</w:instrText>
      </w:r>
      <w:r w:rsidRPr="009722CC">
        <w:rPr>
          <w:rFonts w:ascii="Times New Roman" w:hAnsi="Times New Roman" w:cs="Times New Roman"/>
        </w:rPr>
        <w:fldChar w:fldCharType="separate"/>
      </w:r>
      <w:r w:rsidRPr="009722CC">
        <w:rPr>
          <w:rFonts w:ascii="Times New Roman" w:hAnsi="Times New Roman" w:cs="Times New Roman"/>
          <w:noProof/>
        </w:rPr>
        <w:t xml:space="preserve">Megan Nissel, "To Intervene or Not to Intervene: The Role of Humanitarianism, U.N.Approval, and Economic Incentives in Determining Nato Military Intervention in Conflict," </w:t>
      </w:r>
      <w:r w:rsidRPr="009722CC">
        <w:rPr>
          <w:rFonts w:ascii="Times New Roman" w:hAnsi="Times New Roman" w:cs="Times New Roman"/>
          <w:i/>
          <w:noProof/>
        </w:rPr>
        <w:t>Clocks &amp; Clouds</w:t>
      </w:r>
      <w:r w:rsidRPr="009722CC">
        <w:rPr>
          <w:rFonts w:ascii="Times New Roman" w:hAnsi="Times New Roman" w:cs="Times New Roman"/>
          <w:noProof/>
        </w:rPr>
        <w:t xml:space="preserve"> 4, no. 2 (2014): 6.</w:t>
      </w:r>
      <w:r w:rsidRPr="009722CC">
        <w:rPr>
          <w:rFonts w:ascii="Times New Roman" w:hAnsi="Times New Roman"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C91C71"/>
    <w:multiLevelType w:val="hybridMultilevel"/>
    <w:tmpl w:val="A942F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FF1FCC"/>
    <w:multiLevelType w:val="hybridMultilevel"/>
    <w:tmpl w:val="50289E4E"/>
    <w:lvl w:ilvl="0" w:tplc="04090015">
      <w:start w:val="1"/>
      <w:numFmt w:val="upperLetter"/>
      <w:lvlText w:val="%1."/>
      <w:lvlJc w:val="left"/>
      <w:pPr>
        <w:ind w:left="720" w:hanging="360"/>
      </w:pPr>
    </w:lvl>
    <w:lvl w:ilvl="1" w:tplc="38706ECC">
      <w:start w:val="1"/>
      <w:numFmt w:val="bullet"/>
      <w:lvlText w:val=""/>
      <w:lvlJc w:val="left"/>
      <w:pPr>
        <w:ind w:left="1368" w:hanging="288"/>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296191"/>
    <w:multiLevelType w:val="hybridMultilevel"/>
    <w:tmpl w:val="6E2CF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191D8F"/>
    <w:multiLevelType w:val="multilevel"/>
    <w:tmpl w:val="99CA8408"/>
    <w:lvl w:ilvl="0">
      <w:start w:val="1"/>
      <w:numFmt w:val="upperLetter"/>
      <w:lvlText w:val="%1."/>
      <w:lvlJc w:val="left"/>
      <w:pPr>
        <w:ind w:left="720" w:hanging="360"/>
      </w:pPr>
    </w:lvl>
    <w:lvl w:ilvl="1">
      <w:start w:val="1"/>
      <w:numFmt w:val="bullet"/>
      <w:lvlText w:val=""/>
      <w:lvlJc w:val="left"/>
      <w:pPr>
        <w:ind w:left="1368" w:hanging="288"/>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F04776E"/>
    <w:multiLevelType w:val="hybridMultilevel"/>
    <w:tmpl w:val="1AD6FF04"/>
    <w:lvl w:ilvl="0" w:tplc="38706ECC">
      <w:start w:val="1"/>
      <w:numFmt w:val="bullet"/>
      <w:lvlText w:val=""/>
      <w:lvlJc w:val="left"/>
      <w:pPr>
        <w:ind w:left="288" w:hanging="288"/>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hicago 16th Footnote&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zs52zstwpep2e9099vt02y9p90f5zp02rt&quot;&gt;My EndNote Library&lt;record-ids&gt;&lt;item&gt;66&lt;/item&gt;&lt;item&gt;67&lt;/item&gt;&lt;item&gt;68&lt;/item&gt;&lt;item&gt;70&lt;/item&gt;&lt;item&gt;71&lt;/item&gt;&lt;item&gt;72&lt;/item&gt;&lt;item&gt;76&lt;/item&gt;&lt;item&gt;77&lt;/item&gt;&lt;item&gt;80&lt;/item&gt;&lt;item&gt;82&lt;/item&gt;&lt;item&gt;95&lt;/item&gt;&lt;item&gt;96&lt;/item&gt;&lt;item&gt;97&lt;/item&gt;&lt;item&gt;98&lt;/item&gt;&lt;item&gt;99&lt;/item&gt;&lt;item&gt;101&lt;/item&gt;&lt;item&gt;102&lt;/item&gt;&lt;item&gt;113&lt;/item&gt;&lt;item&gt;118&lt;/item&gt;&lt;item&gt;121&lt;/item&gt;&lt;item&gt;133&lt;/item&gt;&lt;item&gt;134&lt;/item&gt;&lt;item&gt;135&lt;/item&gt;&lt;item&gt;136&lt;/item&gt;&lt;item&gt;137&lt;/item&gt;&lt;item&gt;139&lt;/item&gt;&lt;item&gt;140&lt;/item&gt;&lt;item&gt;141&lt;/item&gt;&lt;item&gt;169&lt;/item&gt;&lt;item&gt;170&lt;/item&gt;&lt;item&gt;174&lt;/item&gt;&lt;item&gt;214&lt;/item&gt;&lt;item&gt;232&lt;/item&gt;&lt;item&gt;234&lt;/item&gt;&lt;item&gt;239&lt;/item&gt;&lt;item&gt;244&lt;/item&gt;&lt;item&gt;246&lt;/item&gt;&lt;item&gt;254&lt;/item&gt;&lt;item&gt;255&lt;/item&gt;&lt;item&gt;258&lt;/item&gt;&lt;item&gt;262&lt;/item&gt;&lt;item&gt;263&lt;/item&gt;&lt;item&gt;269&lt;/item&gt;&lt;item&gt;282&lt;/item&gt;&lt;item&gt;296&lt;/item&gt;&lt;item&gt;297&lt;/item&gt;&lt;item&gt;300&lt;/item&gt;&lt;item&gt;301&lt;/item&gt;&lt;item&gt;303&lt;/item&gt;&lt;item&gt;306&lt;/item&gt;&lt;item&gt;308&lt;/item&gt;&lt;item&gt;309&lt;/item&gt;&lt;item&gt;310&lt;/item&gt;&lt;item&gt;311&lt;/item&gt;&lt;item&gt;312&lt;/item&gt;&lt;item&gt;313&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78&lt;/item&gt;&lt;item&gt;379&lt;/item&gt;&lt;item&gt;380&lt;/item&gt;&lt;/record-ids&gt;&lt;/item&gt;&lt;/Libraries&gt;"/>
  </w:docVars>
  <w:rsids>
    <w:rsidRoot w:val="0010230E"/>
    <w:rsid w:val="0003267D"/>
    <w:rsid w:val="0007427D"/>
    <w:rsid w:val="0008606A"/>
    <w:rsid w:val="000E187A"/>
    <w:rsid w:val="0010230E"/>
    <w:rsid w:val="0012072B"/>
    <w:rsid w:val="00165D01"/>
    <w:rsid w:val="00196328"/>
    <w:rsid w:val="00242354"/>
    <w:rsid w:val="00255F18"/>
    <w:rsid w:val="00405B8E"/>
    <w:rsid w:val="00454516"/>
    <w:rsid w:val="004705E8"/>
    <w:rsid w:val="0048379C"/>
    <w:rsid w:val="00502453"/>
    <w:rsid w:val="005300E1"/>
    <w:rsid w:val="00554FE2"/>
    <w:rsid w:val="00587CFB"/>
    <w:rsid w:val="005C4EE5"/>
    <w:rsid w:val="00743E2D"/>
    <w:rsid w:val="007455B6"/>
    <w:rsid w:val="00793CD1"/>
    <w:rsid w:val="008D0D65"/>
    <w:rsid w:val="008D4987"/>
    <w:rsid w:val="009722CC"/>
    <w:rsid w:val="009F5968"/>
    <w:rsid w:val="00AC464C"/>
    <w:rsid w:val="00B259DA"/>
    <w:rsid w:val="00B36ED7"/>
    <w:rsid w:val="00B563C4"/>
    <w:rsid w:val="00B76AFD"/>
    <w:rsid w:val="00BA3505"/>
    <w:rsid w:val="00BC33F6"/>
    <w:rsid w:val="00BC7559"/>
    <w:rsid w:val="00C80698"/>
    <w:rsid w:val="00C82636"/>
    <w:rsid w:val="00C82F63"/>
    <w:rsid w:val="00CA450A"/>
    <w:rsid w:val="00CC5246"/>
    <w:rsid w:val="00D062C3"/>
    <w:rsid w:val="00D55DD8"/>
    <w:rsid w:val="00D61B78"/>
    <w:rsid w:val="00DA36C6"/>
    <w:rsid w:val="00E83044"/>
    <w:rsid w:val="00EA2AF0"/>
    <w:rsid w:val="00F14C70"/>
    <w:rsid w:val="00F637DD"/>
    <w:rsid w:val="00FB5B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577A4F2"/>
  <w14:defaultImageDpi w14:val="300"/>
  <w15:docId w15:val="{D52BD67F-E525-4A1D-8EC4-C57E6292C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5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7455B6"/>
    <w:rPr>
      <w:rFonts w:eastAsiaTheme="minorHAnsi"/>
    </w:rPr>
  </w:style>
  <w:style w:type="character" w:customStyle="1" w:styleId="FootnoteTextChar">
    <w:name w:val="Footnote Text Char"/>
    <w:basedOn w:val="DefaultParagraphFont"/>
    <w:link w:val="FootnoteText"/>
    <w:uiPriority w:val="99"/>
    <w:rsid w:val="007455B6"/>
    <w:rPr>
      <w:rFonts w:eastAsiaTheme="minorHAnsi"/>
    </w:rPr>
  </w:style>
  <w:style w:type="character" w:styleId="FootnoteReference">
    <w:name w:val="footnote reference"/>
    <w:basedOn w:val="DefaultParagraphFont"/>
    <w:uiPriority w:val="99"/>
    <w:unhideWhenUsed/>
    <w:rsid w:val="007455B6"/>
    <w:rPr>
      <w:vertAlign w:val="superscript"/>
    </w:rPr>
  </w:style>
  <w:style w:type="paragraph" w:styleId="ListParagraph">
    <w:name w:val="List Paragraph"/>
    <w:basedOn w:val="Normal"/>
    <w:uiPriority w:val="34"/>
    <w:qFormat/>
    <w:rsid w:val="007455B6"/>
    <w:pPr>
      <w:ind w:left="720"/>
      <w:contextualSpacing/>
    </w:pPr>
  </w:style>
  <w:style w:type="table" w:styleId="TableGrid">
    <w:name w:val="Table Grid"/>
    <w:basedOn w:val="TableNormal"/>
    <w:uiPriority w:val="59"/>
    <w:rsid w:val="007455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7455B6"/>
    <w:pPr>
      <w:jc w:val="center"/>
    </w:pPr>
    <w:rPr>
      <w:rFonts w:ascii="Cambria" w:hAnsi="Cambria"/>
    </w:rPr>
  </w:style>
  <w:style w:type="paragraph" w:customStyle="1" w:styleId="EndNoteBibliography">
    <w:name w:val="EndNote Bibliography"/>
    <w:basedOn w:val="Normal"/>
    <w:rsid w:val="007455B6"/>
    <w:rPr>
      <w:rFonts w:ascii="Cambria" w:hAnsi="Cambria"/>
    </w:rPr>
  </w:style>
  <w:style w:type="character" w:styleId="Hyperlink">
    <w:name w:val="Hyperlink"/>
    <w:basedOn w:val="DefaultParagraphFont"/>
    <w:uiPriority w:val="99"/>
    <w:unhideWhenUsed/>
    <w:rsid w:val="007455B6"/>
    <w:rPr>
      <w:color w:val="0000FF" w:themeColor="hyperlink"/>
      <w:u w:val="single"/>
    </w:rPr>
  </w:style>
  <w:style w:type="paragraph" w:styleId="Header">
    <w:name w:val="header"/>
    <w:basedOn w:val="Normal"/>
    <w:link w:val="HeaderChar"/>
    <w:uiPriority w:val="99"/>
    <w:unhideWhenUsed/>
    <w:rsid w:val="00BC7559"/>
    <w:pPr>
      <w:tabs>
        <w:tab w:val="center" w:pos="4320"/>
        <w:tab w:val="right" w:pos="8640"/>
      </w:tabs>
    </w:pPr>
  </w:style>
  <w:style w:type="character" w:customStyle="1" w:styleId="HeaderChar">
    <w:name w:val="Header Char"/>
    <w:basedOn w:val="DefaultParagraphFont"/>
    <w:link w:val="Header"/>
    <w:uiPriority w:val="99"/>
    <w:rsid w:val="00BC7559"/>
  </w:style>
  <w:style w:type="paragraph" w:styleId="Footer">
    <w:name w:val="footer"/>
    <w:basedOn w:val="Normal"/>
    <w:link w:val="FooterChar"/>
    <w:uiPriority w:val="99"/>
    <w:unhideWhenUsed/>
    <w:rsid w:val="00BC7559"/>
    <w:pPr>
      <w:tabs>
        <w:tab w:val="center" w:pos="4320"/>
        <w:tab w:val="right" w:pos="8640"/>
      </w:tabs>
    </w:pPr>
  </w:style>
  <w:style w:type="character" w:customStyle="1" w:styleId="FooterChar">
    <w:name w:val="Footer Char"/>
    <w:basedOn w:val="DefaultParagraphFont"/>
    <w:link w:val="Footer"/>
    <w:uiPriority w:val="99"/>
    <w:rsid w:val="00BC7559"/>
  </w:style>
  <w:style w:type="character" w:styleId="PageNumber">
    <w:name w:val="page number"/>
    <w:basedOn w:val="DefaultParagraphFont"/>
    <w:uiPriority w:val="99"/>
    <w:semiHidden/>
    <w:unhideWhenUsed/>
    <w:rsid w:val="00405B8E"/>
  </w:style>
  <w:style w:type="paragraph" w:styleId="BalloonText">
    <w:name w:val="Balloon Text"/>
    <w:basedOn w:val="Normal"/>
    <w:link w:val="BalloonTextChar"/>
    <w:uiPriority w:val="99"/>
    <w:semiHidden/>
    <w:unhideWhenUsed/>
    <w:rsid w:val="009722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22C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udantribune.com/Activists-warn-of-genocide-in-S,41011" TargetMode="External"/><Relationship Id="rId13" Type="http://schemas.openxmlformats.org/officeDocument/2006/relationships/hyperlink" Target="http://blogs.reuters.com/chrystia-freeland/2011/09/30/russias-sultan-putin/" TargetMode="External"/><Relationship Id="rId18" Type="http://schemas.openxmlformats.org/officeDocument/2006/relationships/hyperlink" Target="http://www.spiegel.de/international/world/the-puppet-president-medvedev-s-betrayal-of-russian-democracy-a-789767.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carnegie.ru/2011/02/01/gorbachev-and-yeltsin-reformer-and-terminator-pub-42455" TargetMode="External"/><Relationship Id="rId7" Type="http://schemas.openxmlformats.org/officeDocument/2006/relationships/endnotes" Target="endnotes.xml"/><Relationship Id="rId12" Type="http://schemas.openxmlformats.org/officeDocument/2006/relationships/hyperlink" Target="http://www.reuters.com/article/us-russia-election-medvedev-idUSL2436079220080224" TargetMode="External"/><Relationship Id="rId17" Type="http://schemas.openxmlformats.org/officeDocument/2006/relationships/hyperlink" Target="http://foreignpolicy.com/2014/08/04/the-one-place-where-washington-can-make-a-difference/"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bbc.com/news/world-europe-19798323" TargetMode="External"/><Relationship Id="rId20" Type="http://schemas.openxmlformats.org/officeDocument/2006/relationships/hyperlink" Target="http://www.npr.org/news/specials/putin/biotimelin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uters.com/article/us-georgia-primeminister-idUSKBN0UC1NL20151229"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mk.gov.lv/en/content/ex-prime-ministers-republic-latvia" TargetMode="External"/><Relationship Id="rId23" Type="http://schemas.openxmlformats.org/officeDocument/2006/relationships/image" Target="media/image1.png"/><Relationship Id="rId10" Type="http://schemas.openxmlformats.org/officeDocument/2006/relationships/hyperlink" Target="http://www.reuters.com/article/us-georgia-saakashvili-charges-idUSKBN0G20FK20140802" TargetMode="External"/><Relationship Id="rId19" Type="http://schemas.openxmlformats.org/officeDocument/2006/relationships/hyperlink" Target="https://www.washingtonpost.com/news/monkey-cage/wp/2016/10/01/putin-just-won-a-super-majority-in-the-duma-that-matters/" TargetMode="External"/><Relationship Id="rId4" Type="http://schemas.openxmlformats.org/officeDocument/2006/relationships/settings" Target="settings.xml"/><Relationship Id="rId9" Type="http://schemas.openxmlformats.org/officeDocument/2006/relationships/hyperlink" Target="https://analyticscampus.gallup.com/Tables" TargetMode="External"/><Relationship Id="rId14" Type="http://schemas.openxmlformats.org/officeDocument/2006/relationships/hyperlink" Target="https://freedomhouse.org/report/freedom-world/2011/georgia" TargetMode="External"/><Relationship Id="rId22" Type="http://schemas.openxmlformats.org/officeDocument/2006/relationships/hyperlink" Target="http://www.ibtimes.com/who-worlds-most-powerful-person-russias-vladimir-putin-tops-new-forbes-list-2169615"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458525E-1295-48A5-BE7D-C89AAC15D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9009</Words>
  <Characters>5135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Rogers</dc:creator>
  <cp:keywords/>
  <dc:description/>
  <cp:lastModifiedBy>Laura Field</cp:lastModifiedBy>
  <cp:revision>2</cp:revision>
  <dcterms:created xsi:type="dcterms:W3CDTF">2017-05-10T14:37:00Z</dcterms:created>
  <dcterms:modified xsi:type="dcterms:W3CDTF">2017-05-10T14:37:00Z</dcterms:modified>
</cp:coreProperties>
</file>